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proofErr w:type="gramStart"/>
      <w:r w:rsidRPr="003F2222">
        <w:rPr>
          <w:rFonts w:ascii="Garamond" w:hAnsi="Garamond" w:cs="Times New Roman"/>
          <w:b/>
        </w:rPr>
        <w:t>by</w:t>
      </w:r>
      <w:proofErr w:type="gramEnd"/>
    </w:p>
    <w:p w:rsidR="00C85FD6" w:rsidRPr="00F00478" w:rsidRDefault="00024895" w:rsidP="00C85FD6">
      <w:pPr>
        <w:spacing w:after="0"/>
        <w:jc w:val="center"/>
        <w:rPr>
          <w:rFonts w:ascii="Garamond" w:hAnsi="Garamond" w:cs="Times New Roman"/>
          <w:b/>
          <w:smallCaps/>
          <w:sz w:val="24"/>
          <w:szCs w:val="24"/>
        </w:rPr>
      </w:pPr>
      <w:proofErr w:type="spellStart"/>
      <w:r w:rsidRPr="00F00478">
        <w:rPr>
          <w:rFonts w:ascii="Garamond" w:hAnsi="Garamond" w:cs="Times New Roman"/>
          <w:b/>
          <w:smallCaps/>
          <w:sz w:val="24"/>
          <w:szCs w:val="24"/>
        </w:rPr>
        <w:t>Paweł</w:t>
      </w:r>
      <w:proofErr w:type="spellEnd"/>
      <w:r w:rsidRPr="00F00478">
        <w:rPr>
          <w:rFonts w:ascii="Garamond" w:hAnsi="Garamond" w:cs="Times New Roman"/>
          <w:b/>
          <w:smallCaps/>
          <w:sz w:val="24"/>
          <w:szCs w:val="24"/>
        </w:rPr>
        <w:t xml:space="preserve">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i</w:t>
      </w:r>
      <w:r w:rsidR="00C85FD6" w:rsidRPr="003F2222">
        <w:rPr>
          <w:rFonts w:ascii="Garamond" w:hAnsi="Garamond" w:cs="Times New Roman"/>
          <w:b/>
        </w:rPr>
        <w:t>n</w:t>
      </w:r>
      <w:proofErr w:type="gramEnd"/>
      <w:r w:rsidR="00C85FD6" w:rsidRPr="003F2222">
        <w:rPr>
          <w:rFonts w:ascii="Garamond" w:hAnsi="Garamond" w:cs="Times New Roman"/>
          <w:b/>
        </w:rPr>
        <w:t xml:space="preserve"> partial fulfillment of the requirements</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f</w:t>
      </w:r>
      <w:r w:rsidR="00C85FD6" w:rsidRPr="003F2222">
        <w:rPr>
          <w:rFonts w:ascii="Garamond" w:hAnsi="Garamond" w:cs="Times New Roman"/>
          <w:b/>
        </w:rPr>
        <w:t>or</w:t>
      </w:r>
      <w:proofErr w:type="gramEnd"/>
      <w:r w:rsidR="00C85FD6" w:rsidRPr="003F2222">
        <w:rPr>
          <w:rFonts w:ascii="Garamond" w:hAnsi="Garamond" w:cs="Times New Roman"/>
          <w:b/>
        </w:rPr>
        <w:t xml:space="preserve">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407B80" w:rsidRPr="003F2222">
        <w:rPr>
          <w:rFonts w:ascii="Garamond" w:hAnsi="Garamond" w:cs="Times New Roman"/>
          <w:b/>
        </w:rPr>
        <w:t>nd</w:t>
      </w:r>
      <w:proofErr w:type="gramEnd"/>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proofErr w:type="gramStart"/>
      <w:r>
        <w:rPr>
          <w:rFonts w:ascii="Garamond" w:hAnsi="Garamond" w:cs="Times New Roman"/>
          <w:b/>
        </w:rPr>
        <w:t>a</w:t>
      </w:r>
      <w:r w:rsidR="00024895">
        <w:rPr>
          <w:rFonts w:ascii="Garamond" w:hAnsi="Garamond" w:cs="Times New Roman"/>
          <w:b/>
        </w:rPr>
        <w:t>nd</w:t>
      </w:r>
      <w:proofErr w:type="gramEnd"/>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C85FD6" w:rsidRPr="003F2222">
        <w:rPr>
          <w:rFonts w:ascii="Garamond" w:hAnsi="Garamond" w:cs="Times New Roman"/>
          <w:b/>
        </w:rPr>
        <w:t>nd</w:t>
      </w:r>
      <w:proofErr w:type="gramEnd"/>
      <w:r w:rsidR="00C85FD6" w:rsidRPr="003F2222">
        <w:rPr>
          <w:rFonts w:ascii="Garamond" w:hAnsi="Garamond" w:cs="Times New Roman"/>
          <w:b/>
        </w:rPr>
        <w:t xml:space="preserve">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4A44A6">
      <w:pPr>
        <w:pStyle w:val="Heading1"/>
        <w:numPr>
          <w:ilvl w:val="0"/>
          <w:numId w:val="0"/>
        </w:numPr>
        <w:ind w:left="432" w:hanging="432"/>
        <w:jc w:val="center"/>
        <w:rPr>
          <w:rFonts w:ascii="Garamond" w:hAnsi="Garamond"/>
        </w:rPr>
      </w:pPr>
      <w:bookmarkStart w:id="0" w:name="_Toc424205670"/>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4A44A6">
      <w:pPr>
        <w:spacing w:after="0"/>
        <w:ind w:firstLine="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 xml:space="preserve">By </w:t>
      </w:r>
      <w:proofErr w:type="spellStart"/>
      <w:r w:rsidR="00024895">
        <w:rPr>
          <w:rFonts w:ascii="Garamond" w:hAnsi="Garamond" w:cs="Times New Roman"/>
          <w:b/>
        </w:rPr>
        <w:t>Paweł</w:t>
      </w:r>
      <w:proofErr w:type="spellEnd"/>
      <w:r w:rsidR="00024895">
        <w:rPr>
          <w:rFonts w:ascii="Garamond" w:hAnsi="Garamond" w:cs="Times New Roman"/>
          <w:b/>
        </w:rPr>
        <w:t xml:space="preserve"> A. Janowski</w:t>
      </w:r>
    </w:p>
    <w:p w:rsidR="00C85FD6" w:rsidRPr="003F2222" w:rsidRDefault="00C85FD6" w:rsidP="004A44A6">
      <w:pPr>
        <w:spacing w:after="0"/>
        <w:ind w:firstLine="0"/>
        <w:jc w:val="center"/>
        <w:rPr>
          <w:rFonts w:ascii="Garamond" w:hAnsi="Garamond" w:cs="Times New Roman"/>
          <w:b/>
        </w:rPr>
      </w:pP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4A44A6">
      <w:pPr>
        <w:spacing w:after="0"/>
        <w:ind w:firstLine="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w:t>
      </w:r>
      <w:proofErr w:type="spellStart"/>
      <w:r w:rsidR="00C85FD6" w:rsidRPr="003F2222">
        <w:rPr>
          <w:rFonts w:ascii="Garamond" w:hAnsi="Garamond" w:cs="Times New Roman"/>
          <w:b/>
        </w:rPr>
        <w:t>Ph.D</w:t>
      </w:r>
      <w:proofErr w:type="spellEnd"/>
      <w:r>
        <w:rPr>
          <w:rFonts w:ascii="Garamond" w:hAnsi="Garamond" w:cs="Times New Roman"/>
          <w:b/>
        </w:rPr>
        <w:t xml:space="preserve"> and Darrin M. York </w:t>
      </w:r>
      <w:proofErr w:type="spellStart"/>
      <w:r>
        <w:rPr>
          <w:rFonts w:ascii="Garamond" w:hAnsi="Garamond" w:cs="Times New Roman"/>
          <w:b/>
        </w:rPr>
        <w:t>Ph.D</w:t>
      </w:r>
      <w:proofErr w:type="spellEnd"/>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4A44A6">
      <w:pPr>
        <w:pStyle w:val="Heading1"/>
        <w:numPr>
          <w:ilvl w:val="0"/>
          <w:numId w:val="0"/>
        </w:numPr>
        <w:ind w:left="432" w:hanging="432"/>
        <w:jc w:val="center"/>
        <w:rPr>
          <w:rFonts w:ascii="Garamond" w:hAnsi="Garamond"/>
        </w:rPr>
      </w:pPr>
      <w:bookmarkStart w:id="1" w:name="_Toc424205671"/>
      <w:r w:rsidRPr="003F2222">
        <w:rPr>
          <w:rFonts w:ascii="Garamond" w:hAnsi="Garamond"/>
        </w:rPr>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rPr>
          <w:rFonts w:ascii="Garamond" w:hAnsi="Garamond" w:cs="Times New Roman"/>
        </w:rPr>
      </w:pPr>
      <w:r>
        <w:rPr>
          <w:rFonts w:ascii="Garamond" w:hAnsi="Garamond" w:cs="Times New Roman"/>
        </w:rPr>
        <w:tab/>
        <w:t>I thank my parents</w:t>
      </w:r>
      <w:r w:rsidR="009F537B">
        <w:rPr>
          <w:rFonts w:ascii="Garamond" w:hAnsi="Garamond" w:cs="Times New Roman"/>
        </w:rPr>
        <w:t xml:space="preserve">, </w:t>
      </w:r>
      <w:proofErr w:type="spellStart"/>
      <w:r w:rsidR="009F537B">
        <w:rPr>
          <w:rFonts w:ascii="Garamond" w:hAnsi="Garamond" w:cs="Times New Roman"/>
        </w:rPr>
        <w:t>Jolanta</w:t>
      </w:r>
      <w:proofErr w:type="spellEnd"/>
      <w:r w:rsidR="009F537B">
        <w:rPr>
          <w:rFonts w:ascii="Garamond" w:hAnsi="Garamond" w:cs="Times New Roman"/>
        </w:rPr>
        <w:t xml:space="preserve">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rPr>
          <w:rFonts w:ascii="Garamond" w:hAnsi="Garamond" w:cs="Times New Roman"/>
        </w:rPr>
      </w:pPr>
      <w:r>
        <w:rPr>
          <w:rFonts w:ascii="Garamond" w:hAnsi="Garamond" w:cs="Times New Roman"/>
        </w:rPr>
        <w:tab/>
        <w:t xml:space="preserve">I thank my </w:t>
      </w:r>
      <w:r w:rsidR="009F537B">
        <w:rPr>
          <w:rFonts w:ascii="Garamond" w:hAnsi="Garamond" w:cs="Times New Roman"/>
        </w:rPr>
        <w:t xml:space="preserve">family and my friends for all your </w:t>
      </w:r>
      <w:proofErr w:type="spellStart"/>
      <w:r w:rsidR="009F537B">
        <w:rPr>
          <w:rFonts w:ascii="Garamond" w:hAnsi="Garamond" w:cs="Times New Roman"/>
        </w:rPr>
        <w:t>kindess</w:t>
      </w:r>
      <w:proofErr w:type="spellEnd"/>
      <w:r w:rsidR="009F537B">
        <w:rPr>
          <w:rFonts w:ascii="Garamond" w:hAnsi="Garamond" w:cs="Times New Roman"/>
        </w:rPr>
        <w:t>,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 xml:space="preserve">Especially Prof. </w:t>
      </w:r>
      <w:proofErr w:type="spellStart"/>
      <w:r w:rsidR="00096EFB">
        <w:rPr>
          <w:rFonts w:ascii="Garamond" w:hAnsi="Garamond" w:cs="Times New Roman"/>
        </w:rPr>
        <w:t>Karsten</w:t>
      </w:r>
      <w:proofErr w:type="spellEnd"/>
      <w:r w:rsidR="00096EFB">
        <w:rPr>
          <w:rFonts w:ascii="Garamond" w:hAnsi="Garamond" w:cs="Times New Roman"/>
        </w:rPr>
        <w:t xml:space="preserve"> Krogh-</w:t>
      </w:r>
      <w:proofErr w:type="spellStart"/>
      <w:r w:rsidR="00096EFB">
        <w:rPr>
          <w:rFonts w:ascii="Garamond" w:hAnsi="Garamond" w:cs="Times New Roman"/>
        </w:rPr>
        <w:t>Jaspersen</w:t>
      </w:r>
      <w:proofErr w:type="spellEnd"/>
      <w:r w:rsidR="00096EFB">
        <w:rPr>
          <w:rFonts w:ascii="Garamond" w:hAnsi="Garamond" w:cs="Times New Roman"/>
        </w:rPr>
        <w:t xml:space="preserve"> and Prof. Krzysztof </w:t>
      </w:r>
      <w:proofErr w:type="spellStart"/>
      <w:r w:rsidR="00096EFB">
        <w:rPr>
          <w:rFonts w:ascii="Garamond" w:hAnsi="Garamond" w:cs="Times New Roman"/>
        </w:rPr>
        <w:t>Lewi</w:t>
      </w:r>
      <w:r w:rsidR="00096EFB" w:rsidRPr="00096EFB">
        <w:rPr>
          <w:rFonts w:ascii="Garamond" w:hAnsi="Garamond" w:cs="Times New Roman"/>
        </w:rPr>
        <w:t>ński</w:t>
      </w:r>
      <w:proofErr w:type="spellEnd"/>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rPr>
          <w:rFonts w:ascii="Garamond" w:hAnsi="Garamond" w:cs="Times New Roman"/>
        </w:rPr>
      </w:pPr>
      <w:r>
        <w:rPr>
          <w:rFonts w:ascii="Garamond" w:hAnsi="Garamond" w:cs="Times New Roman"/>
        </w:rPr>
        <w:tab/>
        <w:t xml:space="preserve">I thank my collaborators with whom I have had the enormous fortune of interacting over the course of the last five years. I have learned so much from all of you! Thank you for all of your support and encouragement. In no particular order: David </w:t>
      </w:r>
      <w:proofErr w:type="spellStart"/>
      <w:r>
        <w:rPr>
          <w:rFonts w:ascii="Garamond" w:hAnsi="Garamond" w:cs="Times New Roman"/>
        </w:rPr>
        <w:t>Cerutti</w:t>
      </w:r>
      <w:proofErr w:type="spellEnd"/>
      <w:r>
        <w:rPr>
          <w:rFonts w:ascii="Garamond" w:hAnsi="Garamond" w:cs="Times New Roman"/>
        </w:rPr>
        <w:t xml:space="preserve">, Nigel Moriarty, James Holton, </w:t>
      </w:r>
      <w:proofErr w:type="spellStart"/>
      <w:r>
        <w:rPr>
          <w:rFonts w:ascii="Garamond" w:hAnsi="Garamond" w:cs="Times New Roman"/>
        </w:rPr>
        <w:t>Chunmei</w:t>
      </w:r>
      <w:proofErr w:type="spellEnd"/>
      <w:r>
        <w:rPr>
          <w:rFonts w:ascii="Garamond" w:hAnsi="Garamond" w:cs="Times New Roman"/>
        </w:rPr>
        <w:t xml:space="preserve"> Liu,  Paul Adams, Nathaniel Echols, Pavel </w:t>
      </w:r>
      <w:proofErr w:type="spellStart"/>
      <w:r>
        <w:rPr>
          <w:rFonts w:ascii="Garamond" w:hAnsi="Garamond" w:cs="Times New Roman"/>
        </w:rPr>
        <w:t>Afonine</w:t>
      </w:r>
      <w:proofErr w:type="spellEnd"/>
      <w:r>
        <w:rPr>
          <w:rFonts w:ascii="Garamond" w:hAnsi="Garamond" w:cs="Times New Roman"/>
        </w:rPr>
        <w:t xml:space="preserve">, Thomas </w:t>
      </w:r>
      <w:proofErr w:type="spellStart"/>
      <w:r>
        <w:rPr>
          <w:rFonts w:ascii="Garamond" w:hAnsi="Garamond" w:cs="Times New Roman"/>
        </w:rPr>
        <w:t>Terwilleger</w:t>
      </w:r>
      <w:proofErr w:type="spellEnd"/>
      <w:r>
        <w:rPr>
          <w:rFonts w:ascii="Garamond" w:hAnsi="Garamond" w:cs="Times New Roman"/>
        </w:rPr>
        <w:t xml:space="preserve">, Jane Richardson and the entire Phenix team, Greg Warren, Brian Kelley, Anthony Nicholls, Timothy Giese, Jason </w:t>
      </w:r>
      <w:proofErr w:type="spellStart"/>
      <w:r>
        <w:rPr>
          <w:rFonts w:ascii="Garamond" w:hAnsi="Garamond" w:cs="Times New Roman"/>
        </w:rPr>
        <w:t>Swails</w:t>
      </w:r>
      <w:proofErr w:type="spellEnd"/>
      <w:r>
        <w:rPr>
          <w:rFonts w:ascii="Garamond" w:hAnsi="Garamond" w:cs="Times New Roman"/>
        </w:rPr>
        <w:t>.</w:t>
      </w:r>
    </w:p>
    <w:p w:rsidR="00981E3D" w:rsidRPr="003F2222" w:rsidRDefault="00981E3D" w:rsidP="00071F18">
      <w:pPr>
        <w:spacing w:after="0"/>
        <w:ind w:firstLine="0"/>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4205672"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345430"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4205670" w:history="1">
            <w:r w:rsidR="00345430" w:rsidRPr="00BE350C">
              <w:rPr>
                <w:rStyle w:val="Hyperlink"/>
                <w:rFonts w:ascii="Garamond" w:hAnsi="Garamond"/>
                <w:noProof/>
              </w:rPr>
              <w:t>Abstract of the dissertation</w:t>
            </w:r>
            <w:r w:rsidR="00345430">
              <w:rPr>
                <w:noProof/>
                <w:webHidden/>
              </w:rPr>
              <w:tab/>
            </w:r>
            <w:r w:rsidR="00345430">
              <w:rPr>
                <w:noProof/>
                <w:webHidden/>
              </w:rPr>
              <w:fldChar w:fldCharType="begin"/>
            </w:r>
            <w:r w:rsidR="00345430">
              <w:rPr>
                <w:noProof/>
                <w:webHidden/>
              </w:rPr>
              <w:instrText xml:space="preserve"> PAGEREF _Toc424205670 \h </w:instrText>
            </w:r>
            <w:r w:rsidR="00345430">
              <w:rPr>
                <w:noProof/>
                <w:webHidden/>
              </w:rPr>
            </w:r>
            <w:r w:rsidR="00345430">
              <w:rPr>
                <w:noProof/>
                <w:webHidden/>
              </w:rPr>
              <w:fldChar w:fldCharType="separate"/>
            </w:r>
            <w:r w:rsidR="00345430">
              <w:rPr>
                <w:noProof/>
                <w:webHidden/>
              </w:rPr>
              <w:t>ii</w:t>
            </w:r>
            <w:r w:rsidR="00345430">
              <w:rPr>
                <w:noProof/>
                <w:webHidden/>
              </w:rPr>
              <w:fldChar w:fldCharType="end"/>
            </w:r>
          </w:hyperlink>
        </w:p>
        <w:p w:rsidR="00345430" w:rsidRDefault="00345430">
          <w:pPr>
            <w:pStyle w:val="TOC1"/>
            <w:tabs>
              <w:tab w:val="right" w:leader="dot" w:pos="8630"/>
            </w:tabs>
            <w:rPr>
              <w:noProof/>
              <w:lang w:eastAsia="en-US"/>
            </w:rPr>
          </w:pPr>
          <w:hyperlink w:anchor="_Toc424205671" w:history="1">
            <w:r w:rsidRPr="00BE350C">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4205671 \h </w:instrText>
            </w:r>
            <w:r>
              <w:rPr>
                <w:noProof/>
                <w:webHidden/>
              </w:rPr>
            </w:r>
            <w:r>
              <w:rPr>
                <w:noProof/>
                <w:webHidden/>
              </w:rPr>
              <w:fldChar w:fldCharType="separate"/>
            </w:r>
            <w:r>
              <w:rPr>
                <w:noProof/>
                <w:webHidden/>
              </w:rPr>
              <w:t>iv</w:t>
            </w:r>
            <w:r>
              <w:rPr>
                <w:noProof/>
                <w:webHidden/>
              </w:rPr>
              <w:fldChar w:fldCharType="end"/>
            </w:r>
          </w:hyperlink>
        </w:p>
        <w:p w:rsidR="00345430" w:rsidRDefault="00345430">
          <w:pPr>
            <w:pStyle w:val="TOC1"/>
            <w:tabs>
              <w:tab w:val="right" w:leader="dot" w:pos="8630"/>
            </w:tabs>
            <w:rPr>
              <w:noProof/>
              <w:lang w:eastAsia="en-US"/>
            </w:rPr>
          </w:pPr>
          <w:hyperlink w:anchor="_Toc424205672" w:history="1">
            <w:r w:rsidRPr="00BE350C">
              <w:rPr>
                <w:rStyle w:val="Hyperlink"/>
                <w:noProof/>
              </w:rPr>
              <w:t>Contents</w:t>
            </w:r>
            <w:r>
              <w:rPr>
                <w:noProof/>
                <w:webHidden/>
              </w:rPr>
              <w:tab/>
            </w:r>
            <w:r>
              <w:rPr>
                <w:noProof/>
                <w:webHidden/>
              </w:rPr>
              <w:fldChar w:fldCharType="begin"/>
            </w:r>
            <w:r>
              <w:rPr>
                <w:noProof/>
                <w:webHidden/>
              </w:rPr>
              <w:instrText xml:space="preserve"> PAGEREF _Toc424205672 \h </w:instrText>
            </w:r>
            <w:r>
              <w:rPr>
                <w:noProof/>
                <w:webHidden/>
              </w:rPr>
            </w:r>
            <w:r>
              <w:rPr>
                <w:noProof/>
                <w:webHidden/>
              </w:rPr>
              <w:fldChar w:fldCharType="separate"/>
            </w:r>
            <w:r>
              <w:rPr>
                <w:noProof/>
                <w:webHidden/>
              </w:rPr>
              <w:t>vi</w:t>
            </w:r>
            <w:r>
              <w:rPr>
                <w:noProof/>
                <w:webHidden/>
              </w:rPr>
              <w:fldChar w:fldCharType="end"/>
            </w:r>
          </w:hyperlink>
        </w:p>
        <w:p w:rsidR="00345430" w:rsidRDefault="00345430">
          <w:pPr>
            <w:pStyle w:val="TOC1"/>
            <w:tabs>
              <w:tab w:val="right" w:leader="dot" w:pos="8630"/>
            </w:tabs>
            <w:rPr>
              <w:noProof/>
              <w:lang w:eastAsia="en-US"/>
            </w:rPr>
          </w:pPr>
          <w:hyperlink w:anchor="_Toc424205673" w:history="1">
            <w:r w:rsidRPr="00BE350C">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4205673 \h </w:instrText>
            </w:r>
            <w:r>
              <w:rPr>
                <w:noProof/>
                <w:webHidden/>
              </w:rPr>
            </w:r>
            <w:r>
              <w:rPr>
                <w:noProof/>
                <w:webHidden/>
              </w:rPr>
              <w:fldChar w:fldCharType="separate"/>
            </w:r>
            <w:r>
              <w:rPr>
                <w:noProof/>
                <w:webHidden/>
              </w:rPr>
              <w:t>vii</w:t>
            </w:r>
            <w:r>
              <w:rPr>
                <w:noProof/>
                <w:webHidden/>
              </w:rPr>
              <w:fldChar w:fldCharType="end"/>
            </w:r>
          </w:hyperlink>
        </w:p>
        <w:p w:rsidR="00345430" w:rsidRDefault="00345430">
          <w:pPr>
            <w:pStyle w:val="TOC1"/>
            <w:tabs>
              <w:tab w:val="left" w:pos="1800"/>
              <w:tab w:val="right" w:leader="dot" w:pos="8630"/>
            </w:tabs>
            <w:rPr>
              <w:noProof/>
              <w:lang w:eastAsia="en-US"/>
            </w:rPr>
          </w:pPr>
          <w:hyperlink w:anchor="_Toc424205674" w:history="1">
            <w:r w:rsidRPr="00BE350C">
              <w:rPr>
                <w:rStyle w:val="Hyperlink"/>
                <w:noProof/>
              </w:rPr>
              <w:t>Section I.</w:t>
            </w:r>
            <w:r>
              <w:rPr>
                <w:noProof/>
                <w:lang w:eastAsia="en-US"/>
              </w:rPr>
              <w:tab/>
            </w:r>
            <w:r w:rsidRPr="00BE350C">
              <w:rPr>
                <w:rStyle w:val="Hyperlink"/>
                <w:noProof/>
              </w:rPr>
              <w:t>Introduction</w:t>
            </w:r>
            <w:r>
              <w:rPr>
                <w:noProof/>
                <w:webHidden/>
              </w:rPr>
              <w:tab/>
            </w:r>
            <w:r>
              <w:rPr>
                <w:noProof/>
                <w:webHidden/>
              </w:rPr>
              <w:fldChar w:fldCharType="begin"/>
            </w:r>
            <w:r>
              <w:rPr>
                <w:noProof/>
                <w:webHidden/>
              </w:rPr>
              <w:instrText xml:space="preserve"> PAGEREF _Toc424205674 \h </w:instrText>
            </w:r>
            <w:r>
              <w:rPr>
                <w:noProof/>
                <w:webHidden/>
              </w:rPr>
            </w:r>
            <w:r>
              <w:rPr>
                <w:noProof/>
                <w:webHidden/>
              </w:rPr>
              <w:fldChar w:fldCharType="separate"/>
            </w:r>
            <w:r>
              <w:rPr>
                <w:noProof/>
                <w:webHidden/>
              </w:rPr>
              <w:t>1</w:t>
            </w:r>
            <w:r>
              <w:rPr>
                <w:noProof/>
                <w:webHidden/>
              </w:rPr>
              <w:fldChar w:fldCharType="end"/>
            </w:r>
          </w:hyperlink>
        </w:p>
        <w:p w:rsidR="00345430" w:rsidRDefault="00345430">
          <w:pPr>
            <w:pStyle w:val="TOC2"/>
            <w:tabs>
              <w:tab w:val="left" w:pos="1800"/>
            </w:tabs>
            <w:rPr>
              <w:noProof/>
              <w:lang w:eastAsia="en-US"/>
            </w:rPr>
          </w:pPr>
          <w:hyperlink w:anchor="_Toc424205675" w:history="1">
            <w:r w:rsidRPr="00BE350C">
              <w:rPr>
                <w:rStyle w:val="Hyperlink"/>
                <w:noProof/>
              </w:rPr>
              <w:t>Chapter 1.</w:t>
            </w:r>
            <w:r>
              <w:rPr>
                <w:noProof/>
                <w:lang w:eastAsia="en-US"/>
              </w:rPr>
              <w:tab/>
            </w:r>
            <w:r w:rsidRPr="00BE350C">
              <w:rPr>
                <w:rStyle w:val="Hyperlink"/>
                <w:noProof/>
              </w:rPr>
              <w:t>Introduction and background</w:t>
            </w:r>
            <w:r>
              <w:rPr>
                <w:noProof/>
                <w:webHidden/>
              </w:rPr>
              <w:tab/>
            </w:r>
            <w:r>
              <w:rPr>
                <w:noProof/>
                <w:webHidden/>
              </w:rPr>
              <w:fldChar w:fldCharType="begin"/>
            </w:r>
            <w:r>
              <w:rPr>
                <w:noProof/>
                <w:webHidden/>
              </w:rPr>
              <w:instrText xml:space="preserve"> PAGEREF _Toc424205675 \h </w:instrText>
            </w:r>
            <w:r>
              <w:rPr>
                <w:noProof/>
                <w:webHidden/>
              </w:rPr>
            </w:r>
            <w:r>
              <w:rPr>
                <w:noProof/>
                <w:webHidden/>
              </w:rPr>
              <w:fldChar w:fldCharType="separate"/>
            </w:r>
            <w:r>
              <w:rPr>
                <w:noProof/>
                <w:webHidden/>
              </w:rPr>
              <w:t>1</w:t>
            </w:r>
            <w:r>
              <w:rPr>
                <w:noProof/>
                <w:webHidden/>
              </w:rPr>
              <w:fldChar w:fldCharType="end"/>
            </w:r>
          </w:hyperlink>
        </w:p>
        <w:p w:rsidR="00345430" w:rsidRDefault="00345430">
          <w:pPr>
            <w:pStyle w:val="TOC1"/>
            <w:tabs>
              <w:tab w:val="left" w:pos="1800"/>
              <w:tab w:val="right" w:leader="dot" w:pos="8630"/>
            </w:tabs>
            <w:rPr>
              <w:noProof/>
              <w:lang w:eastAsia="en-US"/>
            </w:rPr>
          </w:pPr>
          <w:hyperlink w:anchor="_Toc424205676" w:history="1">
            <w:r w:rsidRPr="00BE350C">
              <w:rPr>
                <w:rStyle w:val="Hyperlink"/>
                <w:noProof/>
              </w:rPr>
              <w:t>Section II.</w:t>
            </w:r>
            <w:r>
              <w:rPr>
                <w:noProof/>
                <w:lang w:eastAsia="en-US"/>
              </w:rPr>
              <w:tab/>
            </w:r>
            <w:r w:rsidRPr="00BE350C">
              <w:rPr>
                <w:rStyle w:val="Hyperlink"/>
                <w:noProof/>
              </w:rPr>
              <w:t>Developing molecular dynamics of crystals.</w:t>
            </w:r>
            <w:r>
              <w:rPr>
                <w:noProof/>
                <w:webHidden/>
              </w:rPr>
              <w:tab/>
            </w:r>
            <w:r>
              <w:rPr>
                <w:noProof/>
                <w:webHidden/>
              </w:rPr>
              <w:fldChar w:fldCharType="begin"/>
            </w:r>
            <w:r>
              <w:rPr>
                <w:noProof/>
                <w:webHidden/>
              </w:rPr>
              <w:instrText xml:space="preserve"> PAGEREF _Toc424205676 \h </w:instrText>
            </w:r>
            <w:r>
              <w:rPr>
                <w:noProof/>
                <w:webHidden/>
              </w:rPr>
            </w:r>
            <w:r>
              <w:rPr>
                <w:noProof/>
                <w:webHidden/>
              </w:rPr>
              <w:fldChar w:fldCharType="separate"/>
            </w:r>
            <w:r>
              <w:rPr>
                <w:noProof/>
                <w:webHidden/>
              </w:rPr>
              <w:t>23</w:t>
            </w:r>
            <w:r>
              <w:rPr>
                <w:noProof/>
                <w:webHidden/>
              </w:rPr>
              <w:fldChar w:fldCharType="end"/>
            </w:r>
          </w:hyperlink>
        </w:p>
        <w:p w:rsidR="00345430" w:rsidRDefault="00345430">
          <w:pPr>
            <w:pStyle w:val="TOC2"/>
            <w:tabs>
              <w:tab w:val="left" w:pos="1800"/>
            </w:tabs>
            <w:rPr>
              <w:noProof/>
              <w:lang w:eastAsia="en-US"/>
            </w:rPr>
          </w:pPr>
          <w:hyperlink w:anchor="_Toc424205677" w:history="1">
            <w:r w:rsidRPr="00BE350C">
              <w:rPr>
                <w:rStyle w:val="Hyperlink"/>
                <w:noProof/>
              </w:rPr>
              <w:t>Chapter 2.</w:t>
            </w:r>
            <w:r>
              <w:rPr>
                <w:noProof/>
                <w:lang w:eastAsia="en-US"/>
              </w:rPr>
              <w:tab/>
            </w:r>
            <w:r w:rsidRPr="00BE350C">
              <w:rPr>
                <w:rStyle w:val="Hyperlink"/>
                <w:noProof/>
              </w:rPr>
              <w:t>Peptide Crystal Simulations Reveal Hidden Dynamics</w:t>
            </w:r>
            <w:r>
              <w:rPr>
                <w:noProof/>
                <w:webHidden/>
              </w:rPr>
              <w:tab/>
            </w:r>
            <w:r>
              <w:rPr>
                <w:noProof/>
                <w:webHidden/>
              </w:rPr>
              <w:fldChar w:fldCharType="begin"/>
            </w:r>
            <w:r>
              <w:rPr>
                <w:noProof/>
                <w:webHidden/>
              </w:rPr>
              <w:instrText xml:space="preserve"> PAGEREF _Toc424205677 \h </w:instrText>
            </w:r>
            <w:r>
              <w:rPr>
                <w:noProof/>
                <w:webHidden/>
              </w:rPr>
            </w:r>
            <w:r>
              <w:rPr>
                <w:noProof/>
                <w:webHidden/>
              </w:rPr>
              <w:fldChar w:fldCharType="separate"/>
            </w:r>
            <w:r>
              <w:rPr>
                <w:noProof/>
                <w:webHidden/>
              </w:rPr>
              <w:t>23</w:t>
            </w:r>
            <w:r>
              <w:rPr>
                <w:noProof/>
                <w:webHidden/>
              </w:rPr>
              <w:fldChar w:fldCharType="end"/>
            </w:r>
          </w:hyperlink>
        </w:p>
        <w:p w:rsidR="00345430" w:rsidRDefault="00345430">
          <w:pPr>
            <w:pStyle w:val="TOC2"/>
            <w:tabs>
              <w:tab w:val="left" w:pos="1800"/>
            </w:tabs>
            <w:rPr>
              <w:noProof/>
              <w:lang w:eastAsia="en-US"/>
            </w:rPr>
          </w:pPr>
          <w:hyperlink w:anchor="_Toc424205678" w:history="1">
            <w:r w:rsidRPr="00BE350C">
              <w:rPr>
                <w:rStyle w:val="Hyperlink"/>
                <w:noProof/>
              </w:rPr>
              <w:t>Chapter 3.</w:t>
            </w:r>
            <w:r>
              <w:rPr>
                <w:noProof/>
                <w:lang w:eastAsia="en-US"/>
              </w:rPr>
              <w:tab/>
            </w:r>
            <w:r w:rsidRPr="00BE350C">
              <w:rPr>
                <w:rStyle w:val="Hyperlink"/>
                <w:noProof/>
              </w:rPr>
              <w:t>Improving Model Interpretation through Crystallographic Refinement and Molecular Dynamics Simulation</w:t>
            </w:r>
            <w:r>
              <w:rPr>
                <w:noProof/>
                <w:webHidden/>
              </w:rPr>
              <w:tab/>
            </w:r>
            <w:r>
              <w:rPr>
                <w:noProof/>
                <w:webHidden/>
              </w:rPr>
              <w:fldChar w:fldCharType="begin"/>
            </w:r>
            <w:r>
              <w:rPr>
                <w:noProof/>
                <w:webHidden/>
              </w:rPr>
              <w:instrText xml:space="preserve"> PAGEREF _Toc424205678 \h </w:instrText>
            </w:r>
            <w:r>
              <w:rPr>
                <w:noProof/>
                <w:webHidden/>
              </w:rPr>
            </w:r>
            <w:r>
              <w:rPr>
                <w:noProof/>
                <w:webHidden/>
              </w:rPr>
              <w:fldChar w:fldCharType="separate"/>
            </w:r>
            <w:r>
              <w:rPr>
                <w:noProof/>
                <w:webHidden/>
              </w:rPr>
              <w:t>52</w:t>
            </w:r>
            <w:r>
              <w:rPr>
                <w:noProof/>
                <w:webHidden/>
              </w:rPr>
              <w:fldChar w:fldCharType="end"/>
            </w:r>
          </w:hyperlink>
        </w:p>
        <w:p w:rsidR="00345430" w:rsidRDefault="00345430">
          <w:pPr>
            <w:pStyle w:val="TOC1"/>
            <w:tabs>
              <w:tab w:val="left" w:pos="1800"/>
              <w:tab w:val="right" w:leader="dot" w:pos="8630"/>
            </w:tabs>
            <w:rPr>
              <w:noProof/>
              <w:lang w:eastAsia="en-US"/>
            </w:rPr>
          </w:pPr>
          <w:hyperlink w:anchor="_Toc424205679" w:history="1">
            <w:r w:rsidRPr="00BE350C">
              <w:rPr>
                <w:rStyle w:val="Hyperlink"/>
                <w:noProof/>
              </w:rPr>
              <w:t>Section III.</w:t>
            </w:r>
            <w:r>
              <w:rPr>
                <w:noProof/>
                <w:lang w:eastAsia="en-US"/>
              </w:rPr>
              <w:tab/>
            </w:r>
            <w:r w:rsidRPr="00BE350C">
              <w:rPr>
                <w:rStyle w:val="Hyperlink"/>
                <w:noProof/>
              </w:rPr>
              <w:t>Applying Molecular Dynamics of Crystals to Proteins and Nucleic Acids</w:t>
            </w:r>
            <w:r>
              <w:rPr>
                <w:noProof/>
                <w:webHidden/>
              </w:rPr>
              <w:tab/>
            </w:r>
            <w:r>
              <w:rPr>
                <w:noProof/>
                <w:webHidden/>
              </w:rPr>
              <w:fldChar w:fldCharType="begin"/>
            </w:r>
            <w:r>
              <w:rPr>
                <w:noProof/>
                <w:webHidden/>
              </w:rPr>
              <w:instrText xml:space="preserve"> PAGEREF _Toc424205679 \h </w:instrText>
            </w:r>
            <w:r>
              <w:rPr>
                <w:noProof/>
                <w:webHidden/>
              </w:rPr>
            </w:r>
            <w:r>
              <w:rPr>
                <w:noProof/>
                <w:webHidden/>
              </w:rPr>
              <w:fldChar w:fldCharType="separate"/>
            </w:r>
            <w:r>
              <w:rPr>
                <w:noProof/>
                <w:webHidden/>
              </w:rPr>
              <w:t>63</w:t>
            </w:r>
            <w:r>
              <w:rPr>
                <w:noProof/>
                <w:webHidden/>
              </w:rPr>
              <w:fldChar w:fldCharType="end"/>
            </w:r>
          </w:hyperlink>
        </w:p>
        <w:p w:rsidR="00345430" w:rsidRDefault="00345430">
          <w:pPr>
            <w:pStyle w:val="TOC2"/>
            <w:tabs>
              <w:tab w:val="left" w:pos="1800"/>
            </w:tabs>
            <w:rPr>
              <w:noProof/>
              <w:lang w:eastAsia="en-US"/>
            </w:rPr>
          </w:pPr>
          <w:hyperlink w:anchor="_Toc424205680" w:history="1">
            <w:r w:rsidRPr="00BE350C">
              <w:rPr>
                <w:rStyle w:val="Hyperlink"/>
                <w:noProof/>
              </w:rPr>
              <w:t>Chapter 4.</w:t>
            </w:r>
            <w:r>
              <w:rPr>
                <w:noProof/>
                <w:lang w:eastAsia="en-US"/>
              </w:rPr>
              <w:tab/>
            </w:r>
            <w:r w:rsidRPr="00BE350C">
              <w:rPr>
                <w:rStyle w:val="Hyperlink"/>
                <w:noProof/>
              </w:rPr>
              <w:t>Molecular Dynamics Simulation of Triclinic Lysozyme in a Crystal Lattice</w:t>
            </w:r>
            <w:r>
              <w:rPr>
                <w:noProof/>
                <w:webHidden/>
              </w:rPr>
              <w:tab/>
            </w:r>
            <w:r>
              <w:rPr>
                <w:noProof/>
                <w:webHidden/>
              </w:rPr>
              <w:fldChar w:fldCharType="begin"/>
            </w:r>
            <w:r>
              <w:rPr>
                <w:noProof/>
                <w:webHidden/>
              </w:rPr>
              <w:instrText xml:space="preserve"> PAGEREF _Toc424205680 \h </w:instrText>
            </w:r>
            <w:r>
              <w:rPr>
                <w:noProof/>
                <w:webHidden/>
              </w:rPr>
            </w:r>
            <w:r>
              <w:rPr>
                <w:noProof/>
                <w:webHidden/>
              </w:rPr>
              <w:fldChar w:fldCharType="separate"/>
            </w:r>
            <w:r>
              <w:rPr>
                <w:noProof/>
                <w:webHidden/>
              </w:rPr>
              <w:t>63</w:t>
            </w:r>
            <w:r>
              <w:rPr>
                <w:noProof/>
                <w:webHidden/>
              </w:rPr>
              <w:fldChar w:fldCharType="end"/>
            </w:r>
          </w:hyperlink>
        </w:p>
        <w:p w:rsidR="00345430" w:rsidRDefault="00345430">
          <w:pPr>
            <w:pStyle w:val="TOC2"/>
            <w:tabs>
              <w:tab w:val="left" w:pos="1800"/>
            </w:tabs>
            <w:rPr>
              <w:noProof/>
              <w:lang w:eastAsia="en-US"/>
            </w:rPr>
          </w:pPr>
          <w:hyperlink w:anchor="_Toc424205681" w:history="1">
            <w:r w:rsidRPr="00BE350C">
              <w:rPr>
                <w:rStyle w:val="Hyperlink"/>
                <w:noProof/>
              </w:rPr>
              <w:t>Chapter 5.</w:t>
            </w:r>
            <w:r>
              <w:rPr>
                <w:noProof/>
                <w:lang w:eastAsia="en-US"/>
              </w:rPr>
              <w:tab/>
            </w:r>
            <w:r w:rsidRPr="00BE350C">
              <w:rPr>
                <w:rStyle w:val="Hyperlink"/>
                <w:noProof/>
              </w:rPr>
              <w:t>All-atom crystal simulations of DNA and RNA duplexes</w:t>
            </w:r>
            <w:r>
              <w:rPr>
                <w:noProof/>
                <w:webHidden/>
              </w:rPr>
              <w:tab/>
            </w:r>
            <w:r>
              <w:rPr>
                <w:noProof/>
                <w:webHidden/>
              </w:rPr>
              <w:fldChar w:fldCharType="begin"/>
            </w:r>
            <w:r>
              <w:rPr>
                <w:noProof/>
                <w:webHidden/>
              </w:rPr>
              <w:instrText xml:space="preserve"> PAGEREF _Toc424205681 \h </w:instrText>
            </w:r>
            <w:r>
              <w:rPr>
                <w:noProof/>
                <w:webHidden/>
              </w:rPr>
            </w:r>
            <w:r>
              <w:rPr>
                <w:noProof/>
                <w:webHidden/>
              </w:rPr>
              <w:fldChar w:fldCharType="separate"/>
            </w:r>
            <w:r>
              <w:rPr>
                <w:noProof/>
                <w:webHidden/>
              </w:rPr>
              <w:t>91</w:t>
            </w:r>
            <w:r>
              <w:rPr>
                <w:noProof/>
                <w:webHidden/>
              </w:rPr>
              <w:fldChar w:fldCharType="end"/>
            </w:r>
          </w:hyperlink>
        </w:p>
        <w:p w:rsidR="00345430" w:rsidRDefault="00345430">
          <w:pPr>
            <w:pStyle w:val="TOC1"/>
            <w:tabs>
              <w:tab w:val="left" w:pos="1800"/>
              <w:tab w:val="right" w:leader="dot" w:pos="8630"/>
            </w:tabs>
            <w:rPr>
              <w:noProof/>
              <w:lang w:eastAsia="en-US"/>
            </w:rPr>
          </w:pPr>
          <w:hyperlink w:anchor="_Toc424205682" w:history="1">
            <w:r w:rsidRPr="00BE350C">
              <w:rPr>
                <w:rStyle w:val="Hyperlink"/>
                <w:noProof/>
              </w:rPr>
              <w:t>Section IV.</w:t>
            </w:r>
            <w:r>
              <w:rPr>
                <w:noProof/>
                <w:lang w:eastAsia="en-US"/>
              </w:rPr>
              <w:tab/>
            </w:r>
            <w:r w:rsidRPr="00BE350C">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4205682 \h </w:instrText>
            </w:r>
            <w:r>
              <w:rPr>
                <w:noProof/>
                <w:webHidden/>
              </w:rPr>
            </w:r>
            <w:r>
              <w:rPr>
                <w:noProof/>
                <w:webHidden/>
              </w:rPr>
              <w:fldChar w:fldCharType="separate"/>
            </w:r>
            <w:r>
              <w:rPr>
                <w:noProof/>
                <w:webHidden/>
              </w:rPr>
              <w:t>115</w:t>
            </w:r>
            <w:r>
              <w:rPr>
                <w:noProof/>
                <w:webHidden/>
              </w:rPr>
              <w:fldChar w:fldCharType="end"/>
            </w:r>
          </w:hyperlink>
        </w:p>
        <w:p w:rsidR="00345430" w:rsidRDefault="00345430">
          <w:pPr>
            <w:pStyle w:val="TOC2"/>
            <w:tabs>
              <w:tab w:val="left" w:pos="1800"/>
            </w:tabs>
            <w:rPr>
              <w:noProof/>
              <w:lang w:eastAsia="en-US"/>
            </w:rPr>
          </w:pPr>
          <w:hyperlink w:anchor="_Toc424205683" w:history="1">
            <w:r w:rsidRPr="00BE350C">
              <w:rPr>
                <w:rStyle w:val="Hyperlink"/>
                <w:noProof/>
              </w:rPr>
              <w:t>Chapter 6.</w:t>
            </w:r>
            <w:r>
              <w:rPr>
                <w:noProof/>
                <w:lang w:eastAsia="en-US"/>
              </w:rPr>
              <w:tab/>
            </w:r>
            <w:r w:rsidRPr="00BE350C">
              <w:rPr>
                <w:rStyle w:val="Hyperlink"/>
                <w:noProof/>
              </w:rPr>
              <w:t>AFITT</w:t>
            </w:r>
            <w:r>
              <w:rPr>
                <w:noProof/>
                <w:webHidden/>
              </w:rPr>
              <w:tab/>
            </w:r>
            <w:r>
              <w:rPr>
                <w:noProof/>
                <w:webHidden/>
              </w:rPr>
              <w:fldChar w:fldCharType="begin"/>
            </w:r>
            <w:r>
              <w:rPr>
                <w:noProof/>
                <w:webHidden/>
              </w:rPr>
              <w:instrText xml:space="preserve"> PAGEREF _Toc424205683 \h </w:instrText>
            </w:r>
            <w:r>
              <w:rPr>
                <w:noProof/>
                <w:webHidden/>
              </w:rPr>
            </w:r>
            <w:r>
              <w:rPr>
                <w:noProof/>
                <w:webHidden/>
              </w:rPr>
              <w:fldChar w:fldCharType="separate"/>
            </w:r>
            <w:r>
              <w:rPr>
                <w:noProof/>
                <w:webHidden/>
              </w:rPr>
              <w:t>115</w:t>
            </w:r>
            <w:r>
              <w:rPr>
                <w:noProof/>
                <w:webHidden/>
              </w:rPr>
              <w:fldChar w:fldCharType="end"/>
            </w:r>
          </w:hyperlink>
        </w:p>
        <w:p w:rsidR="00345430" w:rsidRDefault="00345430">
          <w:pPr>
            <w:pStyle w:val="TOC2"/>
            <w:tabs>
              <w:tab w:val="left" w:pos="1800"/>
            </w:tabs>
            <w:rPr>
              <w:noProof/>
              <w:lang w:eastAsia="en-US"/>
            </w:rPr>
          </w:pPr>
          <w:hyperlink w:anchor="_Toc424205684" w:history="1">
            <w:r w:rsidRPr="00BE350C">
              <w:rPr>
                <w:rStyle w:val="Hyperlink"/>
                <w:noProof/>
              </w:rPr>
              <w:t>Chapter 7.</w:t>
            </w:r>
            <w:r>
              <w:rPr>
                <w:noProof/>
                <w:lang w:eastAsia="en-US"/>
              </w:rPr>
              <w:tab/>
            </w:r>
            <w:r w:rsidRPr="00BE350C">
              <w:rPr>
                <w:rStyle w:val="Hyperlink"/>
                <w:noProof/>
              </w:rPr>
              <w:t>Phenix-Amber</w:t>
            </w:r>
            <w:r>
              <w:rPr>
                <w:noProof/>
                <w:webHidden/>
              </w:rPr>
              <w:tab/>
            </w:r>
            <w:r>
              <w:rPr>
                <w:noProof/>
                <w:webHidden/>
              </w:rPr>
              <w:fldChar w:fldCharType="begin"/>
            </w:r>
            <w:r>
              <w:rPr>
                <w:noProof/>
                <w:webHidden/>
              </w:rPr>
              <w:instrText xml:space="preserve"> PAGEREF _Toc424205684 \h </w:instrText>
            </w:r>
            <w:r>
              <w:rPr>
                <w:noProof/>
                <w:webHidden/>
              </w:rPr>
            </w:r>
            <w:r>
              <w:rPr>
                <w:noProof/>
                <w:webHidden/>
              </w:rPr>
              <w:fldChar w:fldCharType="separate"/>
            </w:r>
            <w:r>
              <w:rPr>
                <w:noProof/>
                <w:webHidden/>
              </w:rPr>
              <w:t>116</w:t>
            </w:r>
            <w:r>
              <w:rPr>
                <w:noProof/>
                <w:webHidden/>
              </w:rPr>
              <w:fldChar w:fldCharType="end"/>
            </w:r>
          </w:hyperlink>
        </w:p>
        <w:p w:rsidR="00345430" w:rsidRDefault="00345430">
          <w:pPr>
            <w:pStyle w:val="TOC1"/>
            <w:tabs>
              <w:tab w:val="right" w:leader="dot" w:pos="8630"/>
            </w:tabs>
            <w:rPr>
              <w:noProof/>
              <w:lang w:eastAsia="en-US"/>
            </w:rPr>
          </w:pPr>
          <w:hyperlink w:anchor="_Toc424205685" w:history="1">
            <w:r w:rsidRPr="00BE350C">
              <w:rPr>
                <w:rStyle w:val="Hyperlink"/>
                <w:noProof/>
              </w:rPr>
              <w:t>Bibliography</w:t>
            </w:r>
            <w:r>
              <w:rPr>
                <w:noProof/>
                <w:webHidden/>
              </w:rPr>
              <w:tab/>
            </w:r>
            <w:r>
              <w:rPr>
                <w:noProof/>
                <w:webHidden/>
              </w:rPr>
              <w:fldChar w:fldCharType="begin"/>
            </w:r>
            <w:r>
              <w:rPr>
                <w:noProof/>
                <w:webHidden/>
              </w:rPr>
              <w:instrText xml:space="preserve"> PAGEREF _Toc424205685 \h </w:instrText>
            </w:r>
            <w:r>
              <w:rPr>
                <w:noProof/>
                <w:webHidden/>
              </w:rPr>
            </w:r>
            <w:r>
              <w:rPr>
                <w:noProof/>
                <w:webHidden/>
              </w:rPr>
              <w:fldChar w:fldCharType="separate"/>
            </w:r>
            <w:r>
              <w:rPr>
                <w:noProof/>
                <w:webHidden/>
              </w:rPr>
              <w:t>117</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4A44A6">
      <w:pPr>
        <w:pStyle w:val="Heading1"/>
        <w:numPr>
          <w:ilvl w:val="0"/>
          <w:numId w:val="0"/>
        </w:numPr>
        <w:ind w:left="432" w:hanging="432"/>
        <w:jc w:val="center"/>
        <w:rPr>
          <w:rFonts w:ascii="Garamond" w:hAnsi="Garamond"/>
        </w:rPr>
      </w:pPr>
      <w:bookmarkStart w:id="3" w:name="_Toc424205673"/>
      <w:r w:rsidRPr="003F2222">
        <w:rPr>
          <w:rFonts w:ascii="Garamond" w:hAnsi="Garamond"/>
        </w:rPr>
        <w:t>Abbreviations used</w:t>
      </w:r>
      <w:bookmarkEnd w:id="3"/>
    </w:p>
    <w:p w:rsidR="00DA0B6D" w:rsidRDefault="00024895" w:rsidP="00E00A8B">
      <w:pPr>
        <w:spacing w:after="0"/>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rPr>
          <w:rFonts w:ascii="Garamond" w:hAnsi="Garamond" w:cs="Times New Roman"/>
        </w:rPr>
      </w:pPr>
      <w:r>
        <w:rPr>
          <w:rFonts w:ascii="Garamond" w:hAnsi="Garamond" w:cs="Times New Roman"/>
        </w:rPr>
        <w:t>BX – Biomolecular crystallography;</w:t>
      </w:r>
    </w:p>
    <w:p w:rsidR="005C4274" w:rsidRDefault="005C4274" w:rsidP="00E00A8B">
      <w:pPr>
        <w:spacing w:after="0"/>
        <w:rPr>
          <w:rFonts w:ascii="Garamond" w:hAnsi="Garamond" w:cs="Times New Roman"/>
        </w:rPr>
      </w:pPr>
      <w:r>
        <w:rPr>
          <w:rFonts w:ascii="Garamond" w:hAnsi="Garamond" w:cs="Times New Roman"/>
        </w:rPr>
        <w:t>FT – Fourier transform;</w:t>
      </w:r>
    </w:p>
    <w:p w:rsidR="005C4274" w:rsidRDefault="005C4274" w:rsidP="00E00A8B">
      <w:pPr>
        <w:spacing w:after="0"/>
        <w:rPr>
          <w:rFonts w:ascii="Garamond" w:hAnsi="Garamond" w:cs="Times New Roman"/>
        </w:rPr>
      </w:pPr>
      <w:r>
        <w:rPr>
          <w:rFonts w:ascii="Garamond" w:hAnsi="Garamond" w:cs="Times New Roman"/>
        </w:rPr>
        <w:t xml:space="preserve">Å – </w:t>
      </w:r>
      <w:proofErr w:type="spellStart"/>
      <w:r>
        <w:rPr>
          <w:rFonts w:ascii="Garamond" w:hAnsi="Garamond" w:cs="Times New Roman"/>
        </w:rPr>
        <w:t>Ångstrom</w:t>
      </w:r>
      <w:proofErr w:type="spellEnd"/>
      <w:r>
        <w:rPr>
          <w:rFonts w:ascii="Garamond" w:hAnsi="Garamond" w:cs="Times New Roman"/>
        </w:rPr>
        <w:t>;</w:t>
      </w:r>
    </w:p>
    <w:p w:rsidR="00673D91" w:rsidRDefault="00673D91" w:rsidP="00E00A8B">
      <w:pPr>
        <w:spacing w:after="0"/>
        <w:rPr>
          <w:rFonts w:ascii="Garamond" w:hAnsi="Garamond" w:cs="Times New Roman"/>
        </w:rPr>
      </w:pPr>
      <w:r>
        <w:rPr>
          <w:rFonts w:ascii="Garamond" w:hAnsi="Garamond" w:cs="Times New Roman"/>
        </w:rPr>
        <w:t>PDB – Protein Data Bank;</w:t>
      </w:r>
    </w:p>
    <w:p w:rsidR="007E510F" w:rsidRDefault="007E510F" w:rsidP="00E00A8B">
      <w:pPr>
        <w:spacing w:after="0"/>
        <w:rPr>
          <w:rFonts w:ascii="Garamond" w:hAnsi="Garamond" w:cs="Times New Roman"/>
        </w:rPr>
      </w:pPr>
      <w:r>
        <w:rPr>
          <w:rFonts w:ascii="Garamond" w:hAnsi="Garamond" w:cs="Times New Roman"/>
        </w:rPr>
        <w:t xml:space="preserve">NVE – </w:t>
      </w:r>
      <w:proofErr w:type="spellStart"/>
      <w:r>
        <w:rPr>
          <w:rFonts w:ascii="Garamond" w:hAnsi="Garamond" w:cs="Times New Roman"/>
        </w:rPr>
        <w:t>microcanonical</w:t>
      </w:r>
      <w:proofErr w:type="spellEnd"/>
      <w:r>
        <w:rPr>
          <w:rFonts w:ascii="Garamond" w:hAnsi="Garamond" w:cs="Times New Roman"/>
        </w:rPr>
        <w:t xml:space="preserve"> ensemble;</w:t>
      </w:r>
    </w:p>
    <w:p w:rsidR="007E510F" w:rsidRDefault="007E510F" w:rsidP="00E00A8B">
      <w:pPr>
        <w:spacing w:after="0"/>
        <w:rPr>
          <w:rFonts w:ascii="Garamond" w:hAnsi="Garamond" w:cs="Times New Roman"/>
        </w:rPr>
      </w:pPr>
      <w:r>
        <w:rPr>
          <w:rFonts w:ascii="Garamond" w:hAnsi="Garamond" w:cs="Times New Roman"/>
        </w:rPr>
        <w:t>NVT – canonical ensemble;</w:t>
      </w:r>
    </w:p>
    <w:p w:rsidR="007E510F" w:rsidRDefault="007E510F" w:rsidP="00E00A8B">
      <w:pPr>
        <w:spacing w:after="0"/>
        <w:rPr>
          <w:rFonts w:ascii="Garamond" w:hAnsi="Garamond" w:cs="Times New Roman"/>
        </w:rPr>
      </w:pPr>
      <w:r>
        <w:rPr>
          <w:rFonts w:ascii="Garamond" w:hAnsi="Garamond" w:cs="Times New Roman"/>
        </w:rPr>
        <w:t>NPT – isobaric-isothermal ensemble;</w:t>
      </w:r>
    </w:p>
    <w:p w:rsidR="007E510F" w:rsidRDefault="007E510F" w:rsidP="00E00A8B">
      <w:pPr>
        <w:spacing w:after="0"/>
        <w:rPr>
          <w:rFonts w:ascii="Garamond" w:hAnsi="Garamond" w:cs="Times New Roman"/>
        </w:rPr>
      </w:pPr>
      <w:proofErr w:type="spellStart"/>
      <w:r>
        <w:rPr>
          <w:rFonts w:ascii="Garamond" w:hAnsi="Garamond" w:cs="Times New Roman"/>
        </w:rPr>
        <w:t>ps</w:t>
      </w:r>
      <w:proofErr w:type="spellEnd"/>
      <w:r>
        <w:rPr>
          <w:rFonts w:ascii="Garamond" w:hAnsi="Garamond" w:cs="Times New Roman"/>
        </w:rPr>
        <w:t xml:space="preserve"> – </w:t>
      </w:r>
      <w:proofErr w:type="gramStart"/>
      <w:r>
        <w:rPr>
          <w:rFonts w:ascii="Garamond" w:hAnsi="Garamond" w:cs="Times New Roman"/>
        </w:rPr>
        <w:t>picosecond</w:t>
      </w:r>
      <w:proofErr w:type="gramEnd"/>
      <w:r>
        <w:rPr>
          <w:rFonts w:ascii="Garamond" w:hAnsi="Garamond" w:cs="Times New Roman"/>
        </w:rPr>
        <w:t>;</w:t>
      </w:r>
    </w:p>
    <w:p w:rsidR="007E510F" w:rsidRDefault="007E510F" w:rsidP="00E00A8B">
      <w:pPr>
        <w:spacing w:after="0"/>
        <w:rPr>
          <w:rFonts w:ascii="Garamond" w:hAnsi="Garamond" w:cs="Times New Roman"/>
        </w:rPr>
      </w:pPr>
      <w:r>
        <w:rPr>
          <w:rFonts w:ascii="Garamond" w:hAnsi="Garamond" w:cs="Times New Roman"/>
        </w:rPr>
        <w:t xml:space="preserve">fs – </w:t>
      </w:r>
      <w:proofErr w:type="gramStart"/>
      <w:r>
        <w:rPr>
          <w:rFonts w:ascii="Garamond" w:hAnsi="Garamond" w:cs="Times New Roman"/>
        </w:rPr>
        <w:t>femtosecond</w:t>
      </w:r>
      <w:proofErr w:type="gramEnd"/>
      <w:r>
        <w:rPr>
          <w:rFonts w:ascii="Garamond" w:hAnsi="Garamond" w:cs="Times New Roman"/>
        </w:rPr>
        <w:t>;</w:t>
      </w:r>
    </w:p>
    <w:p w:rsidR="007E510F" w:rsidRDefault="007E510F" w:rsidP="00E00A8B">
      <w:pPr>
        <w:spacing w:after="0"/>
        <w:rPr>
          <w:rFonts w:ascii="Garamond" w:hAnsi="Garamond" w:cs="Times New Roman"/>
        </w:rPr>
      </w:pPr>
      <w:r>
        <w:rPr>
          <w:rFonts w:ascii="Garamond" w:hAnsi="Garamond" w:cs="Times New Roman"/>
        </w:rPr>
        <w:t xml:space="preserve">ns – </w:t>
      </w:r>
      <w:proofErr w:type="gramStart"/>
      <w:r>
        <w:rPr>
          <w:rFonts w:ascii="Garamond" w:hAnsi="Garamond" w:cs="Times New Roman"/>
        </w:rPr>
        <w:t>nanosecond</w:t>
      </w:r>
      <w:proofErr w:type="gramEnd"/>
      <w:r>
        <w:rPr>
          <w:rFonts w:ascii="Garamond" w:hAnsi="Garamond" w:cs="Times New Roman"/>
        </w:rPr>
        <w:t>;</w:t>
      </w:r>
    </w:p>
    <w:p w:rsidR="007E510F" w:rsidRDefault="007E510F" w:rsidP="00E00A8B">
      <w:pPr>
        <w:spacing w:after="0"/>
        <w:rPr>
          <w:rFonts w:ascii="Garamond" w:hAnsi="Garamond" w:cs="Times New Roman"/>
        </w:rPr>
      </w:pPr>
      <w:proofErr w:type="gramStart"/>
      <w:r>
        <w:rPr>
          <w:rFonts w:ascii="Garamond" w:hAnsi="Garamond" w:cs="Times New Roman"/>
        </w:rPr>
        <w:t>μs</w:t>
      </w:r>
      <w:proofErr w:type="gramEnd"/>
      <w:r>
        <w:rPr>
          <w:rFonts w:ascii="Garamond" w:hAnsi="Garamond" w:cs="Times New Roman"/>
        </w:rPr>
        <w:t xml:space="preserve"> – microsecond;</w:t>
      </w:r>
    </w:p>
    <w:p w:rsidR="007E510F" w:rsidRDefault="007E510F" w:rsidP="00E00A8B">
      <w:pPr>
        <w:spacing w:after="0"/>
        <w:rPr>
          <w:rFonts w:ascii="Garamond" w:hAnsi="Garamond" w:cs="Times New Roman"/>
        </w:rPr>
      </w:pPr>
      <w:proofErr w:type="spellStart"/>
      <w:r>
        <w:rPr>
          <w:rFonts w:ascii="Garamond" w:hAnsi="Garamond" w:cs="Times New Roman"/>
        </w:rPr>
        <w:t>ms</w:t>
      </w:r>
      <w:proofErr w:type="spellEnd"/>
      <w:r>
        <w:rPr>
          <w:rFonts w:ascii="Garamond" w:hAnsi="Garamond" w:cs="Times New Roman"/>
        </w:rPr>
        <w:t xml:space="preserve"> – </w:t>
      </w:r>
      <w:proofErr w:type="gramStart"/>
      <w:r>
        <w:rPr>
          <w:rFonts w:ascii="Garamond" w:hAnsi="Garamond" w:cs="Times New Roman"/>
        </w:rPr>
        <w:t>millisecond</w:t>
      </w:r>
      <w:proofErr w:type="gramEnd"/>
      <w:r>
        <w:rPr>
          <w:rFonts w:ascii="Garamond" w:hAnsi="Garamond" w:cs="Times New Roman"/>
        </w:rPr>
        <w:t>;</w:t>
      </w:r>
    </w:p>
    <w:p w:rsidR="007E510F" w:rsidRDefault="007E510F" w:rsidP="00E00A8B">
      <w:pPr>
        <w:spacing w:after="0"/>
        <w:rPr>
          <w:rFonts w:ascii="Garamond" w:hAnsi="Garamond" w:cs="Times New Roman"/>
        </w:rPr>
      </w:pPr>
      <w:r>
        <w:rPr>
          <w:rFonts w:ascii="Garamond" w:hAnsi="Garamond" w:cs="Times New Roman"/>
        </w:rPr>
        <w:t>PME – particle mesh Ewald;</w:t>
      </w:r>
    </w:p>
    <w:p w:rsidR="007E510F" w:rsidRDefault="007E510F" w:rsidP="00E00A8B">
      <w:pPr>
        <w:spacing w:after="0"/>
        <w:rPr>
          <w:rFonts w:ascii="Garamond" w:hAnsi="Garamond" w:cs="Times New Roman"/>
        </w:rPr>
      </w:pPr>
      <w:r>
        <w:rPr>
          <w:rFonts w:ascii="Garamond" w:hAnsi="Garamond" w:cs="Times New Roman"/>
        </w:rPr>
        <w:t>PBC – periodic boundary conditions;</w:t>
      </w:r>
    </w:p>
    <w:p w:rsidR="005C4274" w:rsidRDefault="005C4274" w:rsidP="00E00A8B">
      <w:pPr>
        <w:spacing w:after="0"/>
        <w:rPr>
          <w:rFonts w:ascii="Garamond" w:hAnsi="Garamond" w:cs="Times New Roman"/>
        </w:rPr>
      </w:pPr>
    </w:p>
    <w:p w:rsidR="005E5BF9" w:rsidRPr="003F2222" w:rsidRDefault="005E5BF9" w:rsidP="00E00A8B">
      <w:pPr>
        <w:spacing w:after="0"/>
        <w:rPr>
          <w:rFonts w:ascii="Garamond" w:hAnsi="Garamond" w:cs="Times New Roman"/>
        </w:rPr>
      </w:pPr>
    </w:p>
    <w:p w:rsidR="003470A7" w:rsidRPr="003F2222" w:rsidRDefault="00A34D1F" w:rsidP="00E00A8B">
      <w:pPr>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rPr>
          <w:rFonts w:ascii="Garamond" w:hAnsi="Garamond" w:cs="Times New Roman"/>
        </w:rPr>
      </w:pPr>
    </w:p>
    <w:p w:rsidR="00A9191E" w:rsidRDefault="002B11FA" w:rsidP="00AE0F62">
      <w:pPr>
        <w:pStyle w:val="Heading1"/>
      </w:pPr>
      <w:bookmarkStart w:id="4" w:name="_Toc424205674"/>
      <w:r w:rsidRPr="00AE0F62">
        <w:t>Introduction</w:t>
      </w:r>
      <w:bookmarkEnd w:id="4"/>
    </w:p>
    <w:p w:rsidR="00141E4E" w:rsidRPr="00141E4E" w:rsidRDefault="00141E4E" w:rsidP="00141E4E">
      <w:pPr>
        <w:pStyle w:val="Heading2"/>
      </w:pPr>
      <w:bookmarkStart w:id="5" w:name="_Toc424205675"/>
      <w:r>
        <w:t>Introduction and background</w:t>
      </w:r>
      <w:bookmarkEnd w:id="5"/>
    </w:p>
    <w:p w:rsidR="000352EF" w:rsidRDefault="009C2BA4" w:rsidP="00305BA1">
      <w:r>
        <w:t xml:space="preserve">I distinctly remember my excitement when, </w:t>
      </w:r>
      <w:r w:rsidR="000352EF">
        <w:t>during my initial visit to Rutgers</w:t>
      </w:r>
      <w:r>
        <w:t xml:space="preserve"> University</w:t>
      </w:r>
      <w:r w:rsidR="000352EF">
        <w:t>,</w:t>
      </w:r>
      <w:r w:rsidR="00AB5495">
        <w:t xml:space="preserve"> Prof. David Case </w:t>
      </w:r>
      <w:r w:rsidR="000352EF">
        <w:t xml:space="preserve">first </w:t>
      </w:r>
      <w:r>
        <w:t>mentioned the idea of applying molecular dynamics to simulate crystals and improve crystallographic methods</w:t>
      </w:r>
      <w:r w:rsidR="000352EF">
        <w:t xml:space="preserve">. I had studied crystallography for two semesters </w:t>
      </w:r>
      <w:r>
        <w:t xml:space="preserve">in the course of my </w:t>
      </w:r>
      <w:r w:rsidR="000352EF">
        <w:t xml:space="preserve">undergraduate </w:t>
      </w:r>
      <w:r w:rsidR="006A66F6">
        <w:t xml:space="preserve">degree in biophysics </w:t>
      </w:r>
      <w:r w:rsidR="000352EF">
        <w:t xml:space="preserve">at </w:t>
      </w:r>
      <w:proofErr w:type="spellStart"/>
      <w:r w:rsidR="000352EF">
        <w:t>Jagiellonian</w:t>
      </w:r>
      <w:proofErr w:type="spellEnd"/>
      <w:r w:rsidR="000352EF">
        <w:t xml:space="preserve"> University in Krakow. </w:t>
      </w:r>
      <w:r w:rsidR="006A66F6">
        <w:t>The subject matter</w:t>
      </w:r>
      <w:r w:rsidR="000352EF">
        <w:t xml:space="preserve"> w</w:t>
      </w:r>
      <w:r w:rsidR="006A66F6">
        <w:t>as</w:t>
      </w:r>
      <w:r w:rsidR="000352EF">
        <w:t xml:space="preserve"> eloquently </w:t>
      </w:r>
      <w:r w:rsidR="006A66F6">
        <w:t>taught</w:t>
      </w:r>
      <w:r w:rsidR="000352EF">
        <w:t xml:space="preserve"> by </w:t>
      </w:r>
      <w:r w:rsidR="006A66F6">
        <w:t xml:space="preserve">Prof. Krzysztof </w:t>
      </w:r>
      <w:proofErr w:type="spellStart"/>
      <w:r w:rsidR="006A66F6">
        <w:t>Lewiński</w:t>
      </w:r>
      <w:proofErr w:type="spellEnd"/>
      <w:r w:rsidR="006A66F6">
        <w:t xml:space="preserve">, </w:t>
      </w:r>
      <w:r w:rsidR="000352EF">
        <w:t xml:space="preserve">one of the best </w:t>
      </w:r>
      <w:r w:rsidR="006A66F6">
        <w:t>lecturers whose classes</w:t>
      </w:r>
      <w:r w:rsidR="000352EF">
        <w:t xml:space="preserve"> I’ve ever had</w:t>
      </w:r>
      <w:r w:rsidR="006A66F6">
        <w:t xml:space="preserve"> the fortune of attending</w:t>
      </w:r>
      <w:r w:rsidR="000352EF">
        <w:t>.</w:t>
      </w:r>
      <w:r w:rsidR="006A66F6">
        <w:t xml:space="preserve"> I thank him for instilling in me a deep appreciation for x-ray crystallography. But he also succeeded in shrouding the topic in a sense of wonder and mystery:</w:t>
      </w:r>
      <w:r w:rsidR="000352EF">
        <w:t xml:space="preserve"> despite all my effort</w:t>
      </w:r>
      <w:r w:rsidR="006A66F6">
        <w:t xml:space="preserve">s at the time I was </w:t>
      </w:r>
      <w:r w:rsidR="000352EF">
        <w:t xml:space="preserve">not </w:t>
      </w:r>
      <w:r w:rsidR="006A66F6">
        <w:t xml:space="preserve">able to </w:t>
      </w:r>
      <w:r w:rsidR="000352EF">
        <w:t xml:space="preserve">grasp the essence of how a seemingly random </w:t>
      </w:r>
      <w:r w:rsidR="006A66F6">
        <w:t xml:space="preserve">arrangement of </w:t>
      </w:r>
      <w:r w:rsidR="000352EF">
        <w:t>dots</w:t>
      </w:r>
      <w:r w:rsidR="006A66F6">
        <w:t xml:space="preserve"> of varying intensity</w:t>
      </w:r>
      <w:r w:rsidR="000352EF">
        <w:t xml:space="preserve"> could be </w:t>
      </w:r>
      <w:r w:rsidR="006A66F6">
        <w:t xml:space="preserve">converted into the fascinating </w:t>
      </w:r>
      <w:r w:rsidR="000352EF">
        <w:t>three dimensional m</w:t>
      </w:r>
      <w:r w:rsidR="006A66F6">
        <w:t>esh of electron density</w:t>
      </w:r>
      <w:r w:rsidR="000352EF">
        <w:t xml:space="preserve">. I liked crystallography, but I also respected it and I feared </w:t>
      </w:r>
      <w:proofErr w:type="gramStart"/>
      <w:r w:rsidR="006A66F6">
        <w:t>it’s</w:t>
      </w:r>
      <w:proofErr w:type="gramEnd"/>
      <w:r w:rsidR="006A66F6">
        <w:t xml:space="preserve"> mystery that had left me so stumped at university</w:t>
      </w:r>
      <w:r w:rsidR="000352EF">
        <w:t xml:space="preserve">. </w:t>
      </w:r>
      <w:r w:rsidR="006A66F6">
        <w:t>Thus</w:t>
      </w:r>
      <w:r w:rsidR="000352EF">
        <w:t xml:space="preserve"> when Dr. Case </w:t>
      </w:r>
      <w:r w:rsidR="006A66F6">
        <w:t xml:space="preserve">presented the idea of molecular dynamics on crystals, </w:t>
      </w:r>
      <w:r w:rsidR="00414F7C">
        <w:t xml:space="preserve">I was excited: </w:t>
      </w:r>
      <w:r w:rsidR="006A66F6">
        <w:t>I could carry out my doctoral research on the development of molecular dynamics methods as I had wanted and I could at the same time get a second chance at figuring out this crystallography business.</w:t>
      </w:r>
    </w:p>
    <w:p w:rsidR="00414F7C" w:rsidRDefault="00414F7C" w:rsidP="00673D91">
      <w:pPr>
        <w:ind w:firstLine="0"/>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rPr>
          <w:rFonts w:ascii="Garamond" w:hAnsi="Garamond"/>
        </w:rPr>
      </w:pPr>
      <w:r>
        <w:rPr>
          <w:rFonts w:ascii="Garamond" w:hAnsi="Garamond"/>
        </w:rPr>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pPr>
      <w:r w:rsidRPr="005341F6">
        <w:t>Crystallography</w:t>
      </w:r>
      <w:r w:rsidR="00141E4E" w:rsidRPr="005341F6">
        <w:t xml:space="preserve"> background</w:t>
      </w:r>
      <w:r w:rsidR="00860541">
        <w:rPr>
          <w:rStyle w:val="FootnoteReference"/>
        </w:rPr>
        <w:footnoteReference w:id="1"/>
      </w:r>
    </w:p>
    <w:p w:rsidR="008A4E45" w:rsidRDefault="007B32A6" w:rsidP="00673D91">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w:t>
      </w:r>
      <w:proofErr w:type="spellStart"/>
      <w:r w:rsidR="00A82F6B">
        <w:t>Etimologically</w:t>
      </w:r>
      <w:proofErr w:type="spellEnd"/>
      <w:r w:rsidR="00A82F6B">
        <w:t xml:space="preserve">, the term was coined by Francesco Maria </w:t>
      </w:r>
      <w:proofErr w:type="spellStart"/>
      <w:r w:rsidR="00A82F6B">
        <w:t>Grimialdi</w:t>
      </w:r>
      <w:proofErr w:type="spellEnd"/>
      <w:r w:rsidR="00A82F6B">
        <w:t xml:space="preserve"> in 166</w:t>
      </w:r>
      <w:r w:rsidR="00B50466">
        <w:t xml:space="preserve">5 in his </w:t>
      </w:r>
      <w:proofErr w:type="spellStart"/>
      <w:r w:rsidR="00B50466" w:rsidRPr="00B50466">
        <w:rPr>
          <w:i/>
        </w:rPr>
        <w:t>Physico</w:t>
      </w:r>
      <w:proofErr w:type="spellEnd"/>
      <w:r w:rsidR="00B50466" w:rsidRPr="00B50466">
        <w:rPr>
          <w:i/>
        </w:rPr>
        <w:t xml:space="preserve"> </w:t>
      </w:r>
      <w:proofErr w:type="spellStart"/>
      <w:r w:rsidR="00B50466" w:rsidRPr="00B50466">
        <w:rPr>
          <w:i/>
        </w:rPr>
        <w:t>mathesis</w:t>
      </w:r>
      <w:proofErr w:type="spellEnd"/>
      <w:r w:rsidR="00B50466" w:rsidRPr="00B50466">
        <w:rPr>
          <w:i/>
        </w:rPr>
        <w:t xml:space="preserve"> de </w:t>
      </w:r>
      <w:proofErr w:type="spellStart"/>
      <w:r w:rsidR="00B50466" w:rsidRPr="00B50466">
        <w:rPr>
          <w:i/>
        </w:rPr>
        <w:t>lumine</w:t>
      </w:r>
      <w:proofErr w:type="spellEnd"/>
      <w:r w:rsidR="00B50466" w:rsidRPr="00B50466">
        <w:rPr>
          <w:i/>
        </w:rPr>
        <w:t xml:space="preserve">, </w:t>
      </w:r>
      <w:proofErr w:type="spellStart"/>
      <w:r w:rsidR="00B50466" w:rsidRPr="00B50466">
        <w:rPr>
          <w:i/>
        </w:rPr>
        <w:t>coloribus</w:t>
      </w:r>
      <w:proofErr w:type="spellEnd"/>
      <w:r w:rsidR="00B50466" w:rsidRPr="00B50466">
        <w:rPr>
          <w:i/>
        </w:rPr>
        <w:t xml:space="preserve">, </w:t>
      </w:r>
      <w:proofErr w:type="gramStart"/>
      <w:r w:rsidR="00B50466" w:rsidRPr="00B50466">
        <w:rPr>
          <w:i/>
        </w:rPr>
        <w:t>et</w:t>
      </w:r>
      <w:proofErr w:type="gramEnd"/>
      <w:r w:rsidR="00B50466" w:rsidRPr="00B50466">
        <w:rPr>
          <w:i/>
        </w:rPr>
        <w:t xml:space="preserve"> </w:t>
      </w:r>
      <w:proofErr w:type="spellStart"/>
      <w:r w:rsidR="00B50466" w:rsidRPr="00B50466">
        <w:rPr>
          <w:i/>
        </w:rPr>
        <w:t>iride</w:t>
      </w:r>
      <w:proofErr w:type="spellEnd"/>
      <w:r w:rsidR="00B50466" w:rsidRPr="00B50466">
        <w:rPr>
          <w:i/>
        </w:rPr>
        <w:t xml:space="preserve">, </w:t>
      </w:r>
      <w:proofErr w:type="spellStart"/>
      <w:r w:rsidR="00B50466" w:rsidRPr="00B50466">
        <w:rPr>
          <w:i/>
        </w:rPr>
        <w:t>aliisque</w:t>
      </w:r>
      <w:proofErr w:type="spellEnd"/>
      <w:r w:rsidR="00B50466" w:rsidRPr="00B50466">
        <w:rPr>
          <w:i/>
        </w:rPr>
        <w:t xml:space="preserve"> </w:t>
      </w:r>
      <w:proofErr w:type="spellStart"/>
      <w:r w:rsidR="00B50466" w:rsidRPr="00B50466">
        <w:rPr>
          <w:i/>
        </w:rPr>
        <w:t>annexis</w:t>
      </w:r>
      <w:proofErr w:type="spellEnd"/>
      <w:r w:rsidR="00B50466" w:rsidRPr="00B50466">
        <w:rPr>
          <w:i/>
        </w:rPr>
        <w:t xml:space="preserve"> </w:t>
      </w:r>
      <w:proofErr w:type="spellStart"/>
      <w:r w:rsidR="00B50466" w:rsidRPr="00B50466">
        <w:rPr>
          <w:i/>
        </w:rPr>
        <w:t>libri</w:t>
      </w:r>
      <w:proofErr w:type="spellEnd"/>
      <w:r w:rsidR="00B50466" w:rsidRPr="00B50466">
        <w:rPr>
          <w:i/>
        </w:rPr>
        <w:t xml:space="preserve"> duo</w:t>
      </w:r>
      <w:r w:rsidR="00A82F6B">
        <w:t xml:space="preserve"> and comes from the Latin </w:t>
      </w:r>
      <w:proofErr w:type="spellStart"/>
      <w:r w:rsidR="00A82F6B">
        <w:t>diffringere</w:t>
      </w:r>
      <w:proofErr w:type="spellEnd"/>
      <w:r w:rsidR="00A82F6B">
        <w:t xml:space="preserve"> meaning “to break up into pieces”. In particular </w:t>
      </w:r>
      <w:r w:rsidR="00467C24">
        <w:t>a regularly spaced array of slits or objects will cause the</w:t>
      </w:r>
      <w:r w:rsidR="00B50466">
        <w:t xml:space="preserve"> </w:t>
      </w:r>
      <w:r w:rsidR="00467C24">
        <w:t>waves scattered off each object to interfere with each other. Wave crests lining up lead to constructive interference resulting in waves of higher amplitude, whereas when crests and troughs mix, destructive interference results in low amplitudes. Because of the dual nature 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proofErr w:type="gramStart"/>
      <w:r w:rsidR="008638E9">
        <w:t>In</w:t>
      </w:r>
      <w:proofErr w:type="gramEnd"/>
      <w:r w:rsidR="008638E9">
        <w:t xml:space="preserve">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diffract off the </w:t>
      </w:r>
      <w:proofErr w:type="spellStart"/>
      <w:r w:rsidR="008638E9">
        <w:t>billion</w:t>
      </w:r>
      <w:proofErr w:type="spellEnd"/>
      <w:r w:rsidR="008638E9">
        <w:t xml:space="preserve">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w:t>
      </w:r>
      <w:proofErr w:type="spellStart"/>
      <w:r>
        <w:t>know</w:t>
      </w:r>
      <w:proofErr w:type="spellEnd"/>
      <w:r>
        <w:t xml:space="preserve">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pPr>
          </w:p>
        </w:tc>
        <w:tc>
          <w:tcPr>
            <w:tcW w:w="4233" w:type="pct"/>
          </w:tcPr>
          <w:p w:rsidR="004653E9" w:rsidRPr="00673D91" w:rsidRDefault="004653E9" w:rsidP="00673D91">
            <w:pPr>
              <w:ind w:firstLine="0"/>
            </w:pPr>
            <m:oMathPara>
              <m:oMathParaPr>
                <m:jc m:val="center"/>
              </m:oMathParaPr>
              <m:oMath>
                <m:r>
                  <w:rPr>
                    <w:rFonts w:ascii="Cambria Math" w:hAnsi="Cambria Math"/>
                  </w:rPr>
                  <m:t>2d sinθ=nλ</m:t>
                </m:r>
              </m:oMath>
            </m:oMathPara>
          </w:p>
        </w:tc>
        <w:tc>
          <w:tcPr>
            <w:tcW w:w="417" w:type="pct"/>
            <w:vAlign w:val="bottom"/>
          </w:tcPr>
          <w:p w:rsidR="004653E9" w:rsidRDefault="009F613A" w:rsidP="00024D81">
            <w:pPr>
              <w:pStyle w:val="Caption"/>
              <w:ind w:left="-20" w:hanging="87"/>
            </w:pPr>
            <w:r>
              <w:t>(</w:t>
            </w:r>
            <w:r w:rsidR="004653E9">
              <w:t xml:space="preserve">Eq. </w:t>
            </w:r>
            <w:fldSimple w:instr=" SEQ Eq. \* ARABIC ">
              <w:r w:rsidR="00345430">
                <w:rPr>
                  <w:noProof/>
                </w:rPr>
                <w:t>1</w:t>
              </w:r>
            </w:fldSimple>
            <w:r>
              <w:t>)</w:t>
            </w:r>
          </w:p>
        </w:tc>
      </w:tr>
      <w:tr w:rsidR="009F613A" w:rsidTr="009F613A">
        <w:trPr>
          <w:trHeight w:val="233"/>
        </w:trPr>
        <w:tc>
          <w:tcPr>
            <w:tcW w:w="350" w:type="pct"/>
          </w:tcPr>
          <w:p w:rsidR="009F613A" w:rsidRDefault="009F613A" w:rsidP="00673D91">
            <w:pPr>
              <w:ind w:firstLine="0"/>
            </w:pPr>
          </w:p>
        </w:tc>
        <w:tc>
          <w:tcPr>
            <w:tcW w:w="4233" w:type="pct"/>
          </w:tcPr>
          <w:p w:rsidR="009F613A" w:rsidRDefault="009F613A" w:rsidP="00673D91">
            <w:pPr>
              <w:ind w:firstLine="0"/>
              <w:rPr>
                <w:rFonts w:ascii="Garamond" w:eastAsia="Times New Roman" w:hAnsi="Garamond" w:cs="Times New Roman"/>
              </w:rPr>
            </w:pPr>
          </w:p>
        </w:tc>
        <w:tc>
          <w:tcPr>
            <w:tcW w:w="417" w:type="pct"/>
            <w:vAlign w:val="bottom"/>
          </w:tcPr>
          <w:p w:rsidR="009F613A" w:rsidRDefault="009F613A" w:rsidP="00146F63">
            <w:pPr>
              <w:pStyle w:val="Caption"/>
            </w:pPr>
          </w:p>
        </w:tc>
      </w:tr>
    </w:tbl>
    <w:p w:rsidR="00A72E42" w:rsidRPr="000E34F0" w:rsidRDefault="004654AB" w:rsidP="00673D91">
      <w:pPr>
        <w:ind w:firstLine="0"/>
      </w:pPr>
      <w:proofErr w:type="gramStart"/>
      <w:r>
        <w:t>where</w:t>
      </w:r>
      <w:proofErr w:type="gramEnd"/>
      <w:r>
        <w:t xml:space="preserv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w:t>
      </w:r>
      <w:r w:rsidR="00224FDE">
        <w:t>can</w:t>
      </w:r>
      <w:r>
        <w:t xml:space="preserve"> only </w:t>
      </w:r>
      <w:proofErr w:type="spellStart"/>
      <w:r>
        <w:t>measured</w:t>
      </w:r>
      <w:proofErr w:type="spellEnd"/>
      <w:r>
        <w:t xml:space="preserve"> up to a certain radius</w:t>
      </w:r>
      <w:r w:rsidR="00224FDE">
        <w:t xml:space="preserve"> away from the center</w:t>
      </w:r>
      <w:r>
        <w:t>: beyond 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w:t>
      </w:r>
      <w:proofErr w:type="gramStart"/>
      <w:r w:rsidR="000E34F0">
        <w:t>,β,γ</w:t>
      </w:r>
      <w:proofErr w:type="gramEnd"/>
      <w:r w:rsidR="00224FDE">
        <w:t>)</w:t>
      </w:r>
      <w:r w:rsidR="000E34F0">
        <w:t>.</w:t>
      </w:r>
    </w:p>
    <w:p w:rsidR="004653E9" w:rsidRDefault="00A72E42" w:rsidP="00673D91">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proofErr w:type="gramStart"/>
      <w:r w:rsidR="00224FDE">
        <w:t xml:space="preserve">the </w:t>
      </w:r>
      <w:r>
        <w:t xml:space="preserve"> </w:t>
      </w:r>
      <w:r w:rsidR="00224FDE">
        <w:t>crystal</w:t>
      </w:r>
      <w:proofErr w:type="gramEnd"/>
      <w:r w:rsidR="00224FDE">
        <w:t xml:space="preserve">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pPr>
          </w:p>
        </w:tc>
        <w:tc>
          <w:tcPr>
            <w:tcW w:w="4183" w:type="pct"/>
          </w:tcPr>
          <w:p w:rsidR="009F613A" w:rsidRPr="00024D81" w:rsidRDefault="009F613A" w:rsidP="00673D91">
            <w:pPr>
              <w:ind w:firstLine="0"/>
            </w:pPr>
            <m:oMathPara>
              <m:oMathParaPr>
                <m:jc m:val="center"/>
              </m:oMathParaPr>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024D81">
            <w:pPr>
              <w:pStyle w:val="Caption"/>
              <w:ind w:hanging="108"/>
            </w:pPr>
            <w:bookmarkStart w:id="6" w:name="_Ref423615888"/>
            <w:r>
              <w:t xml:space="preserve">(Eq. </w:t>
            </w:r>
            <w:fldSimple w:instr=" SEQ Eq. \* ARABIC ">
              <w:r w:rsidR="00345430">
                <w:rPr>
                  <w:noProof/>
                </w:rPr>
                <w:t>2</w:t>
              </w:r>
            </w:fldSimple>
            <w:r>
              <w:t>)</w:t>
            </w:r>
            <w:bookmarkEnd w:id="6"/>
          </w:p>
        </w:tc>
      </w:tr>
      <w:tr w:rsidR="009F613A" w:rsidTr="009F613A">
        <w:trPr>
          <w:trHeight w:val="233"/>
        </w:trPr>
        <w:tc>
          <w:tcPr>
            <w:tcW w:w="354" w:type="pct"/>
          </w:tcPr>
          <w:p w:rsidR="009F613A" w:rsidRDefault="009F613A" w:rsidP="00673D91">
            <w:pPr>
              <w:ind w:firstLine="0"/>
            </w:pPr>
          </w:p>
        </w:tc>
        <w:tc>
          <w:tcPr>
            <w:tcW w:w="4183" w:type="pct"/>
          </w:tcPr>
          <w:p w:rsidR="009F613A" w:rsidRDefault="009F613A" w:rsidP="00673D91">
            <w:pPr>
              <w:ind w:firstLine="0"/>
              <w:rPr>
                <w:rFonts w:ascii="Garamond" w:eastAsia="Times New Roman" w:hAnsi="Garamond" w:cs="Times New Roman"/>
              </w:rPr>
            </w:pPr>
          </w:p>
        </w:tc>
        <w:tc>
          <w:tcPr>
            <w:tcW w:w="463" w:type="pct"/>
            <w:vAlign w:val="bottom"/>
          </w:tcPr>
          <w:p w:rsidR="009F613A" w:rsidRDefault="009F613A" w:rsidP="00024D81">
            <w:pPr>
              <w:pStyle w:val="Caption"/>
              <w:ind w:hanging="108"/>
            </w:pPr>
          </w:p>
        </w:tc>
      </w:tr>
    </w:tbl>
    <w:p w:rsidR="00224FDE" w:rsidRDefault="00A72E42" w:rsidP="00673D91">
      <w:pPr>
        <w:ind w:firstLine="0"/>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r>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146F63">
            <w:pPr>
              <w:pStyle w:val="Caption"/>
            </w:pPr>
            <w:bookmarkStart w:id="7" w:name="_Ref423615583"/>
            <w:r>
              <w:t xml:space="preserve">(Eq. </w:t>
            </w:r>
            <w:fldSimple w:instr=" SEQ Eq. \* ARABIC ">
              <w:r w:rsidR="00345430">
                <w:rPr>
                  <w:noProof/>
                </w:rPr>
                <w:t>3</w:t>
              </w:r>
            </w:fldSimple>
            <w:bookmarkStart w:id="8" w:name="_Ref423615572"/>
            <w:r>
              <w:t>)</w:t>
            </w:r>
            <w:bookmarkEnd w:id="7"/>
            <w:bookmarkEnd w:id="8"/>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946AD7" w:rsidRDefault="00684BE5" w:rsidP="00673D91">
      <w:pPr>
        <w:ind w:firstLine="0"/>
      </w:pPr>
      <w:r>
        <w:fldChar w:fldCharType="begin"/>
      </w:r>
      <w:r>
        <w:instrText xml:space="preserve"> REF _Ref423615583 \h </w:instrText>
      </w:r>
      <w:r w:rsidR="00673D91">
        <w:instrText xml:space="preserve"> \* MERGEFORMAT </w:instrText>
      </w:r>
      <w:r>
        <w:fldChar w:fldCharType="separate"/>
      </w:r>
      <w:r w:rsidR="00345430">
        <w:t xml:space="preserve">(Eq. </w:t>
      </w:r>
      <w:r w:rsidR="00345430">
        <w:rPr>
          <w:noProof/>
        </w:rPr>
        <w:t>3</w:t>
      </w:r>
      <w:r w:rsidR="00345430">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w:t>
      </w:r>
      <w:proofErr w:type="spellStart"/>
      <w:r w:rsidR="00E1602F">
        <w:rPr>
          <w:i/>
        </w:rPr>
        <w:t>h</w:t>
      </w:r>
      <w:r w:rsidR="0064267C">
        <w:rPr>
          <w:i/>
        </w:rPr>
        <w:t>x</w:t>
      </w:r>
      <w:proofErr w:type="spellEnd"/>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w:t>
      </w:r>
      <w:proofErr w:type="gramStart"/>
      <w:r>
        <w:t>ρ(</w:t>
      </w:r>
      <w:proofErr w:type="gramEnd"/>
      <w:r>
        <w:t xml:space="preserve">x) is the electron density at position </w:t>
      </w:r>
      <w:r>
        <w:rPr>
          <w:i/>
        </w:rPr>
        <w:t xml:space="preserve">x. </w:t>
      </w:r>
      <w:proofErr w:type="spellStart"/>
      <w:r w:rsidRPr="00684BE5">
        <w:rPr>
          <w:b/>
          <w:i/>
        </w:rPr>
        <w:t>F</w:t>
      </w:r>
      <w:r w:rsidRPr="00684BE5">
        <w:rPr>
          <w:b/>
          <w:i/>
          <w:vertAlign w:val="subscript"/>
        </w:rPr>
        <w:t>h</w:t>
      </w:r>
      <w:proofErr w:type="spellEnd"/>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345430">
        <w:t xml:space="preserve">(Eq. </w:t>
      </w:r>
      <w:r w:rsidR="00345430">
        <w:rPr>
          <w:noProof/>
        </w:rPr>
        <w:t>2</w:t>
      </w:r>
      <w:r w:rsidR="00345430">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pPr>
          </w:p>
        </w:tc>
        <w:tc>
          <w:tcPr>
            <w:tcW w:w="4199" w:type="pct"/>
          </w:tcPr>
          <w:p w:rsidR="00946AD7" w:rsidRPr="005C023B" w:rsidRDefault="00946AD7"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146F63">
            <w:pPr>
              <w:pStyle w:val="Caption"/>
            </w:pPr>
            <w:r>
              <w:t xml:space="preserve">(Eq. </w:t>
            </w:r>
            <w:fldSimple w:instr=" SEQ Eq. \* ARABIC ">
              <w:r w:rsidR="00345430">
                <w:rPr>
                  <w:noProof/>
                </w:rPr>
                <w:t>4</w:t>
              </w:r>
            </w:fldSimple>
            <w:r>
              <w:t>)</w:t>
            </w:r>
          </w:p>
        </w:tc>
      </w:tr>
      <w:tr w:rsidR="00946AD7" w:rsidTr="00673D91">
        <w:trPr>
          <w:trHeight w:val="233"/>
        </w:trPr>
        <w:tc>
          <w:tcPr>
            <w:tcW w:w="347" w:type="pct"/>
          </w:tcPr>
          <w:p w:rsidR="00946AD7" w:rsidRDefault="00946AD7" w:rsidP="00673D91">
            <w:pPr>
              <w:ind w:firstLine="0"/>
            </w:pPr>
          </w:p>
        </w:tc>
        <w:tc>
          <w:tcPr>
            <w:tcW w:w="4199" w:type="pct"/>
          </w:tcPr>
          <w:p w:rsidR="00946AD7" w:rsidRDefault="00946AD7" w:rsidP="00673D91">
            <w:pPr>
              <w:ind w:firstLine="0"/>
              <w:rPr>
                <w:rFonts w:ascii="Garamond" w:eastAsia="Times New Roman" w:hAnsi="Garamond" w:cs="Times New Roman"/>
              </w:rPr>
            </w:pPr>
          </w:p>
        </w:tc>
        <w:tc>
          <w:tcPr>
            <w:tcW w:w="454" w:type="pct"/>
            <w:vAlign w:val="bottom"/>
          </w:tcPr>
          <w:p w:rsidR="00946AD7" w:rsidRDefault="00946AD7" w:rsidP="00146F63">
            <w:pPr>
              <w:pStyle w:val="Caption"/>
            </w:pPr>
          </w:p>
        </w:tc>
      </w:tr>
    </w:tbl>
    <w:p w:rsidR="009F613A" w:rsidRDefault="002821D0" w:rsidP="00673D91">
      <w:pPr>
        <w:ind w:firstLine="0"/>
      </w:pPr>
      <w:proofErr w:type="gramStart"/>
      <w:r>
        <w:t>which</w:t>
      </w:r>
      <w:proofErr w:type="gramEnd"/>
      <w:r>
        <w:t xml:space="preserve"> we have now presented in three dimensions. </w:t>
      </w:r>
      <w:r w:rsidR="00946AD7">
        <w:t xml:space="preserve"> </w:t>
      </w:r>
      <w:proofErr w:type="gramStart"/>
      <w:r>
        <w:rPr>
          <w:i/>
        </w:rPr>
        <w:t>f</w:t>
      </w:r>
      <w:proofErr w:type="gramEnd"/>
      <w:r>
        <w:t xml:space="preserve"> is the scattering contribution of atom </w:t>
      </w:r>
      <w:proofErr w:type="spellStart"/>
      <w:r>
        <w:rPr>
          <w:i/>
        </w:rPr>
        <w:t>i</w:t>
      </w:r>
      <w:proofErr w:type="spellEnd"/>
      <w:r>
        <w:rPr>
          <w:i/>
        </w:rPr>
        <w:t xml:space="preserve">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146F63">
            <w:pPr>
              <w:pStyle w:val="Caption"/>
            </w:pPr>
            <w:bookmarkStart w:id="9" w:name="_Ref423617513"/>
            <w:r>
              <w:t xml:space="preserve">(Eq. </w:t>
            </w:r>
            <w:fldSimple w:instr=" SEQ Eq. \* ARABIC ">
              <w:r w:rsidR="00345430">
                <w:rPr>
                  <w:noProof/>
                </w:rPr>
                <w:t>5</w:t>
              </w:r>
            </w:fldSimple>
            <w:r>
              <w:t>)</w:t>
            </w:r>
            <w:bookmarkEnd w:id="9"/>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5C4274" w:rsidRDefault="00684BE5" w:rsidP="00673D91">
      <w:pPr>
        <w:ind w:firstLine="0"/>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345430">
        <w:t xml:space="preserve">(Eq. </w:t>
      </w:r>
      <w:r w:rsidR="00345430">
        <w:rPr>
          <w:noProof/>
        </w:rPr>
        <w:t>3</w:t>
      </w:r>
      <w:r w:rsidR="00345430">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345430">
        <w:t xml:space="preserve">(Eq. </w:t>
      </w:r>
      <w:r w:rsidR="00345430">
        <w:rPr>
          <w:noProof/>
        </w:rPr>
        <w:t>5</w:t>
      </w:r>
      <w:r w:rsidR="00345430">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345430">
        <w:t xml:space="preserve">(Eq. </w:t>
      </w:r>
      <w:r w:rsidR="00345430">
        <w:rPr>
          <w:noProof/>
        </w:rPr>
        <w:t>5</w:t>
      </w:r>
      <w:r w:rsidR="00345430">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345430">
        <w:t xml:space="preserve">(Eq. </w:t>
      </w:r>
      <w:r w:rsidR="00345430">
        <w:rPr>
          <w:noProof/>
        </w:rPr>
        <w:t>3</w:t>
      </w:r>
      <w:r w:rsidR="00345430">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proofErr w:type="spellStart"/>
      <w:r w:rsidR="00851F27" w:rsidRPr="00851F27">
        <w:rPr>
          <w:i/>
        </w:rPr>
        <w:t>F</w:t>
      </w:r>
      <w:r w:rsidR="00851F27" w:rsidRPr="00851F27">
        <w:rPr>
          <w:i/>
          <w:vertAlign w:val="subscript"/>
        </w:rPr>
        <w:t>calc</w:t>
      </w:r>
      <w:proofErr w:type="spellEnd"/>
      <w:r w:rsidR="00851F27">
        <w:softHyphen/>
        <w:t xml:space="preserve">. We can now quantify how well the proposed model accounts for the experimental data (or alternatively, how well the experimental data describes the proposed model) by comparing </w:t>
      </w:r>
      <w:proofErr w:type="spellStart"/>
      <w:r w:rsidR="00851F27" w:rsidRPr="00851F27">
        <w:rPr>
          <w:i/>
        </w:rPr>
        <w:t>F</w:t>
      </w:r>
      <w:r w:rsidR="00851F27" w:rsidRPr="00851F27">
        <w:rPr>
          <w:i/>
          <w:vertAlign w:val="subscript"/>
        </w:rPr>
        <w:t>calc</w:t>
      </w:r>
      <w:proofErr w:type="spellEnd"/>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CD19C1">
        <w:trPr>
          <w:trHeight w:val="233"/>
        </w:trPr>
        <w:tc>
          <w:tcPr>
            <w:tcW w:w="347" w:type="pct"/>
          </w:tcPr>
          <w:p w:rsidR="00851F27" w:rsidRDefault="00851F27" w:rsidP="00673D91">
            <w:pPr>
              <w:ind w:firstLine="0"/>
            </w:pPr>
          </w:p>
        </w:tc>
        <w:tc>
          <w:tcPr>
            <w:tcW w:w="4199" w:type="pct"/>
          </w:tcPr>
          <w:p w:rsidR="00851F27" w:rsidRPr="005C023B" w:rsidRDefault="00851F27" w:rsidP="00673D91">
            <w:pPr>
              <w:ind w:firstLine="0"/>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146F63">
            <w:pPr>
              <w:pStyle w:val="Caption"/>
            </w:pPr>
            <w:r>
              <w:t xml:space="preserve">(Eq. </w:t>
            </w:r>
            <w:fldSimple w:instr=" SEQ Eq. \* ARABIC ">
              <w:r w:rsidR="00345430">
                <w:rPr>
                  <w:noProof/>
                </w:rPr>
                <w:t>6</w:t>
              </w:r>
            </w:fldSimple>
            <w:r>
              <w:t>)</w:t>
            </w:r>
          </w:p>
        </w:tc>
      </w:tr>
      <w:tr w:rsidR="00851F27" w:rsidTr="00CD19C1">
        <w:trPr>
          <w:trHeight w:val="233"/>
        </w:trPr>
        <w:tc>
          <w:tcPr>
            <w:tcW w:w="347" w:type="pct"/>
          </w:tcPr>
          <w:p w:rsidR="00851F27" w:rsidRDefault="00851F27" w:rsidP="00673D91">
            <w:pPr>
              <w:ind w:firstLine="0"/>
            </w:pPr>
          </w:p>
        </w:tc>
        <w:tc>
          <w:tcPr>
            <w:tcW w:w="4199" w:type="pct"/>
          </w:tcPr>
          <w:p w:rsidR="00851F27" w:rsidRDefault="00851F27" w:rsidP="00673D91">
            <w:pPr>
              <w:ind w:firstLine="0"/>
              <w:rPr>
                <w:rFonts w:ascii="Garamond" w:eastAsia="Times New Roman" w:hAnsi="Garamond" w:cs="Times New Roman"/>
              </w:rPr>
            </w:pPr>
          </w:p>
        </w:tc>
        <w:tc>
          <w:tcPr>
            <w:tcW w:w="454" w:type="pct"/>
            <w:vAlign w:val="bottom"/>
          </w:tcPr>
          <w:p w:rsidR="00851F27" w:rsidRDefault="00851F27" w:rsidP="00146F63">
            <w:pPr>
              <w:pStyle w:val="Caption"/>
            </w:pPr>
          </w:p>
        </w:tc>
      </w:tr>
    </w:tbl>
    <w:p w:rsidR="00851F27" w:rsidRDefault="00851F27" w:rsidP="00673D91">
      <w:pPr>
        <w:ind w:firstLine="0"/>
      </w:pPr>
      <w:proofErr w:type="gramStart"/>
      <w:r>
        <w:t>where</w:t>
      </w:r>
      <w:proofErr w:type="gramEnd"/>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proofErr w:type="spellStart"/>
      <w:r w:rsidRPr="00851F27">
        <w:rPr>
          <w:i/>
        </w:rPr>
        <w:t>F</w:t>
      </w:r>
      <w:r w:rsidRPr="00851F27">
        <w:rPr>
          <w:i/>
          <w:vertAlign w:val="subscript"/>
        </w:rPr>
        <w:t>calc</w:t>
      </w:r>
      <w:proofErr w:type="spellEnd"/>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345430">
        <w:t xml:space="preserve">(Eq. </w:t>
      </w:r>
      <w:r w:rsidR="00345430">
        <w:rPr>
          <w:noProof/>
        </w:rPr>
        <w:t>3</w:t>
      </w:r>
      <w:r w:rsidR="00345430">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345430">
        <w:t xml:space="preserve">(Eq. </w:t>
      </w:r>
      <w:r w:rsidR="00345430">
        <w:rPr>
          <w:noProof/>
        </w:rPr>
        <w:t>5</w:t>
      </w:r>
      <w:r w:rsidR="00345430">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proofErr w:type="spellStart"/>
      <w:proofErr w:type="gramStart"/>
      <w:r w:rsidR="00EE29F8">
        <w:rPr>
          <w:i/>
        </w:rPr>
        <w:t>F</w:t>
      </w:r>
      <w:r w:rsidR="00EE29F8">
        <w:rPr>
          <w:i/>
          <w:vertAlign w:val="subscript"/>
        </w:rPr>
        <w:t>calc</w:t>
      </w:r>
      <w:proofErr w:type="spellEnd"/>
      <w:r w:rsidR="00EE29F8">
        <w:rPr>
          <w:vertAlign w:val="subscript"/>
        </w:rPr>
        <w:t xml:space="preserve"> </w:t>
      </w:r>
      <w:r w:rsidR="00EE29F8">
        <w:rPr>
          <w:i/>
          <w:vertAlign w:val="subscript"/>
        </w:rPr>
        <w:t xml:space="preserve"> </w:t>
      </w:r>
      <w:r w:rsidR="00EE29F8">
        <w:t>and</w:t>
      </w:r>
      <w:proofErr w:type="gramEnd"/>
      <w:r w:rsidR="00EE29F8">
        <w:t xml:space="preserve">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pPr>
          </w:p>
        </w:tc>
        <w:tc>
          <w:tcPr>
            <w:tcW w:w="4199" w:type="pct"/>
          </w:tcPr>
          <w:p w:rsidR="00E24745" w:rsidRPr="005C023B" w:rsidRDefault="00E24745" w:rsidP="00673D91">
            <w:pPr>
              <w:ind w:firstLine="0"/>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146F63">
            <w:pPr>
              <w:pStyle w:val="Caption"/>
            </w:pPr>
            <w:bookmarkStart w:id="10" w:name="_Ref423685466"/>
            <w:r>
              <w:t xml:space="preserve">(Eq. </w:t>
            </w:r>
            <w:fldSimple w:instr=" SEQ Eq. \* ARABIC ">
              <w:r w:rsidR="00345430">
                <w:rPr>
                  <w:noProof/>
                </w:rPr>
                <w:t>7</w:t>
              </w:r>
            </w:fldSimple>
            <w:r>
              <w:t>)</w:t>
            </w:r>
            <w:bookmarkEnd w:id="10"/>
          </w:p>
        </w:tc>
      </w:tr>
      <w:tr w:rsidR="00E24745" w:rsidTr="005C023B">
        <w:trPr>
          <w:trHeight w:val="233"/>
        </w:trPr>
        <w:tc>
          <w:tcPr>
            <w:tcW w:w="347" w:type="pct"/>
          </w:tcPr>
          <w:p w:rsidR="00E24745" w:rsidRDefault="00E24745" w:rsidP="00673D91">
            <w:pPr>
              <w:ind w:firstLine="0"/>
            </w:pPr>
          </w:p>
        </w:tc>
        <w:tc>
          <w:tcPr>
            <w:tcW w:w="4199" w:type="pct"/>
          </w:tcPr>
          <w:p w:rsidR="00E24745" w:rsidRDefault="00E24745" w:rsidP="00673D91">
            <w:pPr>
              <w:ind w:firstLine="0"/>
              <w:rPr>
                <w:rFonts w:ascii="Garamond" w:eastAsia="Times New Roman" w:hAnsi="Garamond" w:cs="Times New Roman"/>
              </w:rPr>
            </w:pPr>
          </w:p>
        </w:tc>
        <w:tc>
          <w:tcPr>
            <w:tcW w:w="454" w:type="pct"/>
            <w:vAlign w:val="bottom"/>
          </w:tcPr>
          <w:p w:rsidR="00E24745" w:rsidRDefault="00E24745" w:rsidP="00146F63">
            <w:pPr>
              <w:pStyle w:val="Caption"/>
            </w:pPr>
          </w:p>
        </w:tc>
      </w:tr>
    </w:tbl>
    <w:p w:rsidR="00E24745" w:rsidRDefault="00E24745" w:rsidP="00673D91"/>
    <w:p w:rsidR="00F873CB" w:rsidRDefault="00F873CB" w:rsidP="00673D91">
      <w:pPr>
        <w:ind w:firstLine="0"/>
      </w:pPr>
      <w:r>
        <w:t xml:space="preserve">However, in practice this problem is often not well-defined because of the low ratio between the observed data (the set of structure factor amplitudes) and the parameters to be estimated via the optimization (the set of </w:t>
      </w:r>
      <w:proofErr w:type="spellStart"/>
      <w:r>
        <w:t>x</w:t>
      </w:r>
      <w:proofErr w:type="gramStart"/>
      <w:r>
        <w:t>,y,z</w:t>
      </w:r>
      <w:proofErr w:type="spellEnd"/>
      <w:proofErr w:type="gramEnd"/>
      <w:r>
        <w:t xml:space="preserve"> coordinates of all the atoms in the asymmetric unit of the crystal) combined with the various sources of noise and error inherent in the x-ray diffraction experiment. Therefore several approaches exist to increase the data to parameter ratio. For example one can 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w:t>
      </w:r>
      <w:proofErr w:type="gramStart"/>
      <w:r>
        <w:t>an</w:t>
      </w:r>
      <w:proofErr w:type="gramEnd"/>
      <w:r>
        <w:t xml:space="preserve">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pPr>
          </w:p>
        </w:tc>
        <w:tc>
          <w:tcPr>
            <w:tcW w:w="4199" w:type="pct"/>
          </w:tcPr>
          <w:p w:rsidR="00F873CB" w:rsidRPr="005C023B" w:rsidRDefault="00F873CB" w:rsidP="00673D91">
            <w:pPr>
              <w:ind w:firstLine="0"/>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146F63">
            <w:pPr>
              <w:pStyle w:val="Caption"/>
            </w:pPr>
            <w:r>
              <w:t xml:space="preserve">(Eq. </w:t>
            </w:r>
            <w:fldSimple w:instr=" SEQ Eq. \* ARABIC ">
              <w:r w:rsidR="00345430">
                <w:rPr>
                  <w:noProof/>
                </w:rPr>
                <w:t>8</w:t>
              </w:r>
            </w:fldSimple>
            <w:r>
              <w:t>)</w:t>
            </w:r>
          </w:p>
        </w:tc>
      </w:tr>
      <w:tr w:rsidR="00F873CB" w:rsidTr="00673D91">
        <w:trPr>
          <w:trHeight w:val="233"/>
        </w:trPr>
        <w:tc>
          <w:tcPr>
            <w:tcW w:w="347" w:type="pct"/>
          </w:tcPr>
          <w:p w:rsidR="00F873CB" w:rsidRDefault="00F873CB" w:rsidP="00673D91">
            <w:pPr>
              <w:ind w:firstLine="0"/>
            </w:pPr>
          </w:p>
        </w:tc>
        <w:tc>
          <w:tcPr>
            <w:tcW w:w="4199" w:type="pct"/>
          </w:tcPr>
          <w:p w:rsidR="00F873CB" w:rsidRDefault="00F873CB" w:rsidP="00673D91">
            <w:pPr>
              <w:ind w:firstLine="0"/>
              <w:rPr>
                <w:rFonts w:ascii="Garamond" w:eastAsia="Times New Roman" w:hAnsi="Garamond" w:cs="Times New Roman"/>
              </w:rPr>
            </w:pPr>
          </w:p>
        </w:tc>
        <w:tc>
          <w:tcPr>
            <w:tcW w:w="454" w:type="pct"/>
            <w:vAlign w:val="bottom"/>
          </w:tcPr>
          <w:p w:rsidR="00F873CB" w:rsidRDefault="00F873CB" w:rsidP="00146F63">
            <w:pPr>
              <w:pStyle w:val="Caption"/>
            </w:pPr>
          </w:p>
        </w:tc>
      </w:tr>
    </w:tbl>
    <w:p w:rsidR="00203BD1" w:rsidRDefault="001A4D68" w:rsidP="00673D91">
      <w:pPr>
        <w:ind w:firstLine="0"/>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345430">
        <w:t xml:space="preserve">(Eq. </w:t>
      </w:r>
      <w:r w:rsidR="00345430">
        <w:rPr>
          <w:noProof/>
        </w:rPr>
        <w:t>7</w:t>
      </w:r>
      <w:r w:rsidR="00345430">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w:t>
      </w:r>
      <w:proofErr w:type="spellStart"/>
      <w:r>
        <w:t>r</w:t>
      </w:r>
      <w:r>
        <w:rPr>
          <w:vertAlign w:val="subscript"/>
        </w:rPr>
        <w:t>calc</w:t>
      </w:r>
      <w:proofErr w:type="spellEnd"/>
      <w:r>
        <w:t xml:space="preserve"> is the value of the restraint in the proposed model. </w:t>
      </w:r>
      <w:proofErr w:type="gramStart"/>
      <w:r>
        <w:rPr>
          <w:i/>
        </w:rPr>
        <w:t>w</w:t>
      </w:r>
      <w:proofErr w:type="gramEnd"/>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w:t>
      </w:r>
      <w:proofErr w:type="spellStart"/>
      <w:r>
        <w:t>Engh</w:t>
      </w:r>
      <w:proofErr w:type="spellEnd"/>
      <w:r>
        <w:t xml:space="preserve"> &amp; Huber restraints 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proofErr w:type="spellStart"/>
      <w:r w:rsidR="000E595A" w:rsidRPr="000E595A">
        <w:t>Broyden</w:t>
      </w:r>
      <w:proofErr w:type="spellEnd"/>
      <w:r w:rsidR="000E595A" w:rsidRPr="000E595A">
        <w:t>–Fletcher–Goldfarb–</w:t>
      </w:r>
      <w:proofErr w:type="spellStart"/>
      <w:r w:rsidR="000E595A" w:rsidRPr="000E595A">
        <w:t>Shanno</w:t>
      </w:r>
      <w:proofErr w:type="spellEnd"/>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345430">
        <w:t xml:space="preserve">(Eq. </w:t>
      </w:r>
      <w:r w:rsidR="00345430">
        <w:rPr>
          <w:noProof/>
        </w:rPr>
        <w:t>3</w:t>
      </w:r>
      <w:r w:rsidR="00345430">
        <w:t>)</w:t>
      </w:r>
      <w:r w:rsidR="000E595A">
        <w:fldChar w:fldCharType="end"/>
      </w:r>
      <w:r w:rsidR="000E595A">
        <w:t xml:space="preserve"> as it includes contributions from overall anisotropy and fluctuations and from</w:t>
      </w:r>
      <w:r w:rsidR="00292D69">
        <w:t xml:space="preserve"> the contribution of the </w:t>
      </w:r>
      <w:proofErr w:type="spellStart"/>
      <w:r w:rsidR="00292D69">
        <w:t>unmode</w:t>
      </w:r>
      <w:r w:rsidR="000E595A">
        <w:t>led</w:t>
      </w:r>
      <w:proofErr w:type="spellEnd"/>
      <w:r w:rsidR="000E595A">
        <w:t xml:space="preserve"> bulk solvent atoms that don’t show up distinctly in the experimental electron density. Lastly, crystallographic refinement usually proceeds in stages where the refinement of the </w:t>
      </w:r>
      <w:proofErr w:type="spellStart"/>
      <w:r w:rsidR="000E595A">
        <w:t>x</w:t>
      </w:r>
      <w:proofErr w:type="gramStart"/>
      <w:r w:rsidR="000E595A">
        <w:t>,y,z</w:t>
      </w:r>
      <w:proofErr w:type="spellEnd"/>
      <w:proofErr w:type="gramEnd"/>
      <w:r w:rsidR="000E595A">
        <w:t xml:space="preserve">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proofErr w:type="spellStart"/>
      <w:r w:rsidR="00497EDB">
        <w:t>x</w:t>
      </w:r>
      <w:proofErr w:type="gramStart"/>
      <w:r w:rsidR="00497EDB">
        <w:t>,y,z</w:t>
      </w:r>
      <w:proofErr w:type="spellEnd"/>
      <w:proofErr w:type="gramEnd"/>
      <w:r w:rsidR="00497EDB">
        <w:t xml:space="preserve">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146F63">
            <w:pPr>
              <w:pStyle w:val="Caption"/>
            </w:pPr>
            <w:r>
              <w:t xml:space="preserve">(Eq. </w:t>
            </w:r>
            <w:fldSimple w:instr=" SEQ Eq. \* ARABIC ">
              <w:r w:rsidR="00345430">
                <w:rPr>
                  <w:noProof/>
                </w:rPr>
                <w:t>9</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146F63">
            <w:pPr>
              <w:pStyle w:val="Caption"/>
            </w:pPr>
            <w:r>
              <w:t xml:space="preserve">(Eq. </w:t>
            </w:r>
            <w:fldSimple w:instr=" SEQ Eq. \* ARABIC ">
              <w:r w:rsidR="00345430">
                <w:rPr>
                  <w:noProof/>
                </w:rPr>
                <w:t>10</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Other stages within the refinement process include refinement of bulk solvent contribution, overall anisotropic scaling parameters, atomic occupancies and alternate conformations, rigid body motion and translation-</w:t>
      </w:r>
      <w:proofErr w:type="spellStart"/>
      <w:r>
        <w:t>libration</w:t>
      </w:r>
      <w:proofErr w:type="spellEnd"/>
      <w:r>
        <w:t>-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r>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 xml:space="preserve">was first developed by B.J. Alder and T.E. </w:t>
      </w:r>
      <w:proofErr w:type="spellStart"/>
      <w:r w:rsidR="00B53E5D">
        <w:t>Wainright</w:t>
      </w:r>
      <w:proofErr w:type="spellEnd"/>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w:t>
      </w:r>
      <w:proofErr w:type="spellStart"/>
      <w:r w:rsidR="00B53E5D">
        <w:t>tripsin</w:t>
      </w:r>
      <w:proofErr w:type="spellEnd"/>
      <w:r w:rsidR="00B53E5D">
        <w:t xml:space="preserve"> inhibitor </w:t>
      </w:r>
      <w:r w:rsidR="00657D11">
        <w:t xml:space="preserve">by </w:t>
      </w:r>
      <w:proofErr w:type="spellStart"/>
      <w:r w:rsidR="00657D11">
        <w:t>McCammon</w:t>
      </w:r>
      <w:proofErr w:type="spellEnd"/>
      <w:r w:rsidR="00657D11">
        <w:t xml:space="preserve">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are routinely performed for a wide variety of applications ranging from </w:t>
      </w:r>
      <w:proofErr w:type="spellStart"/>
      <w:r w:rsidR="00657D11">
        <w:t>biophycis</w:t>
      </w:r>
      <w:proofErr w:type="spellEnd"/>
      <w:r w:rsidR="00657D11">
        <w:t xml:space="preserve">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146F63">
            <w:pPr>
              <w:pStyle w:val="Caption"/>
            </w:pPr>
            <w:bookmarkStart w:id="11" w:name="_Ref423707604"/>
            <w:r>
              <w:t xml:space="preserve">(Eq. </w:t>
            </w:r>
            <w:fldSimple w:instr=" SEQ Eq. \* ARABIC ">
              <w:r w:rsidR="00345430">
                <w:rPr>
                  <w:noProof/>
                </w:rPr>
                <w:t>11</w:t>
              </w:r>
            </w:fldSimple>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bl>
    <w:p w:rsidR="00657D11" w:rsidRDefault="00657D11" w:rsidP="00657D11">
      <w:pPr>
        <w:ind w:firstLine="0"/>
      </w:pPr>
      <w:proofErr w:type="gramStart"/>
      <w:r>
        <w:t>where</w:t>
      </w:r>
      <w:proofErr w:type="gramEnd"/>
      <w:r>
        <w:t xml:space="preserv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146F63">
            <w:pPr>
              <w:pStyle w:val="Caption"/>
            </w:pPr>
            <w:bookmarkStart w:id="12" w:name="_Ref423707912"/>
            <w:r>
              <w:t xml:space="preserve">(Eq. </w:t>
            </w:r>
            <w:fldSimple w:instr=" SEQ Eq. \* ARABIC ">
              <w:r w:rsidR="00345430">
                <w:rPr>
                  <w:noProof/>
                </w:rPr>
                <w:t>12</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146F63">
            <w:pPr>
              <w:pStyle w:val="Caption"/>
            </w:pPr>
            <w:bookmarkStart w:id="13" w:name="_Ref423707917"/>
            <w:r>
              <w:t xml:space="preserve">(Eq. </w:t>
            </w:r>
            <w:fldSimple w:instr=" SEQ Eq. \* ARABIC ">
              <w:r w:rsidR="00345430">
                <w:rPr>
                  <w:noProof/>
                </w:rPr>
                <w:t>13</w:t>
              </w:r>
            </w:fldSimple>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proofErr w:type="gramStart"/>
      <w:r>
        <w:t>given</w:t>
      </w:r>
      <w:proofErr w:type="gramEnd"/>
      <w:r>
        <w:t xml:space="preserve"> initial positions and velocities, one can integrate the acceleration at a given time to obtain new velocities and positions. By </w:t>
      </w:r>
      <w:r>
        <w:fldChar w:fldCharType="begin"/>
      </w:r>
      <w:r>
        <w:instrText xml:space="preserve"> REF _Ref423707604 \h </w:instrText>
      </w:r>
      <w:r>
        <w:fldChar w:fldCharType="separate"/>
      </w:r>
      <w:r w:rsidR="00345430">
        <w:t xml:space="preserve">(Eq. </w:t>
      </w:r>
      <w:r w:rsidR="00345430">
        <w:rPr>
          <w:noProof/>
        </w:rPr>
        <w:t>11</w:t>
      </w:r>
      <w:r w:rsidR="00345430">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146F63">
            <w:pPr>
              <w:pStyle w:val="Caption"/>
            </w:pPr>
            <w:r>
              <w:t xml:space="preserve">(Eq. </w:t>
            </w:r>
            <w:fldSimple w:instr=" SEQ Eq. \* ARABIC ">
              <w:r w:rsidR="00345430">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345430">
        <w:t xml:space="preserve">(Eq. </w:t>
      </w:r>
      <w:r w:rsidR="00345430">
        <w:rPr>
          <w:noProof/>
        </w:rPr>
        <w:t>12</w:t>
      </w:r>
      <w:r w:rsidR="00345430">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345430">
        <w:t xml:space="preserve">(Eq. </w:t>
      </w:r>
      <w:r w:rsidR="00345430">
        <w:rPr>
          <w:noProof/>
        </w:rPr>
        <w:t>13</w:t>
      </w:r>
      <w:r w:rsidR="00345430">
        <w:t>)</w:t>
      </w:r>
      <w:r w:rsidR="006E0625">
        <w:fldChar w:fldCharType="end"/>
      </w:r>
      <w:r w:rsidR="006E0625">
        <w:t>. By 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xml:space="preserve">, </w:t>
      </w:r>
      <w:proofErr w:type="spellStart"/>
      <w:r>
        <w:t>Gromacs</w:t>
      </w:r>
      <w:proofErr w:type="spellEnd"/>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146F63">
            <w:pPr>
              <w:pStyle w:val="Caption"/>
            </w:pPr>
            <w:r>
              <w:t xml:space="preserve">(Eq. </w:t>
            </w:r>
            <w:fldSimple w:instr=" SEQ Eq. \* ARABIC ">
              <w:r w:rsidR="00345430">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146F63">
            <w:pPr>
              <w:pStyle w:val="Caption"/>
            </w:pPr>
          </w:p>
        </w:tc>
      </w:tr>
    </w:tbl>
    <w:p w:rsidR="006E0625" w:rsidRDefault="006E0625" w:rsidP="006E0625"/>
    <w:p w:rsidR="006E0625" w:rsidRDefault="003C5F8E" w:rsidP="006E0625">
      <w:pPr>
        <w:ind w:firstLine="0"/>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proofErr w:type="spellStart"/>
      <w:r>
        <w:t>microcanonical</w:t>
      </w:r>
      <w:proofErr w:type="spellEnd"/>
      <w:r>
        <w:t xml:space="preserve">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w:t>
      </w:r>
      <w:proofErr w:type="spellStart"/>
      <w:r>
        <w:t>barostats</w:t>
      </w:r>
      <w:proofErr w:type="spellEnd"/>
      <w:r>
        <w:t xml:space="preserve"> and the most common algorithms in use today include the </w:t>
      </w:r>
      <w:proofErr w:type="spellStart"/>
      <w:r>
        <w:t>Berendsen</w:t>
      </w:r>
      <w:proofErr w:type="spellEnd"/>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xml:space="preserve">, </w:t>
      </w:r>
      <w:proofErr w:type="spellStart"/>
      <w:r w:rsidRPr="002F24C6">
        <w:t>Langevin</w:t>
      </w:r>
      <w:proofErr w:type="spellEnd"/>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345430">
        <w:t xml:space="preserve">(Eq. </w:t>
      </w:r>
      <w:r w:rsidR="00345430">
        <w:rPr>
          <w:noProof/>
        </w:rPr>
        <w:t>12</w:t>
      </w:r>
      <w:r w:rsidR="00345430">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345430">
        <w:t xml:space="preserve">(Eq. </w:t>
      </w:r>
      <w:r w:rsidR="00345430">
        <w:rPr>
          <w:noProof/>
        </w:rPr>
        <w:t>13</w:t>
      </w:r>
      <w:r w:rsidR="00345430">
        <w:t>)</w:t>
      </w:r>
      <w:r w:rsidR="00D244F6">
        <w:fldChar w:fldCharType="end"/>
      </w:r>
      <w:r w:rsidR="00D244F6">
        <w:t>.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w:t>
      </w:r>
      <w:proofErr w:type="spellStart"/>
      <w:r>
        <w:t>ps</w:t>
      </w:r>
      <w:proofErr w:type="spellEnd"/>
      <w:r>
        <w:t>) long. The longest simula</w:t>
      </w:r>
      <w:r w:rsidR="00F365CD">
        <w:t>tions to date have attained 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r>
        <w:t xml:space="preserve">Finally, we mention that molecules are very rarely simulated in molecular dynamics </w:t>
      </w:r>
      <w:r>
        <w:rPr>
          <w:i/>
        </w:rPr>
        <w:t xml:space="preserve">in </w:t>
      </w:r>
      <w:proofErr w:type="spellStart"/>
      <w:r>
        <w:rPr>
          <w:i/>
        </w:rPr>
        <w:t>vacuo</w:t>
      </w:r>
      <w:proofErr w:type="spellEnd"/>
      <w:r>
        <w:t xml:space="preserve">. Not only is this unrealistic as molecules usually are not encountered in nature in solitary confinement, but it also would lead to sever artefacts on account of the high energy </w:t>
      </w:r>
      <w:r w:rsidR="007E510F">
        <w:t xml:space="preserve">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w:t>
      </w:r>
      <w:proofErr w:type="spellStart"/>
      <w:r w:rsidR="007E510F">
        <w:t>spc</w:t>
      </w:r>
      <w:proofErr w:type="spellEnd"/>
      <w:r w:rsidR="007E510F">
        <w:t>-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 xml:space="preserve">outline of </w:t>
      </w:r>
      <w:proofErr w:type="spellStart"/>
      <w:r w:rsidR="009E1926">
        <w:t>reasearch</w:t>
      </w:r>
      <w:proofErr w:type="spellEnd"/>
    </w:p>
    <w:p w:rsidR="00216D64" w:rsidRDefault="00216D64" w:rsidP="00216D64">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w:t>
      </w:r>
      <w:proofErr w:type="spellStart"/>
      <w:proofErr w:type="gramStart"/>
      <w:r w:rsidR="0060430C">
        <w:t>it’s</w:t>
      </w:r>
      <w:proofErr w:type="spellEnd"/>
      <w:proofErr w:type="gramEnd"/>
      <w:r w:rsidR="0060430C">
        <w:t xml:space="preserve">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w:t>
      </w:r>
      <w:r w:rsidR="00DB21B4">
        <w:t>Section II</w:t>
      </w:r>
      <w:r>
        <w:t xml:space="preserve">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w:t>
      </w:r>
      <w:proofErr w:type="spellStart"/>
      <w:r w:rsidR="00EE1F5A">
        <w:t>Cerutti</w:t>
      </w:r>
      <w:proofErr w:type="spellEnd"/>
      <w:r w:rsidR="00EE1F5A">
        <w:t>,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w:t>
      </w:r>
      <w:r w:rsidR="00DB21B4">
        <w:t>Chapter 3 is being prepared for submission.</w:t>
      </w:r>
    </w:p>
    <w:p w:rsidR="00DB21B4" w:rsidRDefault="00DB21B4" w:rsidP="00EE1F5A">
      <w:r>
        <w:t xml:space="preserve">In Section III, we apply crystal simulations to larger and more relevant systems. </w:t>
      </w:r>
      <w:r>
        <w:t>Chapters 4 and 5 examine various aspects of molecular dynamics force field validation and indicate possible further paths for improving force fields based on data obtained from crystal simulations.</w:t>
      </w:r>
      <w:r>
        <w:t xml:space="preserve"> </w:t>
      </w:r>
      <w:r>
        <w:t xml:space="preserve">Chapter 4 first appeared in </w:t>
      </w:r>
      <w:r w:rsidRPr="008217B9">
        <w:rPr>
          <w:i/>
        </w:rPr>
        <w:t>Protein Science</w:t>
      </w:r>
      <w:r>
        <w:t xml:space="preserve"> as “Molecular Dynamics Simulation of Triclinic Lysozyme in a Crystal Lattice. Pawel A. Janowski, </w:t>
      </w:r>
      <w:proofErr w:type="spellStart"/>
      <w:r>
        <w:t>Chumei</w:t>
      </w:r>
      <w:proofErr w:type="spellEnd"/>
      <w:r>
        <w:t xml:space="preserve"> Liu, Jason </w:t>
      </w:r>
      <w:proofErr w:type="spellStart"/>
      <w:r>
        <w:t>Deckman</w:t>
      </w:r>
      <w:proofErr w:type="spellEnd"/>
      <w:r>
        <w:t>, David A. Case. Protein Science 2015.”</w:t>
      </w:r>
      <w:r>
        <w:fldChar w:fldCharType="begin" w:fldLock="1"/>
      </w:r>
      <w:r>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fldChar w:fldCharType="separate"/>
      </w:r>
      <w:r w:rsidRPr="002F24C6">
        <w:rPr>
          <w:noProof/>
        </w:rPr>
        <w:t>[63]</w:t>
      </w:r>
      <w:r>
        <w:fldChar w:fldCharType="end"/>
      </w:r>
      <w:r>
        <w:t xml:space="preserve"> Chapter 5 first appeared in </w:t>
      </w:r>
      <w:proofErr w:type="spellStart"/>
      <w:r w:rsidRPr="008217B9">
        <w:rPr>
          <w:i/>
        </w:rPr>
        <w:t>Biochimica</w:t>
      </w:r>
      <w:proofErr w:type="spellEnd"/>
      <w:r w:rsidRPr="008217B9">
        <w:rPr>
          <w:i/>
        </w:rPr>
        <w:t xml:space="preserve"> </w:t>
      </w:r>
      <w:proofErr w:type="gramStart"/>
      <w:r w:rsidRPr="008217B9">
        <w:rPr>
          <w:i/>
        </w:rPr>
        <w:t>et</w:t>
      </w:r>
      <w:proofErr w:type="gramEnd"/>
      <w:r w:rsidRPr="008217B9">
        <w:rPr>
          <w:i/>
        </w:rPr>
        <w:t xml:space="preserve"> </w:t>
      </w:r>
      <w:proofErr w:type="spellStart"/>
      <w:r w:rsidRPr="008217B9">
        <w:rPr>
          <w:i/>
        </w:rPr>
        <w:t>Biophysica</w:t>
      </w:r>
      <w:proofErr w:type="spellEnd"/>
      <w:r w:rsidRPr="008217B9">
        <w:rPr>
          <w:i/>
        </w:rPr>
        <w:t xml:space="preserve"> </w:t>
      </w:r>
      <w:proofErr w:type="spellStart"/>
      <w:r w:rsidRPr="008217B9">
        <w:rPr>
          <w:i/>
        </w:rPr>
        <w:t>Acta</w:t>
      </w:r>
      <w:proofErr w:type="spellEnd"/>
      <w:r>
        <w:t xml:space="preserve"> as “All-atom crystal simulations of DNA and RNA duplexes. </w:t>
      </w:r>
      <w:proofErr w:type="spellStart"/>
      <w:r>
        <w:t>Chunmei</w:t>
      </w:r>
      <w:proofErr w:type="spellEnd"/>
      <w:r>
        <w:t xml:space="preserve"> Liu, Pawel A. Janowski, David A. Case. </w:t>
      </w:r>
      <w:proofErr w:type="spellStart"/>
      <w:r>
        <w:t>Biochimica</w:t>
      </w:r>
      <w:proofErr w:type="spellEnd"/>
      <w:r>
        <w:t xml:space="preserve"> et </w:t>
      </w:r>
      <w:proofErr w:type="spellStart"/>
      <w:r>
        <w:t>Biophysica</w:t>
      </w:r>
      <w:proofErr w:type="spellEnd"/>
      <w:r>
        <w:t xml:space="preserve">  </w:t>
      </w:r>
      <w:proofErr w:type="spellStart"/>
      <w:r>
        <w:t>Acta</w:t>
      </w:r>
      <w:proofErr w:type="spellEnd"/>
      <w:r>
        <w:t xml:space="preserve"> 2015 1850(5), 1059-1071.”</w:t>
      </w:r>
      <w:r>
        <w:fldChar w:fldCharType="begin" w:fldLock="1"/>
      </w:r>
      <w:r>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Pr="002F24C6">
        <w:rPr>
          <w:noProof/>
        </w:rPr>
        <w:t>[64]</w:t>
      </w:r>
      <w:r>
        <w:fldChar w:fldCharType="end"/>
      </w:r>
    </w:p>
    <w:p w:rsidR="00917222" w:rsidRDefault="00DB21B4" w:rsidP="00917222">
      <w:r>
        <w:t>Section</w:t>
      </w:r>
      <w:r w:rsidR="00D30A66">
        <w:t xml:space="preserve"> I</w:t>
      </w:r>
      <w:r>
        <w:t>V</w:t>
      </w:r>
      <w:r w:rsidR="00D30A66">
        <w:t xml:space="preserve"> </w:t>
      </w:r>
      <w:r w:rsidR="006D4906">
        <w:t>presents the application of crystal molecular dynamics to</w:t>
      </w:r>
      <w:r w:rsidR="00D30A66">
        <w:t xml:space="preserve"> improve crystallography methods. In Chapter </w:t>
      </w:r>
      <w:r>
        <w:t>6</w:t>
      </w:r>
      <w:r w:rsidR="00D30A66">
        <w:t xml:space="preserve"> a molecular dynamics force field is implemented to accurately model protein ligands and small molecules in macromolecular crystals thus leading to chemically more accurate ligand geometries. Chapter </w:t>
      </w:r>
      <w:r>
        <w:t>7</w:t>
      </w:r>
      <w:r w:rsidR="00D30A66">
        <w:t xml:space="preserve">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w:t>
      </w:r>
      <w:r>
        <w:t>6</w:t>
      </w:r>
      <w:r w:rsidR="00D30A66">
        <w:t xml:space="preserve"> has been submitted for publication </w:t>
      </w:r>
      <w:r w:rsidR="008217B9">
        <w:t xml:space="preserve">and is currently under review at </w:t>
      </w:r>
      <w:proofErr w:type="spellStart"/>
      <w:r w:rsidR="008217B9" w:rsidRPr="008217B9">
        <w:rPr>
          <w:i/>
        </w:rPr>
        <w:t>Acta</w:t>
      </w:r>
      <w:proofErr w:type="spellEnd"/>
      <w:r w:rsidR="008217B9" w:rsidRPr="008217B9">
        <w:rPr>
          <w:i/>
        </w:rPr>
        <w:t xml:space="preserve"> </w:t>
      </w:r>
      <w:proofErr w:type="spellStart"/>
      <w:r w:rsidR="008217B9" w:rsidRPr="008217B9">
        <w:rPr>
          <w:i/>
        </w:rPr>
        <w:t>Crystallographica</w:t>
      </w:r>
      <w:proofErr w:type="spellEnd"/>
      <w:r w:rsidR="008217B9" w:rsidRPr="008217B9">
        <w:rPr>
          <w:i/>
        </w:rPr>
        <w:t xml:space="preserve"> D</w:t>
      </w:r>
      <w:r w:rsidR="008217B9">
        <w:t xml:space="preserve">. </w:t>
      </w:r>
      <w:r w:rsidR="006D4906">
        <w:t xml:space="preserve">Chapter </w:t>
      </w:r>
      <w:r>
        <w:t>7</w:t>
      </w:r>
      <w:r w:rsidR="006D4906">
        <w:t xml:space="preserve"> is being prepared for submission.</w:t>
      </w:r>
      <w:r w:rsidR="00CE1213">
        <w:t xml:space="preserve"> </w:t>
      </w:r>
    </w:p>
    <w:p w:rsidR="006651FB" w:rsidRDefault="006651FB">
      <w:pPr>
        <w:rPr>
          <w:rFonts w:asciiTheme="majorHAnsi" w:eastAsiaTheme="majorEastAsia" w:hAnsiTheme="majorHAnsi" w:cstheme="majorBidi"/>
          <w:b/>
          <w:bCs/>
          <w:i/>
          <w:iCs/>
          <w:sz w:val="32"/>
          <w:szCs w:val="32"/>
        </w:rPr>
      </w:pPr>
      <w:r>
        <w:br w:type="page"/>
      </w:r>
      <w:bookmarkStart w:id="14" w:name="_GoBack"/>
      <w:bookmarkEnd w:id="14"/>
    </w:p>
    <w:p w:rsidR="00CE1213" w:rsidRDefault="00AE0F62" w:rsidP="00AE0F62">
      <w:pPr>
        <w:pStyle w:val="Heading1"/>
      </w:pPr>
      <w:bookmarkStart w:id="15" w:name="_Toc424205676"/>
      <w:r>
        <w:t xml:space="preserve"> </w:t>
      </w:r>
      <w:r w:rsidR="00917222" w:rsidRPr="00AA4EDC">
        <w:t>Developing</w:t>
      </w:r>
      <w:r w:rsidR="00917222">
        <w:t xml:space="preserve"> molecular dynamics of crystals.</w:t>
      </w:r>
      <w:bookmarkEnd w:id="15"/>
    </w:p>
    <w:p w:rsidR="00917222" w:rsidRDefault="00E5148F" w:rsidP="005341F6">
      <w:pPr>
        <w:pStyle w:val="Heading2"/>
      </w:pPr>
      <w:bookmarkStart w:id="16" w:name="_Toc424205677"/>
      <w:r>
        <w:t>Peptide Crystal Simulations Reveal Hidden Dynamics</w:t>
      </w:r>
      <w:r w:rsidR="002F24C6">
        <w:rPr>
          <w:rStyle w:val="FootnoteReference"/>
        </w:rPr>
        <w:footnoteReference w:id="3"/>
      </w:r>
      <w:bookmarkEnd w:id="16"/>
    </w:p>
    <w:p w:rsidR="00E5148F" w:rsidRPr="00E5148F" w:rsidRDefault="00E5148F" w:rsidP="00E5148F">
      <w:pPr>
        <w:pStyle w:val="Heading3"/>
        <w:rPr>
          <w:sz w:val="28"/>
          <w:szCs w:val="28"/>
        </w:rPr>
      </w:pPr>
      <w:r>
        <w:t>Abstract</w:t>
      </w:r>
    </w:p>
    <w:p w:rsidR="00E5148F" w:rsidRDefault="00E5148F" w:rsidP="00E5148F">
      <w:r w:rsidRPr="00E5148F">
        <w:t>Molecular dynamics simulations of biomolecular crystals at atomic resolution have the potential to recover information on dynamics and heterogeneity hidden in X-ray diffraction data. We present here 9.6 μs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w:t>
      </w:r>
      <w:r w:rsidRPr="002C2C01">
        <w:rPr>
          <w:vertAlign w:val="subscript"/>
        </w:rPr>
        <w:t>10</w:t>
      </w:r>
      <w:r w:rsidRPr="00E5148F">
        <w:t xml:space="preserve"> helical propensity and a </w:t>
      </w:r>
      <w:proofErr w:type="gramStart"/>
      <w:r w:rsidRPr="00E5148F">
        <w:t>gauche(</w:t>
      </w:r>
      <w:proofErr w:type="gramEnd"/>
      <w:r w:rsidRPr="00E5148F">
        <w:t>-) side-chain rotamer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r>
        <w:t>X-ray crystallography has played the essential role in the development of the field of structural biology. In doing so, the conventional focus of biomolecular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BE390B">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6]", "plainTextFormattedCitation" : "[66]", "previouslyFormattedCitation" : "[66]" }, "properties" : { "noteIndex" : 0 }, "schema" : "https://github.com/citation-style-language/schema/raw/master/csl-citation.json" }</w:instrText>
      </w:r>
      <w:r w:rsidR="00BE390B">
        <w:fldChar w:fldCharType="separate"/>
      </w:r>
      <w:r w:rsidR="00BE390B" w:rsidRPr="00BE390B">
        <w:rPr>
          <w:noProof/>
        </w:rPr>
        <w:t>[66]</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w:t>
      </w:r>
      <w:proofErr w:type="gramStart"/>
      <w:r>
        <w:t>Here</w:t>
      </w:r>
      <w:proofErr w:type="gramEnd"/>
      <w:r>
        <w:t xml:space="preserv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BE390B">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7]\u2013[70]", "plainTextFormattedCitation" : "[67]\u2013[70]", "previouslyFormattedCitation" : "[67]\u2013[70]" }, "properties" : { "noteIndex" : 0 }, "schema" : "https://github.com/citation-style-language/schema/raw/master/csl-citation.json" }</w:instrText>
      </w:r>
      <w:r w:rsidR="00BE390B">
        <w:fldChar w:fldCharType="separate"/>
      </w:r>
      <w:r w:rsidR="00BE390B" w:rsidRPr="00BE390B">
        <w:rPr>
          <w:noProof/>
        </w:rPr>
        <w:t>[67]–[70]</w:t>
      </w:r>
      <w:r w:rsidR="00BE390B">
        <w:fldChar w:fldCharType="end"/>
      </w:r>
      <w:r>
        <w:t xml:space="preserve"> but by pressing the models to jump from reproducing known results to corre</w:t>
      </w:r>
      <w:r w:rsidR="00BE390B">
        <w:t>ctly predicting new data,</w:t>
      </w:r>
      <w:r w:rsidR="00BE390B">
        <w:fldChar w:fldCharType="begin" w:fldLock="1"/>
      </w:r>
      <w:r w:rsidR="00BE390B">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1], [72]", "plainTextFormattedCitation" : "[71], [72]", "previouslyFormattedCitation" : "[71], [72]" }, "properties" : { "noteIndex" : 0 }, "schema" : "https://github.com/citation-style-language/schema/raw/master/csl-citation.json" }</w:instrText>
      </w:r>
      <w:r w:rsidR="00BE390B">
        <w:fldChar w:fldCharType="separate"/>
      </w:r>
      <w:r w:rsidR="00BE390B" w:rsidRPr="00BE390B">
        <w:rPr>
          <w:noProof/>
        </w:rPr>
        <w:t>[71], [72]</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r>
        <w:t>The applicability of simulations to the interpretation and even improvement of X-ray data sets is a goal on the horizon. More immediately, efforts have been focused on tailoring simulations to match crystallization conditions and devising appropriate analyses to directly compare molecular models with crystallized biomolecules.</w:t>
      </w:r>
      <w:r w:rsidR="00BE390B">
        <w:fldChar w:fldCharType="begin" w:fldLock="1"/>
      </w:r>
      <w:r w:rsidR="00E60743">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3]\u2013[75]", "plainTextFormattedCitation" : "[73]\u2013[75]", "previouslyFormattedCitation" : "[73]\u2013[75]" }, "properties" : { "noteIndex" : 0 }, "schema" : "https://github.com/citation-style-language/schema/raw/master/csl-citation.json" }</w:instrText>
      </w:r>
      <w:r w:rsidR="00BE390B">
        <w:fldChar w:fldCharType="separate"/>
      </w:r>
      <w:r w:rsidR="00E60743" w:rsidRPr="00E60743">
        <w:rPr>
          <w:noProof/>
        </w:rPr>
        <w:t>[73]–[75]</w:t>
      </w:r>
      <w:r w:rsidR="00BE390B">
        <w:fldChar w:fldCharType="end"/>
      </w:r>
      <w:r>
        <w:t xml:space="preserve"> Crystallographic data have also been used to validate computational results in many forms.</w:t>
      </w:r>
      <w:r w:rsidR="00E60743">
        <w:fldChar w:fldCharType="begin" w:fldLock="1"/>
      </w:r>
      <w:r w:rsidR="00E60743">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6]", "plainTextFormattedCitation" : "[76]", "previouslyFormattedCitation" : "[76]" }, "properties" : { "noteIndex" : 0 }, "schema" : "https://github.com/citation-style-language/schema/raw/master/csl-citation.json" }</w:instrText>
      </w:r>
      <w:r w:rsidR="00E60743">
        <w:fldChar w:fldCharType="separate"/>
      </w:r>
      <w:r w:rsidR="00E60743" w:rsidRPr="00E60743">
        <w:rPr>
          <w:noProof/>
        </w:rPr>
        <w:t>[76]</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r>
        <w:t xml:space="preserve">In this study we present simulations of the crystallized </w:t>
      </w:r>
      <w:proofErr w:type="spellStart"/>
      <w:r>
        <w:t>decapeptide</w:t>
      </w:r>
      <w:proofErr w:type="spellEnd"/>
      <w:r>
        <w:t xml:space="preserve"> here</w:t>
      </w:r>
      <w:r w:rsidR="00E60743">
        <w:t>after referred to as “fav8”.</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w:t>
      </w:r>
      <w:proofErr w:type="spellStart"/>
      <w:r>
        <w:t>decapeptide</w:t>
      </w:r>
      <w:proofErr w:type="spellEnd"/>
      <w:r>
        <w:t xml:space="preserve"> crystal lattice with certainty about its material composition for microseconds enables us to compare the simulation and the X-ray diffraction data in unprecedented detail. We perform several simulations, the longest of which reached 2.4 μs,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bookmarkStart w:id="17" w:name="_Ref424115124"/>
      <w:r>
        <w:t>Methods</w:t>
      </w:r>
      <w:bookmarkEnd w:id="17"/>
    </w:p>
    <w:p w:rsidR="00E5148F" w:rsidRDefault="00E5148F" w:rsidP="00DF65EC">
      <w:pPr>
        <w:pStyle w:val="Heading4"/>
      </w:pPr>
      <w:r>
        <w:t>Preparation of the Simulation Supercell</w:t>
      </w:r>
    </w:p>
    <w:p w:rsidR="00E5148F" w:rsidRDefault="00E5148F" w:rsidP="00E5148F">
      <w:r>
        <w:t xml:space="preserve">Atomic coordinates were taken from the </w:t>
      </w:r>
      <w:proofErr w:type="spellStart"/>
      <w:r>
        <w:t>cif</w:t>
      </w:r>
      <w:proofErr w:type="spellEnd"/>
      <w:r>
        <w:t xml:space="preserve"> format file in the Supporting Information of the publication that report</w:t>
      </w:r>
      <w:r w:rsidR="00E60743">
        <w:t>ed the molecule’s structure.</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is is a synthetic </w:t>
      </w:r>
      <w:proofErr w:type="spellStart"/>
      <w:r>
        <w:t>decapeptide</w:t>
      </w:r>
      <w:proofErr w:type="spellEnd"/>
      <w:r>
        <w:t xml:space="preserve"> (sequence </w:t>
      </w:r>
      <w:proofErr w:type="spellStart"/>
      <w:r>
        <w:t>Boc</w:t>
      </w:r>
      <w:proofErr w:type="spellEnd"/>
      <w:r>
        <w:t>-</w:t>
      </w:r>
      <w:proofErr w:type="spellStart"/>
      <w:r>
        <w:t>Aib</w:t>
      </w:r>
      <w:proofErr w:type="spellEnd"/>
      <w:r>
        <w:t>-Ala-</w:t>
      </w:r>
      <w:proofErr w:type="spellStart"/>
      <w:r>
        <w:t>Phe</w:t>
      </w:r>
      <w:proofErr w:type="spellEnd"/>
      <w:r>
        <w:t>-</w:t>
      </w:r>
      <w:proofErr w:type="spellStart"/>
      <w:r>
        <w:t>Aib</w:t>
      </w:r>
      <w:proofErr w:type="spellEnd"/>
      <w:r>
        <w:t>-</w:t>
      </w:r>
      <w:proofErr w:type="spellStart"/>
      <w:r>
        <w:t>Phe</w:t>
      </w:r>
      <w:proofErr w:type="spellEnd"/>
      <w:r>
        <w:t>-Ala-Val-</w:t>
      </w:r>
      <w:proofErr w:type="spellStart"/>
      <w:r>
        <w:t>Aib</w:t>
      </w:r>
      <w:proofErr w:type="spellEnd"/>
      <w:r>
        <w:t>-</w:t>
      </w:r>
      <w:proofErr w:type="spellStart"/>
      <w:r>
        <w:t>Ome</w:t>
      </w:r>
      <w:proofErr w:type="spellEnd"/>
      <w:r>
        <w:t xml:space="preserve">) designed to fold in a helical conformation with aromatic t-stacking interactions between phenylalanine rings of separate monomers in its crystallized form. In the </w:t>
      </w:r>
      <w:proofErr w:type="spellStart"/>
      <w:r>
        <w:t>decapeptide</w:t>
      </w:r>
      <w:proofErr w:type="spellEnd"/>
      <w:r>
        <w:t xml:space="preserve">, </w:t>
      </w:r>
      <w:proofErr w:type="spellStart"/>
      <w:r>
        <w:t>Aib</w:t>
      </w:r>
      <w:proofErr w:type="spellEnd"/>
      <w:r>
        <w:t xml:space="preserve"> (α-</w:t>
      </w:r>
      <w:proofErr w:type="spellStart"/>
      <w:r>
        <w:t>aminoisobutyryl</w:t>
      </w:r>
      <w:proofErr w:type="spellEnd"/>
      <w:r>
        <w:t xml:space="preserve">) is a nonstandard amino acid (alanine modified by methylation of the Cα hydrogen) and </w:t>
      </w:r>
      <w:proofErr w:type="spellStart"/>
      <w:r>
        <w:t>Boc</w:t>
      </w:r>
      <w:proofErr w:type="spellEnd"/>
      <w:r>
        <w:t xml:space="preserve"> (N-</w:t>
      </w:r>
      <w:proofErr w:type="spellStart"/>
      <w:r>
        <w:t>tert</w:t>
      </w:r>
      <w:proofErr w:type="spellEnd"/>
      <w:r>
        <w:t>-</w:t>
      </w:r>
      <w:proofErr w:type="spellStart"/>
      <w:r>
        <w:t>butoxycarbonyl</w:t>
      </w:r>
      <w:proofErr w:type="spellEnd"/>
      <w:r>
        <w:t xml:space="preserve">) and </w:t>
      </w:r>
      <w:proofErr w:type="spellStart"/>
      <w:r>
        <w:t>Ome</w:t>
      </w:r>
      <w:proofErr w:type="spellEnd"/>
      <w:r>
        <w:t xml:space="preserve"> (O-methyl ester) are terminal blocking groups. The peptide formed crystals in the P1 space group, with one asymmetric unit (ASU) per triclinic unit cell of dimensions a = 10.802, b = 16.361, c = 17.853 Å, α =116.405°, β = 95.535°, and γ = 93.164°. The ASU consists of two nonequivalent </w:t>
      </w:r>
      <w:proofErr w:type="spellStart"/>
      <w:r>
        <w:t>decapeptides</w:t>
      </w:r>
      <w:proofErr w:type="spellEnd"/>
      <w:r>
        <w:t xml:space="preserve">,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w:t>
      </w:r>
      <w:proofErr w:type="spellStart"/>
      <w:r>
        <w:t>decapeptides</w:t>
      </w:r>
      <w:proofErr w:type="spellEnd"/>
      <w:r>
        <w:t>.</w:t>
      </w:r>
    </w:p>
    <w:p w:rsidR="00E5148F" w:rsidRDefault="00E5148F" w:rsidP="00E5148F">
      <w:r>
        <w:t xml:space="preserve">A “supercell” of 4 × 3 × 3 unit cells was created by using the </w:t>
      </w:r>
      <w:proofErr w:type="spellStart"/>
      <w:r>
        <w:t>PropPDB</w:t>
      </w:r>
      <w:proofErr w:type="spellEnd"/>
      <w:r>
        <w:t xml:space="preserve"> mo</w:t>
      </w:r>
      <w:r w:rsidR="00E60743">
        <w:t>dule of the Amber11 package,</w:t>
      </w:r>
      <w:r w:rsidR="00E60743">
        <w:fldChar w:fldCharType="begin" w:fldLock="1"/>
      </w:r>
      <w:r w:rsidR="00E60743">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81]" }, "properties" : { "noteIndex" : 0 }, "schema" : "https://github.com/citation-style-language/schema/raw/master/csl-citation.json" }</w:instrText>
      </w:r>
      <w:r w:rsidR="00E60743">
        <w:fldChar w:fldCharType="separate"/>
      </w:r>
      <w:r w:rsidR="00E60743" w:rsidRPr="00E60743">
        <w:rPr>
          <w:noProof/>
        </w:rPr>
        <w:t>[81]</w:t>
      </w:r>
      <w:r w:rsidR="00E60743">
        <w:fldChar w:fldCharType="end"/>
      </w:r>
      <w:r>
        <w:t xml:space="preserve"> measuring 43.208 × 49.083 × 53.559 Å and comprising 72 copies of the fav8 </w:t>
      </w:r>
      <w:proofErr w:type="spellStart"/>
      <w:r>
        <w:t>decapeptide</w:t>
      </w:r>
      <w:proofErr w:type="spellEnd"/>
      <w:r>
        <w:t>. Views of the supercell along the three crystal vectors are shown in</w:t>
      </w:r>
      <w:r w:rsidR="00306F74">
        <w:t xml:space="preserve"> </w:t>
      </w:r>
      <w:r w:rsidR="00306F74">
        <w:fldChar w:fldCharType="begin"/>
      </w:r>
      <w:r w:rsidR="00306F74">
        <w:instrText xml:space="preserve"> REF _Ref424115904 \h </w:instrText>
      </w:r>
      <w:r w:rsidR="00306F74">
        <w:fldChar w:fldCharType="separate"/>
      </w:r>
      <w:r w:rsidR="00345430">
        <w:t xml:space="preserve">Figure </w:t>
      </w:r>
      <w:r w:rsidR="00345430">
        <w:rPr>
          <w:noProof/>
        </w:rPr>
        <w:t>2</w:t>
      </w:r>
      <w:r w:rsidR="00345430">
        <w:noBreakHyphen/>
      </w:r>
      <w:r w:rsidR="00345430">
        <w:rPr>
          <w:noProof/>
        </w:rPr>
        <w:t>1</w:t>
      </w:r>
      <w:r w:rsidR="00306F74">
        <w:fldChar w:fldCharType="end"/>
      </w:r>
      <w:r>
        <w:t>.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r>
        <w:t>In previous all-atom crystal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crystal lattice parameters accurately without any additional solvent. Therefore, we performed all production runs with only the molecules found in the original </w:t>
      </w:r>
      <w:proofErr w:type="spellStart"/>
      <w:r>
        <w:t>cif</w:t>
      </w:r>
      <w:proofErr w:type="spellEnd"/>
      <w:r>
        <w:t xml:space="preserve"> file.</w:t>
      </w:r>
    </w:p>
    <w:p w:rsidR="00AC4B8E" w:rsidRDefault="00AC4B8E" w:rsidP="00AC4B8E">
      <w:pPr>
        <w:keepNext/>
        <w:ind w:firstLine="0"/>
        <w:jc w:val="center"/>
      </w:pPr>
      <w:r>
        <w:rPr>
          <w:noProof/>
        </w:rPr>
        <w:drawing>
          <wp:inline distT="0" distB="0" distL="0" distR="0" wp14:anchorId="6DCFC163" wp14:editId="563AF03E">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AC4B8E" w:rsidRDefault="00AC4B8E" w:rsidP="00146F63">
      <w:pPr>
        <w:pStyle w:val="Caption"/>
      </w:pPr>
      <w:bookmarkStart w:id="18" w:name="_Ref424115904"/>
      <w:r>
        <w:t xml:space="preserve">Figure </w:t>
      </w:r>
      <w:fldSimple w:instr=" STYLEREF 2 \s ">
        <w:r w:rsidR="00345430">
          <w:rPr>
            <w:noProof/>
          </w:rPr>
          <w:t>2</w:t>
        </w:r>
      </w:fldSimple>
      <w:r w:rsidR="00A96617">
        <w:noBreakHyphen/>
      </w:r>
      <w:fldSimple w:instr=" SEQ Figure \* ARABIC \s 2 ">
        <w:r w:rsidR="00345430">
          <w:rPr>
            <w:noProof/>
          </w:rPr>
          <w:t>1</w:t>
        </w:r>
      </w:fldSimple>
      <w:bookmarkEnd w:id="18"/>
      <w:r>
        <w:t xml:space="preserve">: </w:t>
      </w:r>
      <w:r w:rsidRPr="006973D2">
        <w:t xml:space="preserve">Three views of the simulated fav8 crystal lattice. 36 unit cells are stacked in a 4 × 3 × 3 arrangement in the triclinic </w:t>
      </w:r>
      <w:proofErr w:type="spellStart"/>
      <w:r w:rsidRPr="006973D2">
        <w:t>supersystem</w:t>
      </w:r>
      <w:proofErr w:type="spellEnd"/>
      <w:r w:rsidRPr="006973D2">
        <w:t xml:space="preserve">; each unit cell comprises two fav8 </w:t>
      </w:r>
      <w:proofErr w:type="spellStart"/>
      <w:r w:rsidRPr="006973D2">
        <w:t>decapeptide</w:t>
      </w:r>
      <w:proofErr w:type="spellEnd"/>
      <w:r w:rsidRPr="006973D2">
        <w:t xml:space="preserve"> helices arranged roughly parallel to one another. Each view looks down one axis of the lattice, and borders of the simulated system are marked in black lines. The peptide backbone is shown in ribbons or in licorice form in the case of </w:t>
      </w:r>
      <w:proofErr w:type="spellStart"/>
      <w:r w:rsidRPr="006973D2">
        <w:t>Aib</w:t>
      </w:r>
      <w:proofErr w:type="spellEnd"/>
      <w:r w:rsidRPr="006973D2">
        <w:t xml:space="preserve"> and terminal blocking residues. Water molecules are illustrated in space-filling form; we find that the water forms continuous channels running through the lattice along </w:t>
      </w:r>
      <w:proofErr w:type="gramStart"/>
      <w:r w:rsidRPr="006973D2">
        <w:t>the a</w:t>
      </w:r>
      <w:proofErr w:type="gramEnd"/>
      <w:r w:rsidRPr="006973D2">
        <w:t xml:space="preserve"> axis.</w:t>
      </w:r>
    </w:p>
    <w:p w:rsidR="00E5148F" w:rsidRDefault="00E5148F" w:rsidP="00DF65EC">
      <w:pPr>
        <w:pStyle w:val="Heading4"/>
      </w:pPr>
      <w:r>
        <w:t>MD Simulations</w:t>
      </w:r>
    </w:p>
    <w:p w:rsidR="00E5148F" w:rsidRDefault="00E5148F" w:rsidP="00E5148F">
      <w:r>
        <w:t>Protonation of the peptide structure and construction of molecular topology and coordinate files for the crystal supercell was done using the tleap module of Amber11 and Reduce.</w:t>
      </w:r>
      <w:r w:rsidR="00E60743">
        <w:fldChar w:fldCharType="begin" w:fldLock="1"/>
      </w:r>
      <w:r w:rsidR="00E60743">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2]", "plainTextFormattedCitation" : "[82]", "previouslyFormattedCitation" : "[82]" }, "properties" : { "noteIndex" : 0 }, "schema" : "https://github.com/citation-style-language/schema/raw/master/csl-citation.json" }</w:instrText>
      </w:r>
      <w:r w:rsidR="00E60743">
        <w:fldChar w:fldCharType="separate"/>
      </w:r>
      <w:r w:rsidR="00E60743" w:rsidRPr="00E60743">
        <w:rPr>
          <w:noProof/>
        </w:rPr>
        <w:t>[82]</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E60743">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3]", "plainTextFormattedCitation" : "[83]", "previouslyFormattedCitation" : "[83]" }, "properties" : { "noteIndex" : 0 }, "schema" : "https://github.com/citation-style-language/schema/raw/master/csl-citation.json" }</w:instrText>
      </w:r>
      <w:r w:rsidR="00E60743">
        <w:fldChar w:fldCharType="separate"/>
      </w:r>
      <w:r w:rsidR="00E60743" w:rsidRPr="00E60743">
        <w:rPr>
          <w:noProof/>
        </w:rPr>
        <w:t>[83]</w:t>
      </w:r>
      <w:r w:rsidR="00E60743">
        <w:fldChar w:fldCharType="end"/>
      </w:r>
      <w:r>
        <w:t xml:space="preserve"> The </w:t>
      </w:r>
      <w:proofErr w:type="spellStart"/>
      <w:r>
        <w:t>Boc</w:t>
      </w:r>
      <w:proofErr w:type="spellEnd"/>
      <w:r>
        <w:t xml:space="preserve">, </w:t>
      </w:r>
      <w:proofErr w:type="spellStart"/>
      <w:r>
        <w:t>Aib</w:t>
      </w:r>
      <w:proofErr w:type="spellEnd"/>
      <w:r>
        <w:t xml:space="preserve">, and </w:t>
      </w:r>
      <w:proofErr w:type="spellStart"/>
      <w:r>
        <w:t>Ome</w:t>
      </w:r>
      <w:proofErr w:type="spellEnd"/>
      <w:r>
        <w:t xml:space="preserve"> residues are not found in the standard Amber force field, but we obtained charges for these</w:t>
      </w:r>
      <w:r w:rsidR="00E60743">
        <w:t xml:space="preserve"> residues using RESP fitting</w:t>
      </w:r>
      <w:r w:rsidR="00E60743">
        <w:fldChar w:fldCharType="begin" w:fldLock="1"/>
      </w:r>
      <w:r w:rsidR="00E60743">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4]", "plainTextFormattedCitation" : "[84]", "previouslyFormattedCitation" : "[84]" }, "properties" : { "noteIndex" : 0 }, "schema" : "https://github.com/citation-style-language/schema/raw/master/csl-citation.json" }</w:instrText>
      </w:r>
      <w:r w:rsidR="00E60743">
        <w:fldChar w:fldCharType="separate"/>
      </w:r>
      <w:r w:rsidR="00E60743" w:rsidRPr="00E60743">
        <w:rPr>
          <w:noProof/>
        </w:rPr>
        <w:t>[84]</w:t>
      </w:r>
      <w:r w:rsidR="00E60743">
        <w:fldChar w:fldCharType="end"/>
      </w:r>
      <w:r>
        <w:t xml:space="preserve"> and took other parameters from similar compounds described by ff99SB; details are in the Supporting Information.</w:t>
      </w:r>
    </w:p>
    <w:p w:rsidR="00E5148F" w:rsidRDefault="00E5148F" w:rsidP="00E5148F">
      <w:r>
        <w:t xml:space="preserve">System optimization, equilibration, and production dynamics were performed using the PMEMD module of AMBER11. When the system volume was allowed to vary, constant pressure was maintained by a </w:t>
      </w:r>
      <w:proofErr w:type="spellStart"/>
      <w:r>
        <w:t>Berendsen</w:t>
      </w:r>
      <w:proofErr w:type="spellEnd"/>
      <w:r>
        <w:t xml:space="preserve"> barostat</w:t>
      </w:r>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been added). Constant temperature was maintained during all dynamic</w:t>
      </w:r>
      <w:r w:rsidR="00E60743">
        <w:t xml:space="preserve">s with a </w:t>
      </w:r>
      <w:proofErr w:type="spellStart"/>
      <w:r w:rsidR="00E60743">
        <w:t>Langevin</w:t>
      </w:r>
      <w:proofErr w:type="spellEnd"/>
      <w:r w:rsidR="00E60743">
        <w:t xml:space="preserve">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w:t>
      </w:r>
      <w:proofErr w:type="spellStart"/>
      <w:r>
        <w:t>ps</w:t>
      </w:r>
      <w:proofErr w:type="spellEnd"/>
      <w:r>
        <w:t>) at the experimental crystal diffraction temperature of 294 K. To avoid artifacts arising from the reuse of the s</w:t>
      </w:r>
      <w:r w:rsidR="00E60743">
        <w:t>ame random number sequences,</w:t>
      </w:r>
      <w:r w:rsidR="00E60743">
        <w:fldChar w:fldCharType="begin" w:fldLock="1"/>
      </w:r>
      <w:r w:rsidR="00E60743">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5]", "plainTextFormattedCitation" : "[85]", "previouslyFormattedCitation" : "[85]" }, "properties" : { "noteIndex" : 0 }, "schema" : "https://github.com/citation-style-language/schema/raw/master/csl-citation.json" }</w:instrText>
      </w:r>
      <w:r w:rsidR="00E60743">
        <w:fldChar w:fldCharType="separate"/>
      </w:r>
      <w:r w:rsidR="00E60743" w:rsidRPr="00E60743">
        <w:rPr>
          <w:noProof/>
        </w:rPr>
        <w:t>[85]</w:t>
      </w:r>
      <w:r w:rsidR="00E60743">
        <w:fldChar w:fldCharType="end"/>
      </w:r>
      <w:r>
        <w:t xml:space="preserve"> a different random number 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E60743">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6]", "plainTextFormattedCitation" : "[45], [86]", "previouslyFormattedCitation" : "[45], [86]" }, "properties" : { "noteIndex" : 0 }, "schema" : "https://github.com/citation-style-language/schema/raw/master/csl-citation.json" }</w:instrText>
      </w:r>
      <w:r w:rsidR="00E60743">
        <w:fldChar w:fldCharType="separate"/>
      </w:r>
      <w:r w:rsidR="00E60743" w:rsidRPr="00E60743">
        <w:rPr>
          <w:noProof/>
        </w:rPr>
        <w:t>[45], [86]</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r>
        <w:t xml:space="preserve">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w:t>
      </w:r>
      <w:proofErr w:type="spellStart"/>
      <w:r>
        <w:t>ps</w:t>
      </w:r>
      <w:proofErr w:type="spellEnd"/>
      <w:r>
        <w:t xml:space="preserve"> with a 1.0 fs time step and 256 kcal/(mol-Å2) restraints on all peptide heavy atoms, followed by another 225 </w:t>
      </w:r>
      <w:proofErr w:type="spellStart"/>
      <w:r>
        <w:t>ps</w:t>
      </w:r>
      <w:proofErr w:type="spellEnd"/>
      <w:r>
        <w:t xml:space="preserve"> of restrained dynamics at a 1.5 fs time step during which restraints were gradually reduced to 4.0 kcal/(mol-Å2). Next, restrained dynamics were performed at a pressure of 1 bar for 400 </w:t>
      </w:r>
      <w:proofErr w:type="spellStart"/>
      <w:r>
        <w:t>ps</w:t>
      </w:r>
      <w:proofErr w:type="spellEnd"/>
      <w:r>
        <w:t xml:space="preserve"> using a 2 fs time step as restraints on peptide heavy atoms were gradually relaxed from 4.0 to 0.0625 kcal</w:t>
      </w:r>
      <w:proofErr w:type="gramStart"/>
      <w:r>
        <w:t>/(</w:t>
      </w:r>
      <w:proofErr w:type="gramEnd"/>
      <w:r>
        <w:t>mol-Å2). Unrestrained production dynamics were propagated at a 2 fs time step, matching the final phase of equilibration in which all restraints had been reduced to zero.</w:t>
      </w:r>
    </w:p>
    <w:p w:rsidR="00E5148F" w:rsidRDefault="00E5148F" w:rsidP="00E5148F">
      <w:r>
        <w:t xml:space="preserve">Production simulations were carried out on clusters of 48 core 2.2 GHz Opteron CPUs provided by the Rutgers </w:t>
      </w:r>
      <w:proofErr w:type="spellStart"/>
      <w:r>
        <w:t>BioMaPS</w:t>
      </w:r>
      <w:proofErr w:type="spellEnd"/>
      <w:r>
        <w:t xml:space="preserve"> High-Performance Computing facility and also on a private cluster of serial GPUs. A total of 4 simulations were propagated for 1.6–2.4 μs each.</w:t>
      </w:r>
    </w:p>
    <w:p w:rsidR="00E5148F" w:rsidRDefault="00E5148F" w:rsidP="00DF65EC">
      <w:pPr>
        <w:pStyle w:val="Heading4"/>
      </w:pPr>
      <w:r>
        <w:t>Analysis of Data</w:t>
      </w:r>
    </w:p>
    <w:p w:rsidR="00E5148F" w:rsidRDefault="00E5148F" w:rsidP="00E5148F">
      <w:r>
        <w:t xml:space="preserve">Data analysis was carried out using in-house scripts and the Amber11 </w:t>
      </w:r>
      <w:proofErr w:type="spellStart"/>
      <w:r>
        <w:t>ptraj</w:t>
      </w:r>
      <w:proofErr w:type="spellEnd"/>
      <w:r>
        <w:t xml:space="preserve"> module for MD trajectory analysis. Two root-mean-square deviation (RMSD) metrics which we refer to as “ASU RMSD” and “lattice RMSD” were calculated using the </w:t>
      </w:r>
      <w:proofErr w:type="spellStart"/>
      <w:r>
        <w:t>Kabsch</w:t>
      </w:r>
      <w:proofErr w:type="spellEnd"/>
      <w:r>
        <w:t xml:space="preserve"> algorithm.</w:t>
      </w:r>
      <w:r w:rsidR="00E60743">
        <w:fldChar w:fldCharType="begin" w:fldLock="1"/>
      </w:r>
      <w:r w:rsidR="00E60743">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7], [88]", "plainTextFormattedCitation" : "[87], [88]", "previouslyFormattedCitation" : "[87], [88]" }, "properties" : { "noteIndex" : 0 }, "schema" : "https://github.com/citation-style-language/schema/raw/master/csl-citation.json" }</w:instrText>
      </w:r>
      <w:r w:rsidR="00E60743">
        <w:fldChar w:fldCharType="separate"/>
      </w:r>
      <w:r w:rsidR="00E60743" w:rsidRPr="00E60743">
        <w:rPr>
          <w:noProof/>
        </w:rPr>
        <w:t>[87], [88]</w:t>
      </w:r>
      <w:r w:rsidR="00E60743">
        <w:fldChar w:fldCharType="end"/>
      </w:r>
      <w:r>
        <w:t xml:space="preserve"> They are described briefly in </w:t>
      </w:r>
      <w:r w:rsidR="002C2C01">
        <w:t xml:space="preserve">section </w:t>
      </w:r>
      <w:r w:rsidR="002C2C01">
        <w:fldChar w:fldCharType="begin"/>
      </w:r>
      <w:r w:rsidR="002C2C01">
        <w:instrText xml:space="preserve"> REF _Ref424115032 \r \h </w:instrText>
      </w:r>
      <w:r w:rsidR="002C2C01">
        <w:fldChar w:fldCharType="separate"/>
      </w:r>
      <w:r w:rsidR="00345430">
        <w:t>2.4.1</w:t>
      </w:r>
      <w:r w:rsidR="002C2C01">
        <w:fldChar w:fldCharType="end"/>
      </w:r>
      <w:r>
        <w:t>, and more details can be found in ref</w:t>
      </w:r>
      <w:r w:rsidR="002C2C01">
        <w:t xml:space="preserve">. </w:t>
      </w:r>
      <w:r w:rsidR="002C2C01">
        <w:fldChar w:fldCharType="begin" w:fldLock="1"/>
      </w:r>
      <w:r w:rsidR="006331C3">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2C2C01">
        <w:fldChar w:fldCharType="separate"/>
      </w:r>
      <w:r w:rsidR="002C2C01" w:rsidRPr="002C2C01">
        <w:rPr>
          <w:noProof/>
        </w:rPr>
        <w:t>[79]</w:t>
      </w:r>
      <w:r w:rsidR="002C2C01">
        <w:fldChar w:fldCharType="end"/>
      </w:r>
      <w:r>
        <w:t>. Secondary structure w</w:t>
      </w:r>
      <w:r w:rsidR="00E60743">
        <w:t>as determined using the DSSP</w:t>
      </w:r>
      <w:r w:rsidR="00E60743">
        <w:fldChar w:fldCharType="begin" w:fldLock="1"/>
      </w:r>
      <w:r w:rsidR="00E60743">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9]", "plainTextFormattedCitation" : "[89]", "previouslyFormattedCitation" : "[89]" }, "properties" : { "noteIndex" : 0 }, "schema" : "https://github.com/citation-style-language/schema/raw/master/csl-citation.json" }</w:instrText>
      </w:r>
      <w:r w:rsidR="00E60743">
        <w:fldChar w:fldCharType="separate"/>
      </w:r>
      <w:r w:rsidR="00E60743" w:rsidRPr="00E60743">
        <w:rPr>
          <w:noProof/>
        </w:rPr>
        <w:t>[89]</w:t>
      </w:r>
      <w:r w:rsidR="00E60743">
        <w:fldChar w:fldCharType="end"/>
      </w:r>
      <w:r>
        <w:t xml:space="preserve"> algorithm. Experimental electron density maps were calculated from experimental intensities kindly provided by S. </w:t>
      </w:r>
      <w:proofErr w:type="spellStart"/>
      <w:r>
        <w:t>Aravinda</w:t>
      </w:r>
      <w:proofErr w:type="spellEnd"/>
      <w:r>
        <w:t xml:space="preserve"> and P. </w:t>
      </w:r>
      <w:proofErr w:type="spellStart"/>
      <w:r>
        <w:t>Balaram</w:t>
      </w:r>
      <w:proofErr w:type="spellEnd"/>
      <w:r>
        <w:t xml:space="preserve">, coordinates and anisotropic displacement parameters found in the Supporting Information of </w:t>
      </w:r>
      <w:proofErr w:type="spellStart"/>
      <w:r>
        <w:t>Aravinda</w:t>
      </w:r>
      <w:proofErr w:type="spellEnd"/>
      <w:r>
        <w:t xml:space="preserve"> et al., 2003 by zero-cycle unrestrained maximum likelihood refinement</w:t>
      </w:r>
      <w:r w:rsidR="00E60743">
        <w:t xml:space="preserve"> using </w:t>
      </w:r>
      <w:proofErr w:type="spellStart"/>
      <w:r w:rsidR="00E60743">
        <w:t>Refmac</w:t>
      </w:r>
      <w:proofErr w:type="spellEnd"/>
      <w:r w:rsidR="00E60743">
        <w:t>.</w:t>
      </w:r>
      <w:r w:rsidR="00E60743">
        <w:fldChar w:fldCharType="begin" w:fldLock="1"/>
      </w:r>
      <w:r w:rsidR="00E60743">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90]", "plainTextFormattedCitation" : "[90]", "previouslyFormattedCitation" : "[90]" }, "properties" : { "noteIndex" : 0 }, "schema" : "https://github.com/citation-style-language/schema/raw/master/csl-citation.json" }</w:instrText>
      </w:r>
      <w:r w:rsidR="00E60743">
        <w:fldChar w:fldCharType="separate"/>
      </w:r>
      <w:r w:rsidR="00E60743" w:rsidRPr="00E60743">
        <w:rPr>
          <w:noProof/>
        </w:rPr>
        <w:t>[90]</w:t>
      </w:r>
      <w:r w:rsidR="00E60743">
        <w:fldChar w:fldCharType="end"/>
      </w:r>
      <w:r>
        <w:t xml:space="preserve"> Molecular refinement was performed with Phenix.</w:t>
      </w:r>
      <w:r w:rsidR="00E60743">
        <w:fldChar w:fldCharType="begin" w:fldLock="1"/>
      </w:r>
      <w:r w:rsidR="00E60743">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92]", "plainTextFormattedCitation" : "[91], [92]", "previouslyFormattedCitation" : "[91], [92]" }, "properties" : { "noteIndex" : 0 }, "schema" : "https://github.com/citation-style-language/schema/raw/master/csl-citation.json" }</w:instrText>
      </w:r>
      <w:r w:rsidR="00E60743">
        <w:fldChar w:fldCharType="separate"/>
      </w:r>
      <w:r w:rsidR="00E60743" w:rsidRPr="00E60743">
        <w:rPr>
          <w:noProof/>
        </w:rPr>
        <w:t>[91], [92]</w:t>
      </w:r>
      <w:r w:rsidR="00E60743">
        <w:fldChar w:fldCharType="end"/>
      </w:r>
      <w:r w:rsidR="00E60743">
        <w:t xml:space="preserve"> </w:t>
      </w:r>
      <w:r>
        <w:t>The Visual Mole</w:t>
      </w:r>
      <w:r w:rsidR="00E60743">
        <w:t>cular Dynamics (VMD) program</w:t>
      </w:r>
      <w:r w:rsidR="00E60743">
        <w:fldChar w:fldCharType="begin" w:fldLock="1"/>
      </w:r>
      <w:r w:rsidR="00E60743">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3]", "plainTextFormattedCitation" : "[93]", "previouslyFormattedCitation" : "[93]" }, "properties" : { "noteIndex" : 0 }, "schema" : "https://github.com/citation-style-language/schema/raw/master/csl-citation.json" }</w:instrText>
      </w:r>
      <w:r w:rsidR="00E60743">
        <w:fldChar w:fldCharType="separate"/>
      </w:r>
      <w:r w:rsidR="00E60743" w:rsidRPr="00E60743">
        <w:rPr>
          <w:noProof/>
        </w:rPr>
        <w:t>[93]</w:t>
      </w:r>
      <w:r w:rsidR="00E60743">
        <w:fldChar w:fldCharType="end"/>
      </w:r>
      <w:r w:rsidR="00E60743">
        <w:t xml:space="preserve"> and ccp4mg</w:t>
      </w:r>
      <w:r w:rsidR="00E60743">
        <w:fldChar w:fldCharType="begin" w:fldLock="1"/>
      </w:r>
      <w:r w:rsidR="00533F0E">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4]", "plainTextFormattedCitation" : "[94]", "previouslyFormattedCitation" : "[94]" }, "properties" : { "noteIndex" : 0 }, "schema" : "https://github.com/citation-style-language/schema/raw/master/csl-citation.json" }</w:instrText>
      </w:r>
      <w:r w:rsidR="00E60743">
        <w:fldChar w:fldCharType="separate"/>
      </w:r>
      <w:r w:rsidR="00E60743" w:rsidRPr="00E60743">
        <w:rPr>
          <w:noProof/>
        </w:rPr>
        <w:t>[94]</w:t>
      </w:r>
      <w:r w:rsidR="00E60743">
        <w:fldChar w:fldCharType="end"/>
      </w:r>
      <w:r>
        <w:t xml:space="preserve"> were used for visualization and image generation. Approaches to calculating B-factors are described in </w:t>
      </w:r>
      <w:r w:rsidR="002C2C01">
        <w:t xml:space="preserve">section </w:t>
      </w:r>
      <w:r w:rsidR="002C2C01">
        <w:fldChar w:fldCharType="begin"/>
      </w:r>
      <w:r w:rsidR="002C2C01">
        <w:instrText xml:space="preserve"> REF _Ref424115032 \r \h </w:instrText>
      </w:r>
      <w:r w:rsidR="002C2C01">
        <w:fldChar w:fldCharType="separate"/>
      </w:r>
      <w:r w:rsidR="00345430">
        <w:t>2.4.1</w:t>
      </w:r>
      <w:r w:rsidR="002C2C01">
        <w:fldChar w:fldCharType="end"/>
      </w:r>
      <w:r>
        <w:t>.</w:t>
      </w:r>
    </w:p>
    <w:p w:rsidR="00E5148F" w:rsidRDefault="00E5148F" w:rsidP="00E5148F">
      <w:r>
        <w:t>To calculate average simulation electron density and structure factors, an evenly spaced selection of 4000 snapshots was taken from the final 2 μs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mendeley" : { "formattedCitation" : "[95], [96]", "plainTextFormattedCitation" : "[95], [96]", "previouslyFormattedCitation" : "[95], [96]" }, "properties" : { "noteIndex" : 0 }, "schema" : "https://github.com/citation-style-language/schema/raw/master/csl-citation.json" }</w:instrText>
      </w:r>
      <w:r w:rsidR="00533F0E">
        <w:fldChar w:fldCharType="separate"/>
      </w:r>
      <w:r w:rsidR="00533F0E" w:rsidRPr="00533F0E">
        <w:rPr>
          <w:noProof/>
        </w:rPr>
        <w:t>[95], [96]</w:t>
      </w:r>
      <w:r w:rsidR="00533F0E">
        <w:fldChar w:fldCharType="end"/>
      </w:r>
      <w:r>
        <w:t xml:space="preserve">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w:t>
      </w:r>
      <w:r w:rsidR="00533F0E">
        <w:t>ce atomic form factor tables</w:t>
      </w:r>
      <w:r w:rsidR="00533F0E">
        <w:fldChar w:fldCharType="begin" w:fldLock="1"/>
      </w:r>
      <w:r w:rsidR="00533F0E">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533F0E">
        <w:fldChar w:fldCharType="separate"/>
      </w:r>
      <w:r w:rsidR="00533F0E" w:rsidRPr="00533F0E">
        <w:rPr>
          <w:noProof/>
        </w:rPr>
        <w:t>[10]</w:t>
      </w:r>
      <w:r w:rsidR="00533F0E">
        <w:fldChar w:fldCharType="end"/>
      </w:r>
      <w:r>
        <w:t xml:space="preserve"> becomes a Dirac δ-function in real space. This results in a singularity when plotting the electron density onto a grid for the fast Fourier transform calculati</w:t>
      </w:r>
      <w:r w:rsidR="00533F0E">
        <w:t>on of the structure factors.</w:t>
      </w:r>
      <w:r w:rsidR="00533F0E">
        <w:fldChar w:fldCharType="begin" w:fldLock="1"/>
      </w:r>
      <w:r w:rsidR="00533F0E">
        <w:instrText>ADDIN CSL_CITATION { "citationItems" : [ { "id" : "ITEM-1",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1", "issue" : "1", "issued" : { "date-parts" : [ [ "1992", "2", "1" ] ] }, "page" : "81-86", "title" : "Identification of heavy-atom derivatives by normal probability methods", "type" : "article-journal", "volume" : "25" }, "uris" : [ "http://www.mendeley.com/documents/?uuid=5fa8516b-6147-49dc-ad42-51015d95ad5b" ] } ], "mendeley" : { "formattedCitation" : "[97]", "plainTextFormattedCitation" : "[97]", "previouslyFormattedCitation" : "[97]" }, "properties" : { "noteIndex" : 0 }, "schema" : "https://github.com/citation-style-language/schema/raw/master/csl-citation.json" }</w:instrText>
      </w:r>
      <w:r w:rsidR="00533F0E">
        <w:fldChar w:fldCharType="separate"/>
      </w:r>
      <w:r w:rsidR="00533F0E" w:rsidRPr="00533F0E">
        <w:rPr>
          <w:noProof/>
        </w:rPr>
        <w:t>[97]</w:t>
      </w:r>
      <w:r w:rsidR="00533F0E">
        <w:fldChar w:fldCharType="end"/>
      </w:r>
      <w:r>
        <w:t xml:space="preserve"> To avoid this singularity, a B-factor of 15 was assigned to all atoms (large enough to avoid aliasing errors) before calculating the electron density maps. Despite the slightly different cells (due to simulation in the NPT ensemble, see </w:t>
      </w:r>
      <w:r w:rsidR="002C2C01">
        <w:t>s</w:t>
      </w:r>
      <w:r>
        <w:t xml:space="preserve">ection </w:t>
      </w:r>
      <w:r w:rsidR="002C2C01">
        <w:fldChar w:fldCharType="begin"/>
      </w:r>
      <w:r w:rsidR="002C2C01">
        <w:instrText xml:space="preserve"> REF _Ref424115032 \r \h </w:instrText>
      </w:r>
      <w:r w:rsidR="002C2C01">
        <w:fldChar w:fldCharType="separate"/>
      </w:r>
      <w:r w:rsidR="00345430">
        <w:t>2.4.1</w:t>
      </w:r>
      <w:r w:rsidR="002C2C01">
        <w:fldChar w:fldCharType="end"/>
      </w:r>
      <w:r>
        <w:t>), all of these maps were calculated to have the same number of grid points: 96 × 108 × 120.</w:t>
      </w:r>
    </w:p>
    <w:p w:rsidR="00E5148F" w:rsidRDefault="00E5148F" w:rsidP="00E5148F">
      <w:r>
        <w:t>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w:t>
      </w:r>
      <w:r w:rsidR="00533F0E">
        <w:t>he CCP4 program SCALEIT.</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5], [97]", "plainTextFormattedCitation" : "[95], [97]", "previouslyFormattedCitation" : "[95], [97]" }, "properties" : { "noteIndex" : 0 }, "schema" : "https://github.com/citation-style-language/schema/raw/master/csl-citation.json" }</w:instrText>
      </w:r>
      <w:r w:rsidR="00533F0E">
        <w:fldChar w:fldCharType="separate"/>
      </w:r>
      <w:r w:rsidR="00533F0E" w:rsidRPr="00533F0E">
        <w:rPr>
          <w:noProof/>
        </w:rPr>
        <w:t>[95], [97]</w:t>
      </w:r>
      <w:r w:rsidR="00533F0E">
        <w:fldChar w:fldCharType="end"/>
      </w:r>
    </w:p>
    <w:p w:rsidR="00E5148F" w:rsidRDefault="00E5148F" w:rsidP="00DF65EC">
      <w:pPr>
        <w:pStyle w:val="Heading3"/>
      </w:pPr>
      <w:r>
        <w:t>Results and Discussion</w:t>
      </w:r>
    </w:p>
    <w:p w:rsidR="00E5148F" w:rsidRDefault="00E5148F" w:rsidP="00E5148F">
      <w:r>
        <w:t>Dynamics of the fav8 peptide crystal lattice were analyzed on the microsecond time scale in a system comprising 36 unit cells stacked 4 × 3 × 3. Simulations were run in quadruplicate (one 2.4 μs trajectory, and three additional 1.6 μs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bookmarkStart w:id="19" w:name="_Ref424115032"/>
      <w:r>
        <w:t>Comparison to Experimental Structure</w:t>
      </w:r>
      <w:bookmarkEnd w:id="19"/>
    </w:p>
    <w:p w:rsidR="00E5148F" w:rsidRDefault="00E5148F" w:rsidP="000921E1">
      <w:r>
        <w:t>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146F63">
            <w:pPr>
              <w:pStyle w:val="Caption"/>
            </w:pPr>
            <w:r>
              <w:t xml:space="preserve">(Eq. </w:t>
            </w:r>
            <w:fldSimple w:instr=" SEQ Eq. \* ARABIC ">
              <w:r w:rsidR="00345430">
                <w:rPr>
                  <w:noProof/>
                </w:rPr>
                <w:t>16</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0921E1">
      <w:pPr>
        <w:ind w:firstLine="0"/>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nst the crystal fav8 struct</w:t>
      </w:r>
      <w:proofErr w:type="spellStart"/>
      <w:r>
        <w:t>ure</w:t>
      </w:r>
      <w:proofErr w:type="spellEnd"/>
      <w:r w:rsidR="00533F0E">
        <w:t xml:space="preserve"> using the </w:t>
      </w:r>
      <w:proofErr w:type="spellStart"/>
      <w:r w:rsidR="00533F0E">
        <w:t>Kabsch</w:t>
      </w:r>
      <w:proofErr w:type="spellEnd"/>
      <w:r w:rsidR="00533F0E">
        <w:t xml:space="preserve"> algorithm.</w:t>
      </w:r>
      <w:r w:rsidR="00533F0E">
        <w:fldChar w:fldCharType="begin" w:fldLock="1"/>
      </w:r>
      <w:r w:rsidR="00533F0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7]", "plainTextFormattedCitation" : "[87]", "previouslyFormattedCitation" : "[87]" }, "properties" : { "noteIndex" : 0 }, "schema" : "https://github.com/citation-style-language/schema/raw/master/csl-citation.json" }</w:instrText>
      </w:r>
      <w:r w:rsidR="00533F0E">
        <w:fldChar w:fldCharType="separate"/>
      </w:r>
      <w:r w:rsidR="00533F0E" w:rsidRPr="00533F0E">
        <w:rPr>
          <w:noProof/>
        </w:rPr>
        <w:t>[87]</w:t>
      </w:r>
      <w:r w:rsidR="00533F0E">
        <w:fldChar w:fldCharType="end"/>
      </w:r>
      <w:r>
        <w:t xml:space="preserve"> This RMSD, which was computed for backbone and side-chain atoms (with provisions for the symmetry of atoms in </w:t>
      </w:r>
      <w:proofErr w:type="spellStart"/>
      <w:r>
        <w:t>Phe</w:t>
      </w:r>
      <w:proofErr w:type="spellEnd"/>
      <w:r>
        <w:t xml:space="preserve"> rings and the </w:t>
      </w:r>
      <w:proofErr w:type="spellStart"/>
      <w:r>
        <w:t>Boc</w:t>
      </w:r>
      <w:proofErr w:type="spellEnd"/>
      <w:r>
        <w:t xml:space="preserve">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drift of the origin of the supercell, since its potential energy is translationally invariant. This metric captures rigid-body librations of the peptides in the unit cell and lattice distortion between fav8 monomers in different unit cells, since atoms in different unit cells are not constrained to move in any symmetric fashion. </w:t>
      </w:r>
      <w:r w:rsidR="00306F74">
        <w:fldChar w:fldCharType="begin"/>
      </w:r>
      <w:r w:rsidR="00306F74">
        <w:instrText xml:space="preserve"> REF _Ref424115919 \h </w:instrText>
      </w:r>
      <w:r w:rsidR="00306F74">
        <w:fldChar w:fldCharType="separate"/>
      </w:r>
      <w:r w:rsidR="00345430">
        <w:t xml:space="preserve">Figure </w:t>
      </w:r>
      <w:r w:rsidR="00345430">
        <w:rPr>
          <w:noProof/>
        </w:rPr>
        <w:t>2</w:t>
      </w:r>
      <w:r w:rsidR="00345430">
        <w:noBreakHyphen/>
      </w:r>
      <w:r w:rsidR="00345430">
        <w:rPr>
          <w:noProof/>
        </w:rPr>
        <w:t>2</w:t>
      </w:r>
      <w:r w:rsidR="00306F74">
        <w:fldChar w:fldCharType="end"/>
      </w:r>
      <w:r w:rsidR="00306F74">
        <w:t xml:space="preserve"> </w:t>
      </w:r>
      <w:r>
        <w:t xml:space="preserve">plots these RMSD measurements over the course of the 2.4 μs trajectory. If one focuses on a much shorter time scale, the RMSD of both the backbone and of the side-chain atoms appears to converge to 0.5/0.7 Å after as little as 20 ns of dynamics, but </w:t>
      </w:r>
      <w:r w:rsidR="00306F74">
        <w:fldChar w:fldCharType="begin"/>
      </w:r>
      <w:r w:rsidR="00306F74">
        <w:instrText xml:space="preserve"> REF _Ref424115919 \h </w:instrText>
      </w:r>
      <w:r w:rsidR="00306F74">
        <w:fldChar w:fldCharType="separate"/>
      </w:r>
      <w:r w:rsidR="00345430">
        <w:t xml:space="preserve">Figure </w:t>
      </w:r>
      <w:r w:rsidR="00345430">
        <w:rPr>
          <w:noProof/>
        </w:rPr>
        <w:t>2</w:t>
      </w:r>
      <w:r w:rsidR="00345430">
        <w:noBreakHyphen/>
      </w:r>
      <w:r w:rsidR="00345430">
        <w:rPr>
          <w:noProof/>
        </w:rPr>
        <w:t>2</w:t>
      </w:r>
      <w:r w:rsidR="00306F74">
        <w:fldChar w:fldCharType="end"/>
      </w:r>
      <w:r w:rsidR="00306F74">
        <w:t xml:space="preserve"> </w:t>
      </w:r>
      <w:r>
        <w:t xml:space="preserve">shows that these metrics rise suddenly at 400 ns to 0.6/0.75 Å, levels which are maintained for the remainder of the simulation. (Convergence of the other three trajectories is illustrated in Figure S1; backbone and side-chain RMSDs in these simulations are comparable to that of the 2.4 μs trajectory.) Also after roughly 400 ns, backbone lattice RMSD converges to about 0.75 Å. RMSD </w:t>
      </w:r>
      <w:proofErr w:type="gramStart"/>
      <w:r>
        <w:t>adds</w:t>
      </w:r>
      <w:proofErr w:type="gramEnd"/>
      <w:r>
        <w:t xml:space="preserve">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2E1F6F57" wp14:editId="06FF16E7">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AC4B8E" w:rsidRDefault="00AC4B8E" w:rsidP="00146F63">
      <w:pPr>
        <w:pStyle w:val="Caption"/>
      </w:pPr>
      <w:bookmarkStart w:id="20" w:name="_Ref424115919"/>
      <w:r>
        <w:t xml:space="preserve">Figure </w:t>
      </w:r>
      <w:fldSimple w:instr=" STYLEREF 2 \s ">
        <w:r w:rsidR="00345430">
          <w:rPr>
            <w:noProof/>
          </w:rPr>
          <w:t>2</w:t>
        </w:r>
      </w:fldSimple>
      <w:r w:rsidR="00A96617">
        <w:noBreakHyphen/>
      </w:r>
      <w:fldSimple w:instr=" SEQ Figure \* ARABIC \s 2 ">
        <w:r w:rsidR="00345430">
          <w:rPr>
            <w:noProof/>
          </w:rPr>
          <w:t>2</w:t>
        </w:r>
      </w:fldSimple>
      <w:bookmarkEnd w:id="20"/>
      <w:r>
        <w:t xml:space="preserve">. </w:t>
      </w:r>
      <w:r w:rsidRPr="00AC4B8E">
        <w:t>Positional RMSDs of heavy atoms relative to the X-ray structure. Details of each metric are given in the main text. All quantities are plotted over the course of a 2.4 μs simulation, and plots for three additional 1.6 μs simulations are given in the Supporting Information. Purple: ASU RMSD for backbone (N</w:t>
      </w:r>
      <w:proofErr w:type="gramStart"/>
      <w:r w:rsidRPr="00AC4B8E">
        <w:t>,CA,C</w:t>
      </w:r>
      <w:proofErr w:type="gramEnd"/>
      <w:r w:rsidRPr="00AC4B8E">
        <w:t>) atoms. Orange: ASU RMSD for side-chain heavy atoms. Blue: lattice RMSD for backbone atoms.</w:t>
      </w:r>
    </w:p>
    <w:p w:rsidR="00AC4B8E" w:rsidRDefault="00E5148F" w:rsidP="00AC4B8E">
      <w:r w:rsidRPr="00E5148F">
        <w:t xml:space="preserve">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w:t>
      </w:r>
      <w:proofErr w:type="spellStart"/>
      <w:r w:rsidRPr="00E5148F">
        <w:t>Phe</w:t>
      </w:r>
      <w:proofErr w:type="spellEnd"/>
      <w:r w:rsidRPr="00E5148F">
        <w:t>/</w:t>
      </w:r>
      <w:proofErr w:type="spellStart"/>
      <w:r w:rsidRPr="00E5148F">
        <w:t>Boc</w:t>
      </w:r>
      <w:proofErr w:type="spellEnd"/>
      <w:r w:rsidRPr="00E5148F">
        <w:t xml:space="preserve"> atom equivalencies that had been used to compute lattice and ASU RMSDs. A superposition of the resulting average structure with the X-ray result is shown in</w:t>
      </w:r>
      <w:r w:rsidR="00306F74">
        <w:t xml:space="preserve"> </w:t>
      </w:r>
      <w:r w:rsidR="00306F74">
        <w:fldChar w:fldCharType="begin"/>
      </w:r>
      <w:r w:rsidR="00306F74">
        <w:instrText xml:space="preserve"> REF _Ref424115981 \h </w:instrText>
      </w:r>
      <w:r w:rsidR="00306F74">
        <w:fldChar w:fldCharType="separate"/>
      </w:r>
      <w:r w:rsidR="00345430">
        <w:t xml:space="preserve">Figure </w:t>
      </w:r>
      <w:r w:rsidR="00345430">
        <w:rPr>
          <w:noProof/>
        </w:rPr>
        <w:t>2</w:t>
      </w:r>
      <w:r w:rsidR="00345430">
        <w:noBreakHyphen/>
      </w:r>
      <w:r w:rsidR="00345430">
        <w:rPr>
          <w:noProof/>
        </w:rPr>
        <w:t>3</w:t>
      </w:r>
      <w:r w:rsidR="00306F74">
        <w:fldChar w:fldCharType="end"/>
      </w:r>
      <w:r w:rsidRPr="00E5148F">
        <w:t xml:space="preserve">.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w:t>
      </w:r>
      <w:r w:rsidR="00306F74">
        <w:fldChar w:fldCharType="begin"/>
      </w:r>
      <w:r w:rsidR="00306F74">
        <w:instrText xml:space="preserve"> REF _Ref424115981 \h </w:instrText>
      </w:r>
      <w:r w:rsidR="00306F74">
        <w:fldChar w:fldCharType="separate"/>
      </w:r>
      <w:r w:rsidR="00345430">
        <w:t xml:space="preserve">Figure </w:t>
      </w:r>
      <w:r w:rsidR="00345430">
        <w:rPr>
          <w:noProof/>
        </w:rPr>
        <w:t>2</w:t>
      </w:r>
      <w:r w:rsidR="00345430">
        <w:noBreakHyphen/>
      </w:r>
      <w:r w:rsidR="00345430">
        <w:rPr>
          <w:noProof/>
        </w:rPr>
        <w:t>3</w:t>
      </w:r>
      <w:r w:rsidR="00306F74">
        <w:fldChar w:fldCharType="end"/>
      </w:r>
      <w:r w:rsidR="00306F74">
        <w:t xml:space="preserve"> </w:t>
      </w:r>
      <w:r w:rsidRPr="00E5148F">
        <w:t>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drawing>
          <wp:inline distT="0" distB="0" distL="0" distR="0" wp14:anchorId="031E5B89" wp14:editId="3EAA526A">
            <wp:extent cx="2104845" cy="21827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09292" cy="2187335"/>
                    </a:xfrm>
                    <a:prstGeom prst="rect">
                      <a:avLst/>
                    </a:prstGeom>
                  </pic:spPr>
                </pic:pic>
              </a:graphicData>
            </a:graphic>
          </wp:inline>
        </w:drawing>
      </w:r>
    </w:p>
    <w:p w:rsidR="00AC4B8E" w:rsidRDefault="00AC4B8E" w:rsidP="00146F63">
      <w:pPr>
        <w:pStyle w:val="Caption"/>
      </w:pPr>
      <w:bookmarkStart w:id="21" w:name="_Ref424115981"/>
      <w:r>
        <w:t xml:space="preserve">Figure </w:t>
      </w:r>
      <w:fldSimple w:instr=" STYLEREF 2 \s ">
        <w:r w:rsidR="00345430">
          <w:rPr>
            <w:noProof/>
          </w:rPr>
          <w:t>2</w:t>
        </w:r>
      </w:fldSimple>
      <w:r w:rsidR="00A96617">
        <w:noBreakHyphen/>
      </w:r>
      <w:fldSimple w:instr=" SEQ Figure \* ARABIC \s 2 ">
        <w:r w:rsidR="00345430">
          <w:rPr>
            <w:noProof/>
          </w:rPr>
          <w:t>3</w:t>
        </w:r>
      </w:fldSimple>
      <w:bookmarkEnd w:id="21"/>
      <w:r>
        <w:t xml:space="preserve">: </w:t>
      </w:r>
      <w:r w:rsidRPr="00AC4B8E">
        <w:t xml:space="preserve">Superposition of the average simulated structure (black) against the structure refined from diffraction data (orange). The first </w:t>
      </w:r>
      <w:proofErr w:type="spellStart"/>
      <w:r w:rsidRPr="00AC4B8E">
        <w:t>decapeptide</w:t>
      </w:r>
      <w:proofErr w:type="spellEnd"/>
      <w:r w:rsidRPr="00AC4B8E">
        <w:t xml:space="preserve"> (monomer A) matches the X-ray data closely; and monomer B deviates in the side-chain conformation of its Val residue and in the helicity of its C-terminal backbone residues B6–B10.</w:t>
      </w:r>
    </w:p>
    <w:p w:rsidR="00E5148F" w:rsidRDefault="00E5148F" w:rsidP="00E5148F">
      <w:r>
        <w:t>Direct comparison of electron densities provides a more useful criterion for a structural comparison of the simulation against experiment, since it is X-ray scattering from an average density 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r w:rsidR="002C2C01">
        <w:t>s</w:t>
      </w:r>
      <w:r>
        <w:t xml:space="preserve">ection </w:t>
      </w:r>
      <w:r w:rsidR="002C2C01">
        <w:fldChar w:fldCharType="begin"/>
      </w:r>
      <w:r w:rsidR="002C2C01">
        <w:instrText xml:space="preserve"> REF _Ref424115124 \r \h </w:instrText>
      </w:r>
      <w:r w:rsidR="002C2C01">
        <w:fldChar w:fldCharType="separate"/>
      </w:r>
      <w:r w:rsidR="00345430">
        <w:t>2.3</w:t>
      </w:r>
      <w:r w:rsidR="002C2C01">
        <w:fldChar w:fldCharType="end"/>
      </w:r>
      <w:r>
        <w:t>,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000 ASUs. Comparison to the observed structure factors using the CCP4 program SCALEIT</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5], [97]", "plainTextFormattedCitation" : "[95], [97]", "previouslyFormattedCitation" : "[95], [97]" }, "properties" : { "noteIndex" : 0 }, "schema" : "https://github.com/citation-style-language/schema/raw/master/csl-citation.json" }</w:instrText>
      </w:r>
      <w:r w:rsidR="00533F0E">
        <w:fldChar w:fldCharType="separate"/>
      </w:r>
      <w:r w:rsidR="00533F0E" w:rsidRPr="00533F0E">
        <w:rPr>
          <w:noProof/>
        </w:rPr>
        <w:t>[95], [97]</w:t>
      </w:r>
      <w:r w:rsidR="00533F0E">
        <w:fldChar w:fldCharType="end"/>
      </w:r>
      <w:r>
        <w:t xml:space="preserve"> resulted in best-fit scale = 1.09 and B = </w:t>
      </w:r>
      <w:r>
        <w:rPr>
          <w:rFonts w:ascii="Garamond" w:hAnsi="Garamond" w:cs="Garamond"/>
        </w:rPr>
        <w:t>−</w:t>
      </w:r>
      <w:r>
        <w:t>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agreement considering that the observed structure factors were not used to bias the simulation run, qualifying this R-factor as not just an R-free</w:t>
      </w:r>
      <w:r w:rsidR="00533F0E">
        <w:fldChar w:fldCharType="begin" w:fldLock="1"/>
      </w:r>
      <w:r w:rsidR="006331C3">
        <w:instrText>ADDIN CSL_CITATION {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8]", "plainTextFormattedCitation" : "[98]", "previouslyFormattedCitation" : "[98]" }, "properties" : { "noteIndex" : 0 }, "schema" : "https://github.com/citation-style-language/schema/raw/master/csl-citation.json" }</w:instrText>
      </w:r>
      <w:r w:rsidR="00533F0E">
        <w:fldChar w:fldCharType="separate"/>
      </w:r>
      <w:r w:rsidR="00533F0E" w:rsidRPr="00533F0E">
        <w:rPr>
          <w:noProof/>
        </w:rPr>
        <w:t>[98]</w:t>
      </w:r>
      <w:r w:rsidR="00533F0E">
        <w:fldChar w:fldCharType="end"/>
      </w:r>
      <w:r>
        <w:t xml:space="preserve"> but as the R-vault sta</w:t>
      </w:r>
      <w:r w:rsidR="00533F0E">
        <w:t xml:space="preserve">tistic proposed by </w:t>
      </w:r>
      <w:proofErr w:type="spellStart"/>
      <w:r w:rsidR="00533F0E">
        <w:t>Kleywegt</w:t>
      </w:r>
      <w:proofErr w:type="spellEnd"/>
      <w:r w:rsidR="00533F0E">
        <w:t>.</w:t>
      </w:r>
      <w:r w:rsidR="00533F0E">
        <w:fldChar w:fldCharType="begin" w:fldLock="1"/>
      </w:r>
      <w:r w:rsidR="00533F0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9]", "plainTextFormattedCitation" : "[99]", "previouslyFormattedCitation" : "[99]" }, "properties" : { "noteIndex" : 0 }, "schema" : "https://github.com/citation-style-language/schema/raw/master/csl-citation.json" }</w:instrText>
      </w:r>
      <w:r w:rsidR="00533F0E">
        <w:fldChar w:fldCharType="separate"/>
      </w:r>
      <w:r w:rsidR="00533F0E" w:rsidRPr="00533F0E">
        <w:rPr>
          <w:noProof/>
        </w:rPr>
        <w:t>[99]</w:t>
      </w:r>
      <w:r w:rsidR="00533F0E">
        <w:fldChar w:fldCharType="end"/>
      </w:r>
      <w:r>
        <w:t xml:space="preserve">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r>
        <w:t>We next refined the fav8 coordinates against the structure factors from the simulation density, which yielded an R-work/R-free of 9.6%/12.1%. This is higher than the reported</w:t>
      </w:r>
      <w:r w:rsidR="00533F0E">
        <w:t xml:space="preserve"> experimental R-factor of 8%</w:t>
      </w:r>
      <w:r w:rsidR="00533F0E">
        <w:fldChar w:fldCharType="begin" w:fldLock="1"/>
      </w:r>
      <w:r w:rsidR="00E644D1">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533F0E">
        <w:fldChar w:fldCharType="separate"/>
      </w:r>
      <w:r w:rsidR="00533F0E" w:rsidRPr="00533F0E">
        <w:rPr>
          <w:noProof/>
        </w:rPr>
        <w:t>[80]</w:t>
      </w:r>
      <w:r w:rsidR="00533F0E">
        <w:fldChar w:fldCharType="end"/>
      </w:r>
      <w:r>
        <w:t xml:space="preserve">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w:t>
      </w:r>
      <w:r w:rsidR="00DB3993">
        <w:fldChar w:fldCharType="begin"/>
      </w:r>
      <w:r w:rsidR="00DB3993">
        <w:instrText xml:space="preserve"> REF _Ref424118734 \h </w:instrText>
      </w:r>
      <w:r w:rsidR="00DB3993">
        <w:fldChar w:fldCharType="separate"/>
      </w:r>
      <w:r w:rsidR="00345430">
        <w:t xml:space="preserve">Table </w:t>
      </w:r>
      <w:r w:rsidR="00345430">
        <w:rPr>
          <w:noProof/>
        </w:rPr>
        <w:t>2</w:t>
      </w:r>
      <w:r w:rsidR="00345430">
        <w:noBreakHyphen/>
      </w:r>
      <w:r w:rsidR="00345430">
        <w:rPr>
          <w:noProof/>
        </w:rPr>
        <w:t>1</w:t>
      </w:r>
      <w:r w:rsidR="00DB3993">
        <w:fldChar w:fldCharType="end"/>
      </w:r>
      <w:r w:rsidR="00DB3993">
        <w:t xml:space="preserve"> </w:t>
      </w:r>
      <w:r>
        <w:t xml:space="preserve">presents RMSD statistics between this model and coordinates obtained by refinement against experimental density and by the more common procedure of simply averaging the coordinates over the simulation snapshots. (For consistency we use results from our </w:t>
      </w:r>
      <w:proofErr w:type="spellStart"/>
      <w:r>
        <w:t>rerefinement</w:t>
      </w:r>
      <w:proofErr w:type="spellEnd"/>
      <w:r>
        <w:t xml:space="preserve"> against experimental data; the RMSD of our </w:t>
      </w:r>
      <w:proofErr w:type="spellStart"/>
      <w:r>
        <w:t>rerefined</w:t>
      </w:r>
      <w:proofErr w:type="spellEnd"/>
      <w:r>
        <w:t xml:space="preserve">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88"/>
        <w:gridCol w:w="1454"/>
        <w:gridCol w:w="1771"/>
        <w:gridCol w:w="1771"/>
        <w:gridCol w:w="1772"/>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5C7DCE" w:rsidRDefault="000B39F5" w:rsidP="00146F63">
      <w:pPr>
        <w:pStyle w:val="Caption"/>
      </w:pPr>
      <w:bookmarkStart w:id="22" w:name="_Ref424118734"/>
      <w:r>
        <w:t xml:space="preserve">Table </w:t>
      </w:r>
      <w:fldSimple w:instr=" STYLEREF 2 \s ">
        <w:r w:rsidR="00345430">
          <w:rPr>
            <w:noProof/>
          </w:rPr>
          <w:t>2</w:t>
        </w:r>
      </w:fldSimple>
      <w:r w:rsidR="006A59C8">
        <w:noBreakHyphen/>
      </w:r>
      <w:fldSimple w:instr=" SEQ Table \* ARABIC \s 2 ">
        <w:r w:rsidR="00345430">
          <w:rPr>
            <w:noProof/>
          </w:rPr>
          <w:t>1</w:t>
        </w:r>
      </w:fldSimple>
      <w:bookmarkEnd w:id="22"/>
      <w:r>
        <w:t xml:space="preserve">. </w:t>
      </w:r>
      <w:r w:rsidRPr="000B39F5">
        <w:t>RMDS Values between Various Structures</w:t>
      </w:r>
      <w:r>
        <w:t xml:space="preserve">. </w:t>
      </w:r>
      <w:r w:rsidRPr="000B39F5">
        <w:t>The statistics in each box are the backbone (first) and the all heavy atom RMSDs. Terminal capping residues were excluded from the calculation. “Experiment-refined” is the model obtained from refinement of fav8 against the experimental density in Phenix. “Simulation refined” is the structure obtained by refinement against the simulation average density. “Simulation average” is the structure composed of the mean coordinates of each atom over the entire length of the 2.4 μs simulation. The last column presents the average backbone/side chain RMSD of all simulation snapshots against the single structure for that row.</w:t>
      </w:r>
    </w:p>
    <w:p w:rsidR="00E5148F" w:rsidRDefault="00E5148F" w:rsidP="00E5148F">
      <w:r w:rsidRPr="00E5148F">
        <w:t>One global parameter which indicates how well a crystal lattice simulation is reproducing the crystal is its volume. In previous work, we have sought to reproduce this parameter arbitrarily to within 0.3</w:t>
      </w:r>
      <w:r w:rsidR="00E644D1">
        <w:t>% of the experimental result</w:t>
      </w:r>
      <w:r w:rsidR="00E644D1">
        <w:fldChar w:fldCharType="begin" w:fldLock="1"/>
      </w:r>
      <w:r w:rsidR="00E644D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E644D1">
        <w:fldChar w:fldCharType="separate"/>
      </w:r>
      <w:r w:rsidR="00E644D1" w:rsidRPr="00E644D1">
        <w:rPr>
          <w:noProof/>
        </w:rPr>
        <w:t>[79]</w:t>
      </w:r>
      <w:r w:rsidR="00E644D1">
        <w:fldChar w:fldCharType="end"/>
      </w:r>
      <w:r w:rsidRPr="00E5148F">
        <w:t xml:space="preserve"> and found that the choice of simulation models has a significant impact on </w:t>
      </w:r>
      <w:r w:rsidR="00E644D1">
        <w:t>the outcome.</w:t>
      </w:r>
      <w:r w:rsidR="00E644D1">
        <w:fldChar w:fldCharType="begin" w:fldLock="1"/>
      </w:r>
      <w:r w:rsidR="00E644D1">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77]", "plainTextFormattedCitation" : "[77]", "previouslyFormattedCitation" : "[77]" }, "properties" : { "noteIndex" : 0 }, "schema" : "https://github.com/citation-style-language/schema/raw/master/csl-citation.json" }</w:instrText>
      </w:r>
      <w:r w:rsidR="00E644D1">
        <w:fldChar w:fldCharType="separate"/>
      </w:r>
      <w:r w:rsidR="00E644D1" w:rsidRPr="00E644D1">
        <w:rPr>
          <w:noProof/>
        </w:rPr>
        <w:t>[77]</w:t>
      </w:r>
      <w:r w:rsidR="00E644D1">
        <w:fldChar w:fldCharType="end"/>
      </w:r>
      <w:r w:rsidRPr="00E5148F">
        <w:t xml:space="preserve"> As before, our simulations were performed in an NPT ensemble using a </w:t>
      </w:r>
      <w:proofErr w:type="spellStart"/>
      <w:r w:rsidRPr="00E5148F">
        <w:t>Berendsen</w:t>
      </w:r>
      <w:proofErr w:type="spellEnd"/>
      <w:r w:rsidRPr="00E5148F">
        <w:t xml:space="preserve"> barostat and </w:t>
      </w:r>
      <w:proofErr w:type="spellStart"/>
      <w:r w:rsidRPr="00E5148F">
        <w:t>Langevin</w:t>
      </w:r>
      <w:proofErr w:type="spellEnd"/>
      <w:r w:rsidRPr="00E5148F">
        <w:t xml:space="preserve"> thermostat. The experimental volume of 2795.8 Å</w:t>
      </w:r>
      <w:r w:rsidRPr="00306F74">
        <w:rPr>
          <w:vertAlign w:val="superscript"/>
        </w:rPr>
        <w:t>3</w:t>
      </w:r>
      <w:r w:rsidRPr="00E5148F">
        <w:t xml:space="preserve"> was maintained at a mean of 99.89 ± 0.003% of experiment (</w:t>
      </w:r>
      <w:r w:rsidR="00306F74">
        <w:fldChar w:fldCharType="begin"/>
      </w:r>
      <w:r w:rsidR="00306F74">
        <w:instrText xml:space="preserve"> REF _Ref424116051 \h </w:instrText>
      </w:r>
      <w:r w:rsidR="00306F74">
        <w:fldChar w:fldCharType="separate"/>
      </w:r>
      <w:r w:rsidR="00345430">
        <w:t xml:space="preserve">Figure </w:t>
      </w:r>
      <w:r w:rsidR="00345430">
        <w:rPr>
          <w:noProof/>
        </w:rPr>
        <w:t>2</w:t>
      </w:r>
      <w:r w:rsidR="00345430">
        <w:noBreakHyphen/>
      </w:r>
      <w:r w:rsidR="00345430">
        <w:rPr>
          <w:noProof/>
        </w:rPr>
        <w:t>4</w:t>
      </w:r>
      <w:r w:rsidR="00306F74">
        <w:fldChar w:fldCharType="end"/>
      </w:r>
      <w:r w:rsidR="00306F74">
        <w:t xml:space="preserve"> </w:t>
      </w:r>
      <w:r w:rsidRPr="00E5148F">
        <w:t xml:space="preserve">and S2). It is noteworthy that this was achieved without the addition of extra water molecules or other solvent. The fav8 X-ray structure is of high resolution, and the unit cell itself is very compact, but perhaps most importantly the unit cell is very dry for a </w:t>
      </w:r>
      <w:proofErr w:type="spellStart"/>
      <w:r w:rsidRPr="00E5148F">
        <w:t>proteinaceous</w:t>
      </w:r>
      <w:proofErr w:type="spellEnd"/>
      <w:r w:rsidRPr="00E5148F">
        <w:t xml:space="preserve"> crystal.</w:t>
      </w:r>
    </w:p>
    <w:p w:rsidR="00AC4B8E" w:rsidRDefault="00AC4B8E" w:rsidP="00A40661">
      <w:pPr>
        <w:keepNext/>
        <w:ind w:firstLine="0"/>
        <w:jc w:val="center"/>
      </w:pPr>
      <w:r>
        <w:rPr>
          <w:noProof/>
        </w:rPr>
        <w:drawing>
          <wp:inline distT="0" distB="0" distL="0" distR="0" wp14:anchorId="27287677" wp14:editId="5655886C">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AC4B8E" w:rsidRDefault="00AC4B8E" w:rsidP="00146F63">
      <w:pPr>
        <w:pStyle w:val="Caption"/>
      </w:pPr>
      <w:bookmarkStart w:id="23" w:name="_Ref424116051"/>
      <w:r>
        <w:t xml:space="preserve">Figure </w:t>
      </w:r>
      <w:fldSimple w:instr=" STYLEREF 2 \s ">
        <w:r w:rsidR="00345430">
          <w:rPr>
            <w:noProof/>
          </w:rPr>
          <w:t>2</w:t>
        </w:r>
      </w:fldSimple>
      <w:r w:rsidR="00A96617">
        <w:noBreakHyphen/>
      </w:r>
      <w:fldSimple w:instr=" SEQ Figure \* ARABIC \s 2 ">
        <w:r w:rsidR="00345430">
          <w:rPr>
            <w:noProof/>
          </w:rPr>
          <w:t>4</w:t>
        </w:r>
      </w:fldSimple>
      <w:bookmarkEnd w:id="23"/>
      <w:r>
        <w:t xml:space="preserve">: </w:t>
      </w:r>
      <w:r w:rsidRPr="00AC4B8E">
        <w:t>Volume of the supercell over the course of a 2.4 μs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r>
        <w:t>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librations and lattice distortion (inter-ASU or “global” disorder). Isotropic B-factors are related to the mean-squared fluctuations of atoms around their average position</w:t>
      </w:r>
      <w:r w:rsidR="00E644D1">
        <w:t xml:space="preserve"> by the formula:</w:t>
      </w:r>
      <w:r w:rsidR="00E644D1">
        <w:fldChar w:fldCharType="begin" w:fldLock="1"/>
      </w:r>
      <w:r w:rsidR="00E644D1">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mendeley" : { "formattedCitation" : "[14]", "plainTextFormattedCitation" : "[14]", "previouslyFormattedCitation" : "[14]" }, "properties" : { "noteIndex" : 0 }, "schema" : "https://github.com/citation-style-language/schema/raw/master/csl-citation.json" }</w:instrText>
      </w:r>
      <w:r w:rsidR="00E644D1">
        <w:fldChar w:fldCharType="separate"/>
      </w:r>
      <w:r w:rsidR="00E644D1" w:rsidRPr="00E644D1">
        <w:rPr>
          <w:noProof/>
        </w:rPr>
        <w:t>[14]</w:t>
      </w:r>
      <w:r w:rsidR="00E644D1">
        <w:fldChar w:fldCharType="end"/>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146F63">
            <w:pPr>
              <w:pStyle w:val="Caption"/>
            </w:pPr>
            <w:r>
              <w:t xml:space="preserve">(Eq. </w:t>
            </w:r>
            <w:fldSimple w:instr=" SEQ Eq. \* ARABIC ">
              <w:r w:rsidR="00345430">
                <w:rPr>
                  <w:noProof/>
                </w:rPr>
                <w:t>17</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662495">
      <w:pPr>
        <w:ind w:firstLine="0"/>
      </w:pPr>
      <w:proofErr w:type="gramStart"/>
      <w:r>
        <w:t>where</w:t>
      </w:r>
      <w:proofErr w:type="gramEnd"/>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electron density, and the mean squared fluctuations of the distribution then imply a B-factor. The difference between contributions to the B-factors arising from “local” and “global” disorder, which can be discriminated by MD, is related to the difference between calculati</w:t>
      </w:r>
      <w:r w:rsidR="00E644D1">
        <w:t>ons of ASU and lattice RMSD.</w:t>
      </w:r>
      <w:r w:rsidR="00E644D1">
        <w:fldChar w:fldCharType="begin" w:fldLock="1"/>
      </w:r>
      <w:r w:rsidR="00E644D1">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8]", "plainTextFormattedCitation" : "[78]", "previouslyFormattedCitation" : "[78]" }, "properties" : { "noteIndex" : 0 }, "schema" : "https://github.com/citation-style-language/schema/raw/master/csl-citation.json" }</w:instrText>
      </w:r>
      <w:r w:rsidR="00E644D1">
        <w:fldChar w:fldCharType="separate"/>
      </w:r>
      <w:r w:rsidR="00E644D1" w:rsidRPr="00E644D1">
        <w:rPr>
          <w:noProof/>
        </w:rPr>
        <w:t>[78]</w:t>
      </w:r>
      <w:r w:rsidR="00E644D1">
        <w:fldChar w:fldCharType="end"/>
      </w:r>
      <w:r>
        <w:t xml:space="preserve"> We computed B-factors for the 2.4 μs simulation using both methods as described in ref</w:t>
      </w:r>
      <w:r w:rsidR="00E644D1">
        <w:t>.</w:t>
      </w:r>
      <w:r>
        <w:t xml:space="preserve"> </w:t>
      </w:r>
      <w:r w:rsidR="00E644D1">
        <w:fldChar w:fldCharType="begin" w:fldLock="1"/>
      </w:r>
      <w:r w:rsidR="00E644D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E644D1">
        <w:fldChar w:fldCharType="separate"/>
      </w:r>
      <w:r w:rsidR="00E644D1" w:rsidRPr="00E644D1">
        <w:rPr>
          <w:noProof/>
        </w:rPr>
        <w:t>[79]</w:t>
      </w:r>
      <w:r w:rsidR="00E644D1">
        <w:fldChar w:fldCharType="end"/>
      </w:r>
      <w:r>
        <w:t>.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librations and lattice distortion (</w:t>
      </w:r>
      <w:proofErr w:type="spellStart"/>
      <w:r>
        <w:t>i.e</w:t>
      </w:r>
      <w:proofErr w:type="spellEnd"/>
      <w:r>
        <w:t xml:space="preserve"> departure from crystal symmetry in the relative positions of the ASUs to each other). The computed B-factors are compared to the X-ray model in the left-hand side of</w:t>
      </w:r>
      <w:r w:rsidR="00306F74">
        <w:t xml:space="preserve"> </w:t>
      </w:r>
      <w:r w:rsidR="00306F74">
        <w:fldChar w:fldCharType="begin"/>
      </w:r>
      <w:r w:rsidR="00306F74">
        <w:instrText xml:space="preserve"> REF _Ref424116078 \h </w:instrText>
      </w:r>
      <w:r w:rsidR="00306F74">
        <w:fldChar w:fldCharType="separate"/>
      </w:r>
      <w:r w:rsidR="00345430">
        <w:t xml:space="preserve">Figure </w:t>
      </w:r>
      <w:r w:rsidR="00345430">
        <w:rPr>
          <w:noProof/>
        </w:rPr>
        <w:t>2</w:t>
      </w:r>
      <w:r w:rsidR="00345430">
        <w:noBreakHyphen/>
      </w:r>
      <w:r w:rsidR="00345430">
        <w:rPr>
          <w:noProof/>
        </w:rPr>
        <w:t>5</w:t>
      </w:r>
      <w:r w:rsidR="00306F74">
        <w:fldChar w:fldCharType="end"/>
      </w:r>
      <w:r>
        <w:t xml:space="preserve">. If global disorder is removed from the calculation (“RMSD B-factors”), the simulation would underestimate the B-factors of most atoms. However, when disorder from rigid body </w:t>
      </w:r>
      <w:proofErr w:type="spellStart"/>
      <w:r>
        <w:t>libration</w:t>
      </w:r>
      <w:proofErr w:type="spellEnd"/>
      <w:r>
        <w:t xml:space="preserve">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w:t>
      </w:r>
      <w:r w:rsidR="00306F74">
        <w:fldChar w:fldCharType="begin"/>
      </w:r>
      <w:r w:rsidR="00306F74">
        <w:instrText xml:space="preserve"> REF _Ref424116078 \h </w:instrText>
      </w:r>
      <w:r w:rsidR="00306F74">
        <w:fldChar w:fldCharType="separate"/>
      </w:r>
      <w:r w:rsidR="00345430">
        <w:t xml:space="preserve">Figure </w:t>
      </w:r>
      <w:r w:rsidR="00345430">
        <w:rPr>
          <w:noProof/>
        </w:rPr>
        <w:t>2</w:t>
      </w:r>
      <w:r w:rsidR="00345430">
        <w:noBreakHyphen/>
      </w:r>
      <w:r w:rsidR="00345430">
        <w:rPr>
          <w:noProof/>
        </w:rPr>
        <w:t>5</w:t>
      </w:r>
      <w:r w:rsidR="00306F74">
        <w:fldChar w:fldCharType="end"/>
      </w:r>
      <w:r w:rsidR="00306F74">
        <w:t xml:space="preserve"> </w:t>
      </w:r>
      <w:r>
        <w:t>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2A5F853B" wp14:editId="2D86F4C9">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AC4B8E" w:rsidRDefault="00AC4B8E" w:rsidP="00146F63">
      <w:pPr>
        <w:pStyle w:val="Caption"/>
      </w:pPr>
      <w:bookmarkStart w:id="24" w:name="_Ref424116078"/>
      <w:r>
        <w:t xml:space="preserve">Figure </w:t>
      </w:r>
      <w:fldSimple w:instr=" STYLEREF 2 \s ">
        <w:r w:rsidR="00345430">
          <w:rPr>
            <w:noProof/>
          </w:rPr>
          <w:t>2</w:t>
        </w:r>
      </w:fldSimple>
      <w:r w:rsidR="00A96617">
        <w:noBreakHyphen/>
      </w:r>
      <w:fldSimple w:instr=" SEQ Figure \* ARABIC \s 2 ">
        <w:r w:rsidR="00345430">
          <w:rPr>
            <w:noProof/>
          </w:rPr>
          <w:t>5</w:t>
        </w:r>
      </w:fldSimple>
      <w:bookmarkEnd w:id="24"/>
      <w:r>
        <w:t xml:space="preserve">. </w:t>
      </w:r>
      <w:r w:rsidRPr="00AC4B8E">
        <w:t>Left-hand plot: Comparison of computed atomic B-factors obtained over the course of the 2.4 μs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r>
        <w:t>While the RMSD of the peptide converges very quickly in the simulation, the RMSD of the solvent does not converge even after &gt;2 μs of simulation. A visualization of the crystal reveals that the packing of the crystal is such that “channels” for water molecules are formed within the crystal. These channels are co</w:t>
      </w:r>
      <w:r w:rsidR="00E644D1">
        <w:t>-</w:t>
      </w:r>
      <w:r>
        <w:t xml:space="preserve">linear with lattice vector </w:t>
      </w:r>
      <w:proofErr w:type="gramStart"/>
      <w:r>
        <w:t>a and</w:t>
      </w:r>
      <w:proofErr w:type="gramEnd"/>
      <w:r>
        <w:t xml:space="preserve"> provide little steric hindrance for waters to move between 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Trajectory frames were recorded every 10 </w:t>
      </w:r>
      <w:proofErr w:type="spellStart"/>
      <w:r>
        <w:t>ps</w:t>
      </w:r>
      <w:proofErr w:type="spellEnd"/>
      <w:r>
        <w:t>, and in this time water molecules are sometimes seen to move by several angstrom.</w:t>
      </w:r>
    </w:p>
    <w:p w:rsidR="00E5148F" w:rsidRDefault="00E5148F" w:rsidP="00E5148F">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146F63">
            <w:pPr>
              <w:pStyle w:val="Caption"/>
            </w:pPr>
            <w:r>
              <w:t xml:space="preserve">(Eq. </w:t>
            </w:r>
            <w:fldSimple w:instr=" SEQ Eq. \* ARABIC ">
              <w:r w:rsidR="00345430">
                <w:rPr>
                  <w:noProof/>
                </w:rPr>
                <w:t>18</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Plots of the mean square displacement in each direction of space, shown in </w:t>
      </w:r>
      <w:r w:rsidR="00306F74">
        <w:fldChar w:fldCharType="begin"/>
      </w:r>
      <w:r w:rsidR="00306F74">
        <w:instrText xml:space="preserve"> REF _Ref424116115 \h </w:instrText>
      </w:r>
      <w:r w:rsidR="00306F74">
        <w:fldChar w:fldCharType="separate"/>
      </w:r>
      <w:r w:rsidR="00345430">
        <w:t xml:space="preserve">Figure </w:t>
      </w:r>
      <w:r w:rsidR="00345430">
        <w:rPr>
          <w:noProof/>
        </w:rPr>
        <w:t>2</w:t>
      </w:r>
      <w:r w:rsidR="00345430">
        <w:noBreakHyphen/>
      </w:r>
      <w:r w:rsidR="00345430">
        <w:rPr>
          <w:noProof/>
        </w:rPr>
        <w:t>6</w:t>
      </w:r>
      <w:r w:rsidR="00306F74">
        <w:fldChar w:fldCharType="end"/>
      </w:r>
      <w:r>
        <w:t xml:space="preserve"> and S8, do indeed demonstrate that the water is dynamic along the channels, while it is restrained from moving in other directions by the channel walls. The channels can be estimated to be 3–4 Å wide based on a converged mean square displacement of about 12 Å</w:t>
      </w:r>
      <w:r w:rsidRPr="00306F74">
        <w:rPr>
          <w:vertAlign w:val="superscript"/>
        </w:rPr>
        <w:t>2</w:t>
      </w:r>
      <w:r>
        <w:t xml:space="preserve"> in the directions perpendicular to the channel axis. Diffusion along the channel in the four simulations ranged from 1 × 10–8 to 3.4 × 10–8 cm</w:t>
      </w:r>
      <w:r w:rsidR="00EB6BCE" w:rsidRPr="00EB6BCE">
        <w:rPr>
          <w:vertAlign w:val="superscript"/>
        </w:rPr>
        <w:t>2</w:t>
      </w:r>
      <w:r>
        <w:t xml:space="preserve">/s, with a mean diffusion rate of 2.5 × 10–8 </w:t>
      </w:r>
      <w:r w:rsidR="00EB6BCE">
        <w:t>cm</w:t>
      </w:r>
      <w:r w:rsidR="00EB6BCE" w:rsidRPr="00EB6BCE">
        <w:rPr>
          <w:vertAlign w:val="superscript"/>
        </w:rPr>
        <w:t>2</w:t>
      </w:r>
      <w:r>
        <w:t xml:space="preserve">/s calculated after discarding the first 400 ns of each trajectory for equilibration. This is roughly 2000 times slower than the reported 5.2 × 10–5 </w:t>
      </w:r>
      <w:r w:rsidR="00EB6BCE">
        <w:t>cm</w:t>
      </w:r>
      <w:r w:rsidR="00EB6BCE" w:rsidRPr="00EB6BCE">
        <w:rPr>
          <w:vertAlign w:val="superscript"/>
        </w:rPr>
        <w:t>2</w:t>
      </w:r>
      <w:r>
        <w:t>/s diffusion constant of TIP3P water</w:t>
      </w:r>
      <w:r w:rsidR="00E644D1">
        <w:fldChar w:fldCharType="begin" w:fldLock="1"/>
      </w:r>
      <w:r w:rsidR="00E644D1">
        <w:instrText>ADDIN CSL_CITATION { "citationItems" : [ { "id" : "ITEM-1", "itemData" : { "DOI" : "10.1063/1.467949", "ISSN" : "00219606", "author" : [ { "dropping-particle" : "", "family" : "Baez", "given" : "Luis A.", "non-dropping-particle" : "", "parse-names" : false, "suffix" : "" }, { "dropping-particle" : "", "family" : "Clancy", "given" : "Paulette", "non-dropping-particle" : "", "parse-names" : false, "suffix" : "" } ], "container-title" : "The Journal of Chemical Physics", "id" : "ITEM-1", "issue" : "11", "issued" : { "date-parts" : [ [ "1994", "12", "1" ] ] }, "language" : "en", "page" : "9837", "title" : "Existence of a density maximum in extended simple point charge water", "type" : "article-journal", "volume" : "101" }, "uris" : [ "http://www.mendeley.com/documents/?uuid=89012b29-5e65-4ea1-b17a-c91ee3470ff3" ] } ], "mendeley" : { "formattedCitation" : "[100]", "plainTextFormattedCitation" : "[100]", "previouslyFormattedCitation" : "[100]" }, "properties" : { "noteIndex" : 0 }, "schema" : "https://github.com/citation-style-language/schema/raw/master/csl-citation.json" }</w:instrText>
      </w:r>
      <w:r w:rsidR="00E644D1">
        <w:fldChar w:fldCharType="separate"/>
      </w:r>
      <w:r w:rsidR="00E644D1" w:rsidRPr="00E644D1">
        <w:rPr>
          <w:noProof/>
        </w:rPr>
        <w:t>[100]</w:t>
      </w:r>
      <w:r w:rsidR="00E644D1">
        <w:fldChar w:fldCharType="end"/>
      </w:r>
      <w:r>
        <w:t xml:space="preserve">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μs trajectory; over the first 400–500 ns, a diffusion constant of 3.6 × 10–8 </w:t>
      </w:r>
      <w:r w:rsidR="00EB6BCE">
        <w:t>cm</w:t>
      </w:r>
      <w:r w:rsidR="00EB6BCE" w:rsidRPr="00EB6BCE">
        <w:rPr>
          <w:vertAlign w:val="superscript"/>
        </w:rPr>
        <w:t>2</w:t>
      </w:r>
      <w:r>
        <w:t xml:space="preserve">/s could be calculated, but the rate abruptly changed to 1.0 × 10–8 </w:t>
      </w:r>
      <w:r w:rsidR="00EB6BCE">
        <w:t>cm</w:t>
      </w:r>
      <w:r w:rsidR="00EB6BCE" w:rsidRPr="00EB6BCE">
        <w:rPr>
          <w:vertAlign w:val="superscript"/>
        </w:rPr>
        <w:t>2</w:t>
      </w:r>
      <w:r>
        <w:t>/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drawing>
          <wp:inline distT="0" distB="0" distL="0" distR="0" wp14:anchorId="2D69A062" wp14:editId="483A8F84">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A40661" w:rsidRDefault="00A40661" w:rsidP="00146F63">
      <w:pPr>
        <w:pStyle w:val="Caption"/>
      </w:pPr>
      <w:bookmarkStart w:id="25" w:name="_Ref424116115"/>
      <w:r>
        <w:t xml:space="preserve">Figure </w:t>
      </w:r>
      <w:fldSimple w:instr=" STYLEREF 2 \s ">
        <w:r w:rsidR="00345430">
          <w:rPr>
            <w:noProof/>
          </w:rPr>
          <w:t>2</w:t>
        </w:r>
      </w:fldSimple>
      <w:r w:rsidR="00A96617">
        <w:noBreakHyphen/>
      </w:r>
      <w:fldSimple w:instr=" SEQ Figure \* ARABIC \s 2 ">
        <w:r w:rsidR="00345430">
          <w:rPr>
            <w:noProof/>
          </w:rPr>
          <w:t>6</w:t>
        </w:r>
      </w:fldSimple>
      <w:bookmarkEnd w:id="25"/>
      <w:r>
        <w:t xml:space="preserve">. </w:t>
      </w:r>
      <w:r w:rsidRPr="00A40661">
        <w:t>Mean square displacements (MSD) of water molecules over the course of three 1.6 μs and one 2.4 μs simulation trajectories. The slope of the linear fit used to compute the diffusion coefficient is shown in the box.</w:t>
      </w:r>
    </w:p>
    <w:p w:rsidR="00E5148F" w:rsidRDefault="00E5148F" w:rsidP="00E5148F">
      <w:r w:rsidRPr="00E5148F">
        <w:t xml:space="preserve">Further analysis in </w:t>
      </w:r>
      <w:r w:rsidR="00306F74">
        <w:fldChar w:fldCharType="begin"/>
      </w:r>
      <w:r w:rsidR="00306F74">
        <w:instrText xml:space="preserve"> REF _Ref424116137 \h </w:instrText>
      </w:r>
      <w:r w:rsidR="00306F74">
        <w:fldChar w:fldCharType="separate"/>
      </w:r>
      <w:r w:rsidR="00345430">
        <w:t xml:space="preserve">Figure </w:t>
      </w:r>
      <w:r w:rsidR="00345430">
        <w:rPr>
          <w:noProof/>
        </w:rPr>
        <w:t>2</w:t>
      </w:r>
      <w:r w:rsidR="00345430">
        <w:noBreakHyphen/>
      </w:r>
      <w:r w:rsidR="00345430">
        <w:rPr>
          <w:noProof/>
        </w:rPr>
        <w:t>7</w:t>
      </w:r>
      <w:r w:rsidR="00306F74">
        <w:fldChar w:fldCharType="end"/>
      </w:r>
      <w:r w:rsidR="00306F74">
        <w:t xml:space="preserve"> </w:t>
      </w:r>
      <w:r w:rsidRPr="00E5148F">
        <w:t>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w:t>
      </w:r>
      <w:r w:rsidR="00306F74">
        <w:fldChar w:fldCharType="begin"/>
      </w:r>
      <w:r w:rsidR="00306F74">
        <w:instrText xml:space="preserve"> REF _Ref424116137 \h </w:instrText>
      </w:r>
      <w:r w:rsidR="00306F74">
        <w:fldChar w:fldCharType="separate"/>
      </w:r>
      <w:r w:rsidR="00345430">
        <w:t xml:space="preserve">Figure </w:t>
      </w:r>
      <w:r w:rsidR="00345430">
        <w:rPr>
          <w:noProof/>
        </w:rPr>
        <w:t>2</w:t>
      </w:r>
      <w:r w:rsidR="00345430">
        <w:noBreakHyphen/>
      </w:r>
      <w:r w:rsidR="00345430">
        <w:rPr>
          <w:noProof/>
        </w:rPr>
        <w:t>7</w:t>
      </w:r>
      <w:r w:rsidR="00306F74">
        <w:fldChar w:fldCharType="end"/>
      </w:r>
      <w:r w:rsidRPr="00E5148F">
        <w:t>) shows that although 4 is the average state, 5 is in fact the most populous water state. A direct comparison of the cumulative water density from simulation (</w:t>
      </w:r>
      <w:r w:rsidR="00306F74">
        <w:fldChar w:fldCharType="begin"/>
      </w:r>
      <w:r w:rsidR="00306F74">
        <w:instrText xml:space="preserve"> REF _Ref424116160 \h </w:instrText>
      </w:r>
      <w:r w:rsidR="00306F74">
        <w:fldChar w:fldCharType="separate"/>
      </w:r>
      <w:r w:rsidR="00345430">
        <w:t xml:space="preserve">Figure </w:t>
      </w:r>
      <w:r w:rsidR="00345430">
        <w:rPr>
          <w:noProof/>
        </w:rPr>
        <w:t>2</w:t>
      </w:r>
      <w:r w:rsidR="00345430">
        <w:noBreakHyphen/>
      </w:r>
      <w:r w:rsidR="00345430">
        <w:rPr>
          <w:noProof/>
        </w:rPr>
        <w:t>8</w:t>
      </w:r>
      <w:r w:rsidR="00306F74">
        <w:fldChar w:fldCharType="end"/>
      </w:r>
      <w:r w:rsidRPr="00E5148F">
        <w:t>, left panel) to the experimental electron density (</w:t>
      </w:r>
      <w:r w:rsidR="00306F74">
        <w:fldChar w:fldCharType="begin"/>
      </w:r>
      <w:r w:rsidR="00306F74">
        <w:instrText xml:space="preserve"> REF _Ref424116160 \h </w:instrText>
      </w:r>
      <w:r w:rsidR="00306F74">
        <w:fldChar w:fldCharType="separate"/>
      </w:r>
      <w:r w:rsidR="00345430">
        <w:t xml:space="preserve">Figure </w:t>
      </w:r>
      <w:r w:rsidR="00345430">
        <w:rPr>
          <w:noProof/>
        </w:rPr>
        <w:t>2</w:t>
      </w:r>
      <w:r w:rsidR="00345430">
        <w:noBreakHyphen/>
      </w:r>
      <w:r w:rsidR="00345430">
        <w:rPr>
          <w:noProof/>
        </w:rPr>
        <w:t>8</w:t>
      </w:r>
      <w:r w:rsidR="00306F74">
        <w:fldChar w:fldCharType="end"/>
      </w:r>
      <w:r w:rsidRPr="00E5148F">
        <w:t>,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5-water state (</w:t>
      </w:r>
      <w:r w:rsidR="00306F74">
        <w:fldChar w:fldCharType="begin"/>
      </w:r>
      <w:r w:rsidR="00306F74">
        <w:instrText xml:space="preserve"> REF _Ref424116137 \h </w:instrText>
      </w:r>
      <w:r w:rsidR="00306F74">
        <w:fldChar w:fldCharType="separate"/>
      </w:r>
      <w:r w:rsidR="00345430">
        <w:t xml:space="preserve">Figure </w:t>
      </w:r>
      <w:r w:rsidR="00345430">
        <w:rPr>
          <w:noProof/>
        </w:rPr>
        <w:t>2</w:t>
      </w:r>
      <w:r w:rsidR="00345430">
        <w:noBreakHyphen/>
      </w:r>
      <w:r w:rsidR="00345430">
        <w:rPr>
          <w:noProof/>
        </w:rPr>
        <w:t>7</w:t>
      </w:r>
      <w:r w:rsidR="00306F74">
        <w:fldChar w:fldCharType="end"/>
      </w:r>
      <w:r w:rsidRPr="00E5148F">
        <w:t>)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09A09279" wp14:editId="701FE56D">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A40661" w:rsidRDefault="00A40661" w:rsidP="00146F63">
      <w:pPr>
        <w:pStyle w:val="Caption"/>
      </w:pPr>
      <w:bookmarkStart w:id="26" w:name="_Ref424116137"/>
      <w:r>
        <w:t xml:space="preserve">Figure </w:t>
      </w:r>
      <w:fldSimple w:instr=" STYLEREF 2 \s ">
        <w:r w:rsidR="00345430">
          <w:rPr>
            <w:noProof/>
          </w:rPr>
          <w:t>2</w:t>
        </w:r>
      </w:fldSimple>
      <w:r w:rsidR="00A96617">
        <w:noBreakHyphen/>
      </w:r>
      <w:fldSimple w:instr=" SEQ Figure \* ARABIC \s 2 ">
        <w:r w:rsidR="00345430">
          <w:rPr>
            <w:noProof/>
          </w:rPr>
          <w:t>7</w:t>
        </w:r>
      </w:fldSimple>
      <w:bookmarkEnd w:id="26"/>
      <w:r>
        <w:t xml:space="preserve">. </w:t>
      </w:r>
      <w:r w:rsidRPr="00A40661">
        <w:t xml:space="preserve">Water densities in the channels observed in simulations. The left-hand panel depicts the density of waters as a function of </w:t>
      </w:r>
      <w:proofErr w:type="gramStart"/>
      <w:r w:rsidRPr="00A40661">
        <w:t>the a</w:t>
      </w:r>
      <w:proofErr w:type="gramEnd"/>
      <w:r w:rsidRPr="00A40661">
        <w:t xml:space="preserve">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μs trajectory.</w:t>
      </w:r>
    </w:p>
    <w:p w:rsidR="00A40661" w:rsidRDefault="00A40661" w:rsidP="00A40661">
      <w:pPr>
        <w:keepNext/>
        <w:ind w:firstLine="0"/>
        <w:jc w:val="center"/>
      </w:pPr>
      <w:r>
        <w:rPr>
          <w:noProof/>
        </w:rPr>
        <w:drawing>
          <wp:inline distT="0" distB="0" distL="0" distR="0" wp14:anchorId="12B16CA7" wp14:editId="3BA2056E">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A40661" w:rsidRPr="00A40661" w:rsidRDefault="00A40661" w:rsidP="00146F63">
      <w:pPr>
        <w:pStyle w:val="Caption"/>
      </w:pPr>
      <w:bookmarkStart w:id="27" w:name="_Ref424116160"/>
      <w:r>
        <w:t xml:space="preserve">Figure </w:t>
      </w:r>
      <w:fldSimple w:instr=" STYLEREF 2 \s ">
        <w:r w:rsidR="00345430">
          <w:rPr>
            <w:noProof/>
          </w:rPr>
          <w:t>2</w:t>
        </w:r>
      </w:fldSimple>
      <w:r w:rsidR="00A96617">
        <w:noBreakHyphen/>
      </w:r>
      <w:fldSimple w:instr=" SEQ Figure \* ARABIC \s 2 ">
        <w:r w:rsidR="00345430">
          <w:rPr>
            <w:noProof/>
          </w:rPr>
          <w:t>8</w:t>
        </w:r>
      </w:fldSimple>
      <w:bookmarkEnd w:id="27"/>
      <w:r>
        <w:t xml:space="preserve">. </w:t>
      </w:r>
      <w:r w:rsidRPr="00A40661">
        <w:t xml:space="preserve">Water density observed in the 2.4 μs simulation, obtained by using crystal symmetry operations to superimpose all simulated waters onto a single unit cell. Crystallographic peptide is shown in orange and crystallographic water </w:t>
      </w:r>
      <w:proofErr w:type="spellStart"/>
      <w:r w:rsidRPr="00A40661">
        <w:t>oxygens</w:t>
      </w:r>
      <w:proofErr w:type="spellEnd"/>
      <w:r w:rsidRPr="00A40661">
        <w:t xml:space="preserve"> as red spheres. Left-hand panel shows the simulated water density (mesh encloses 90% of water density), right-hand panel shows the electron density obtained by X-ray diffraction (2mFo–</w:t>
      </w:r>
      <w:proofErr w:type="spellStart"/>
      <w:r w:rsidRPr="00A40661">
        <w:t>DFcalc</w:t>
      </w:r>
      <w:proofErr w:type="spellEnd"/>
      <w:r w:rsidRPr="00A40661">
        <w:t xml:space="preserve"> map at 0.8σ). Green arrows point to crystallographic waters and indicate their experimental B-factors, and purple arrow shows a fifth lobe of water density (see text). Produced with VMD and ccp4 mg.</w:t>
      </w:r>
    </w:p>
    <w:p w:rsidR="00E5148F" w:rsidRDefault="00E5148F" w:rsidP="00E5148F">
      <w:r>
        <w:t>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w:t>
      </w:r>
      <w:r w:rsidR="00306F74">
        <w:fldChar w:fldCharType="begin"/>
      </w:r>
      <w:r w:rsidR="00306F74">
        <w:instrText xml:space="preserve"> REF _Ref424116194 \h </w:instrText>
      </w:r>
      <w:r w:rsidR="00306F74">
        <w:fldChar w:fldCharType="separate"/>
      </w:r>
      <w:r w:rsidR="00345430">
        <w:t xml:space="preserve">Figure </w:t>
      </w:r>
      <w:r w:rsidR="00345430">
        <w:rPr>
          <w:noProof/>
        </w:rPr>
        <w:t>2</w:t>
      </w:r>
      <w:r w:rsidR="00345430">
        <w:noBreakHyphen/>
      </w:r>
      <w:r w:rsidR="00345430">
        <w:rPr>
          <w:noProof/>
        </w:rPr>
        <w:t>9</w:t>
      </w:r>
      <w:r w:rsidR="00306F74">
        <w:fldChar w:fldCharType="end"/>
      </w:r>
      <w:r>
        <w:t>).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w:t>
      </w:r>
      <w:r w:rsidRPr="00E644D1">
        <w:rPr>
          <w:vertAlign w:val="subscript"/>
        </w:rPr>
        <w:t>10</w:t>
      </w:r>
      <w:r>
        <w:t xml:space="preserve"> helical conformation in monomer B and the χ1 dihedral of Val B8 flipping to </w:t>
      </w:r>
      <w:proofErr w:type="gramStart"/>
      <w:r>
        <w:t>gauche(</w:t>
      </w:r>
      <w:proofErr w:type="gramEnd"/>
      <w:r>
        <w:t>-). By creating a vector of zeros (state absent) and ones (state present) for all unit cells and all frames of a trajectory, the Pearson correlation coefficients between various states can be computed. Over the course of the 2.4 μs trajectory, the dry state correlates with monomer B 3</w:t>
      </w:r>
      <w:r w:rsidRPr="00E644D1">
        <w:rPr>
          <w:vertAlign w:val="subscript"/>
        </w:rPr>
        <w:t>10</w:t>
      </w:r>
      <w:r>
        <w:t xml:space="preserve"> helicity by a coefficient of 0.986 and with the Val B8 gauche(-) rotamer state by a coefficient of 0.965, and the correlation between the Val B8 gauche(-) rotamer state and monomer B helicity is 0.967 (see Figure S10). It is difficult to determine whether one of these characteristics leads to another, but we can quantify the time by which the correlations develop. If the correlation between states A and B is 0.95 over a period of 2 μs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146F63">
            <w:pPr>
              <w:pStyle w:val="Caption"/>
            </w:pPr>
            <w:r>
              <w:t xml:space="preserve">(Eq. </w:t>
            </w:r>
            <w:fldSimple w:instr=" SEQ Eq. \* ARABIC ">
              <w:r w:rsidR="00345430">
                <w:rPr>
                  <w:noProof/>
                </w:rPr>
                <w:t>19</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For a given window size, the summation runs over all the </w:t>
      </w:r>
      <w:proofErr w:type="spellStart"/>
      <w:r>
        <w:t>nonoverlapping</w:t>
      </w:r>
      <w:proofErr w:type="spellEnd"/>
      <w:r>
        <w:t xml:space="preserve"> windows in the trajectory, and </w:t>
      </w:r>
      <m:oMath>
        <m:r>
          <w:rPr>
            <w:rFonts w:ascii="Cambria Math" w:hAnsi="Cambria Math"/>
          </w:rPr>
          <m:t>cov(x,y)</m:t>
        </m:r>
      </m:oMath>
      <w:r>
        <w:t xml:space="preserve"> denotes the covariance of the vectors x and y. The elements of x and y are the average values of the given characteristic in the window for each of the unit cells. As shown in </w:t>
      </w:r>
      <w:r w:rsidR="00306F74">
        <w:fldChar w:fldCharType="begin"/>
      </w:r>
      <w:r w:rsidR="00306F74">
        <w:instrText xml:space="preserve"> REF _Ref424116205 \h </w:instrText>
      </w:r>
      <w:r w:rsidR="00306F74">
        <w:fldChar w:fldCharType="separate"/>
      </w:r>
      <w:r w:rsidR="00345430">
        <w:t xml:space="preserve">Figure </w:t>
      </w:r>
      <w:r w:rsidR="00345430">
        <w:rPr>
          <w:noProof/>
        </w:rPr>
        <w:t>2</w:t>
      </w:r>
      <w:r w:rsidR="00345430">
        <w:noBreakHyphen/>
      </w:r>
      <w:r w:rsidR="00345430">
        <w:rPr>
          <w:noProof/>
        </w:rPr>
        <w:t>10</w:t>
      </w:r>
      <w:r w:rsidR="00306F74">
        <w:fldChar w:fldCharType="end"/>
      </w:r>
      <w:r w:rsidR="00306F74">
        <w:t xml:space="preserve"> </w:t>
      </w:r>
      <w:r>
        <w:t>the correlation between monomer B 3</w:t>
      </w:r>
      <w:r w:rsidRPr="00E644D1">
        <w:rPr>
          <w:vertAlign w:val="subscript"/>
        </w:rPr>
        <w:t>10</w:t>
      </w:r>
      <w:r>
        <w:t xml:space="preserve"> helicity and the dry state rapidly approaches its long-term asymptotic correlation, whereas the other two correlations take much longer to develop, implying that C-terminal helicity and wet or dry unit cell states are tightly coupled, whereas the </w:t>
      </w:r>
      <w:proofErr w:type="gramStart"/>
      <w:r>
        <w:t>gauche(</w:t>
      </w:r>
      <w:proofErr w:type="gramEnd"/>
      <w:r>
        <w:t>-) Val B8 rotamer conformation may be favored by monomer B 3</w:t>
      </w:r>
      <w:r w:rsidR="00E644D1" w:rsidRPr="00E644D1">
        <w:rPr>
          <w:vertAlign w:val="subscript"/>
        </w:rPr>
        <w:t>10</w:t>
      </w:r>
      <w:r>
        <w:t xml:space="preserve"> helicity or the dry state but is not a gating motion leading to either.</w:t>
      </w:r>
    </w:p>
    <w:p w:rsidR="00A40661" w:rsidRDefault="00A40661" w:rsidP="00A40661">
      <w:pPr>
        <w:keepNext/>
        <w:ind w:firstLine="0"/>
        <w:jc w:val="center"/>
      </w:pPr>
      <w:r>
        <w:rPr>
          <w:noProof/>
        </w:rPr>
        <w:drawing>
          <wp:inline distT="0" distB="0" distL="0" distR="0" wp14:anchorId="51B720BB" wp14:editId="796F829E">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A40661" w:rsidRDefault="00A40661" w:rsidP="00146F63">
      <w:pPr>
        <w:pStyle w:val="Caption"/>
      </w:pPr>
      <w:bookmarkStart w:id="28" w:name="_Ref424116194"/>
      <w:r>
        <w:t xml:space="preserve">Figure </w:t>
      </w:r>
      <w:fldSimple w:instr=" STYLEREF 2 \s ">
        <w:r w:rsidR="00345430">
          <w:rPr>
            <w:noProof/>
          </w:rPr>
          <w:t>2</w:t>
        </w:r>
      </w:fldSimple>
      <w:r w:rsidR="00A96617">
        <w:noBreakHyphen/>
      </w:r>
      <w:fldSimple w:instr=" SEQ Figure \* ARABIC \s 2 ">
        <w:r w:rsidR="00345430">
          <w:rPr>
            <w:noProof/>
          </w:rPr>
          <w:t>9</w:t>
        </w:r>
      </w:fldSimple>
      <w:bookmarkEnd w:id="28"/>
      <w:r>
        <w:t xml:space="preserve">. </w:t>
      </w:r>
      <w:r w:rsidRPr="00A40661">
        <w:t>Mean residence times for each occurring water state over the course of the 2.4 μs trajectory. The one and two water states, though much less frequent than other states (cf.</w:t>
      </w:r>
      <w:r w:rsidR="00306F74">
        <w:t xml:space="preserve"> </w:t>
      </w:r>
      <w:r w:rsidR="00306F74">
        <w:fldChar w:fldCharType="begin"/>
      </w:r>
      <w:r w:rsidR="00306F74">
        <w:instrText xml:space="preserve"> REF _Ref424116137 \h </w:instrText>
      </w:r>
      <w:r w:rsidR="00306F74">
        <w:fldChar w:fldCharType="separate"/>
      </w:r>
      <w:r w:rsidR="00345430">
        <w:t xml:space="preserve">Figure </w:t>
      </w:r>
      <w:r w:rsidR="00345430">
        <w:rPr>
          <w:noProof/>
        </w:rPr>
        <w:t>2</w:t>
      </w:r>
      <w:r w:rsidR="00345430">
        <w:noBreakHyphen/>
      </w:r>
      <w:r w:rsidR="00345430">
        <w:rPr>
          <w:noProof/>
        </w:rPr>
        <w:t>7</w:t>
      </w:r>
      <w:r w:rsidR="00306F74">
        <w:fldChar w:fldCharType="end"/>
      </w:r>
      <w:r w:rsidRPr="00A40661">
        <w:t>),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45F2DBB0" wp14:editId="10E2C52F">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A40661" w:rsidRPr="00A40661" w:rsidRDefault="00A40661" w:rsidP="00146F63">
      <w:pPr>
        <w:pStyle w:val="Caption"/>
      </w:pPr>
      <w:bookmarkStart w:id="29" w:name="_Ref424116205"/>
      <w:r>
        <w:t xml:space="preserve">Figure </w:t>
      </w:r>
      <w:fldSimple w:instr=" STYLEREF 2 \s ">
        <w:r w:rsidR="00345430">
          <w:rPr>
            <w:noProof/>
          </w:rPr>
          <w:t>2</w:t>
        </w:r>
      </w:fldSimple>
      <w:r w:rsidR="00A96617">
        <w:noBreakHyphen/>
      </w:r>
      <w:fldSimple w:instr=" SEQ Figure \* ARABIC \s 2 ">
        <w:r w:rsidR="00345430">
          <w:rPr>
            <w:noProof/>
          </w:rPr>
          <w:t>10</w:t>
        </w:r>
      </w:fldSimple>
      <w:bookmarkEnd w:id="29"/>
      <w:r>
        <w:t xml:space="preserve">. </w:t>
      </w:r>
      <w:r w:rsidRPr="00A40661">
        <w:t xml:space="preserve">Correlation, as a function of measurement time, between the presence of a Val B8 </w:t>
      </w:r>
      <w:proofErr w:type="gramStart"/>
      <w:r w:rsidRPr="00A40661">
        <w:t>gauche(</w:t>
      </w:r>
      <w:proofErr w:type="gramEnd"/>
      <w:r w:rsidRPr="00A40661">
        <w:t>-) rotamer, 1- or 2-water defects, and 3</w:t>
      </w:r>
      <w:r w:rsidRPr="002C2C01">
        <w:rPr>
          <w:vertAlign w:val="subscript"/>
        </w:rPr>
        <w:t>10</w:t>
      </w:r>
      <w:r w:rsidRPr="00A40661">
        <w:t xml:space="preserve"> helical conformation. A conformational change of monomer B helicity is found to be more strongly connected to water defects than either condition is to the Val B8 rotamer state.</w:t>
      </w:r>
    </w:p>
    <w:p w:rsidR="00E5148F" w:rsidRDefault="00E5148F" w:rsidP="00E5148F">
      <w:r w:rsidRPr="00E5148F">
        <w:t xml:space="preserve">In our simulations, there appear to be two structural subpopulations of unit cells. The major population, about 75% of the cells, maintains the crystallographic C-terminal α-helical conformation, a wet unit cell with 3–5 water molecules, but puts the side-chain of Val B8 in a </w:t>
      </w:r>
      <w:proofErr w:type="spellStart"/>
      <w:r w:rsidRPr="00E5148F">
        <w:t>noncrystallographic</w:t>
      </w:r>
      <w:proofErr w:type="spellEnd"/>
      <w:r w:rsidRPr="00E5148F">
        <w:t xml:space="preserve"> </w:t>
      </w:r>
      <w:proofErr w:type="gramStart"/>
      <w:r w:rsidRPr="00E5148F">
        <w:t>trans</w:t>
      </w:r>
      <w:proofErr w:type="gramEnd"/>
      <w:r w:rsidRPr="00E5148F">
        <w:t xml:space="preserve"> conformation. The minor population of unit cells displays increased propensity for a 3</w:t>
      </w:r>
      <w:r w:rsidRPr="00E644D1">
        <w:rPr>
          <w:vertAlign w:val="subscript"/>
        </w:rPr>
        <w:t>10</w:t>
      </w:r>
      <w:r w:rsidRPr="00E5148F">
        <w:t xml:space="preserve"> helical conformation in monomer B, leading to high B-factors and higher positional RMSD in these residues, and retains only one or two waters per unit cell; the minor population also places the Val B8 side-chain in its crystallographic gauche(-) rotamer. The disagreement in average structure and B-factors leads us to conclude that the minor population is an artifact of the calculation. For the Val B8 rotamer, however, bot</w:t>
      </w:r>
      <w:r w:rsidR="00E644D1">
        <w:t xml:space="preserve">h the </w:t>
      </w:r>
      <w:proofErr w:type="spellStart"/>
      <w:r w:rsidR="00E644D1">
        <w:t>Fo</w:t>
      </w:r>
      <w:proofErr w:type="spellEnd"/>
      <w:r w:rsidR="00E644D1">
        <w:t>–Fc map and a Ringer</w:t>
      </w:r>
      <w:r w:rsidR="00E644D1">
        <w:fldChar w:fldCharType="begin" w:fldLock="1"/>
      </w:r>
      <w:r w:rsidR="00E644D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E644D1">
        <w:fldChar w:fldCharType="separate"/>
      </w:r>
      <w:r w:rsidR="00E644D1" w:rsidRPr="00E644D1">
        <w:rPr>
          <w:noProof/>
        </w:rPr>
        <w:t>[57]</w:t>
      </w:r>
      <w:r w:rsidR="00E644D1">
        <w:fldChar w:fldCharType="end"/>
      </w:r>
      <w:r w:rsidRPr="00E5148F">
        <w:t xml:space="preserve"> plot shown in </w:t>
      </w:r>
      <w:r w:rsidR="00306F74">
        <w:fldChar w:fldCharType="begin"/>
      </w:r>
      <w:r w:rsidR="00306F74">
        <w:instrText xml:space="preserve"> REF _Ref424116232 \h </w:instrText>
      </w:r>
      <w:r w:rsidR="00306F74">
        <w:fldChar w:fldCharType="separate"/>
      </w:r>
      <w:r w:rsidR="00345430">
        <w:t xml:space="preserve">Figure </w:t>
      </w:r>
      <w:r w:rsidR="00345430">
        <w:rPr>
          <w:noProof/>
        </w:rPr>
        <w:t>2</w:t>
      </w:r>
      <w:r w:rsidR="00345430">
        <w:noBreakHyphen/>
      </w:r>
      <w:r w:rsidR="00345430">
        <w:rPr>
          <w:noProof/>
        </w:rPr>
        <w:t>11</w:t>
      </w:r>
      <w:r w:rsidR="00306F74">
        <w:fldChar w:fldCharType="end"/>
      </w:r>
      <w:r w:rsidR="00306F74">
        <w:t xml:space="preserve"> </w:t>
      </w:r>
      <w:r w:rsidRPr="00E5148F">
        <w:t>provide evidence of a minor trans conformation for Val B8 in the original fav8 data. Furthermore, the trans conformation is the favored confo</w:t>
      </w:r>
      <w:r w:rsidR="00E644D1">
        <w:t>rmation of valine generally,</w:t>
      </w:r>
      <w:r w:rsidR="00E644D1">
        <w:fldChar w:fldCharType="begin" w:fldLock="1"/>
      </w:r>
      <w:r w:rsidR="00E644D1">
        <w:instrText>ADDIN CSL_CITATION { "citationItems" : [ { "id" : "ITEM-1", "itemData" : { "DOI" : "10.1002/pro.565", "ISSN" : "1469-896X", "PMID" : "21280126", "abstract" : "We have recently completed systematic molecular dynamics simulations of 807 different proteins representing 95% of the known autonomous protein folds in an effort we refer to as Dynameomics. Here we focus on the analysis of side chain conformations and dynamics to create a dynamic rotamer library. Overall this library is derived from 31,000 occurrences of each of 86,217 different residues, or 2.7 \u00d7 10(9) rotamers. This dynamic library has 74% overlap of rotamer distributions with rotamer libraries derived from static high-resolution crystal structures. Seventy-five percent of the residues had an assignable primary conformation, and 68% of the residues had at least one significant alternate conformation. The average correlation time for switching between rotamers ranged from 22 ps for Met to over 8 ns for Cys; this time decreased 20-fold on the surface of the protein and modestly for dihedral angles further from the main chain. Side chain S(2) axis order parameters were calculated and they correlated well with those derived from NMR relaxation experiments (R = 0.9). Relationships relating the S(2) axis order parameters to rotamer occupancy were derived. Overall the Dynameomics rotamer library offers a comprehensive depiction of side chain rotamer preferences and dynamics in solution, and more realistic distributions for dynamic proteins in solution at ambient temperature than libraries derived from crystal structures, in particular charged surface residues are better represented. Details of the rotamer library are presented here and the library itself can be downloaded at http://www.dynameomics.org.", "author" : [ { "dropping-particle" : "", "family" : "Scouras", "given" : "Alexander D", "non-dropping-particle" : "", "parse-names" : false, "suffix" : "" }, { "dropping-particle" : "", "family" : "Daggett", "given" : "Valerie", "non-dropping-particle" : "", "parse-names" : false, "suffix" : "" } ], "container-title" : "Protein Science", "id" : "ITEM-1", "issue" : "2", "issued" : { "date-parts" : [ [ "2011", "2" ] ] }, "note" : "rotamer library dynameomics", "page" : "341-52", "title" : "The Dynameomics rotamer library: amino acid side chain conformations and dynamics from comprehensive molecular dynamics simulations in water.", "type" : "article-journal", "volume" : "20" }, "uris" : [ "http://www.mendeley.com/documents/?uuid=7d67778b-bc20-4e96-b239-7bea46a0450a" ] } ], "mendeley" : { "formattedCitation" : "[101]", "plainTextFormattedCitation" : "[101]", "previouslyFormattedCitation" : "[101]" }, "properties" : { "noteIndex" : 0 }, "schema" : "https://github.com/citation-style-language/schema/raw/master/csl-citation.json" }</w:instrText>
      </w:r>
      <w:r w:rsidR="00E644D1">
        <w:fldChar w:fldCharType="separate"/>
      </w:r>
      <w:r w:rsidR="00E644D1" w:rsidRPr="00E644D1">
        <w:rPr>
          <w:noProof/>
        </w:rPr>
        <w:t>[101]</w:t>
      </w:r>
      <w:r w:rsidR="00E644D1">
        <w:fldChar w:fldCharType="end"/>
      </w:r>
      <w:r w:rsidRPr="00E5148F">
        <w:t xml:space="preserve"> so the preponderance of this state in our simulations is unsurprising. Evidence for the occurrence of the alternate valine rotamer in the crystal is provided by occupancy refinement of the model with two alternate conformers. Standard anisotropic refinement of the model with and without the alternate valine conformer produced an R-work/R-free of 4.11%/5.84% (without the alternate </w:t>
      </w:r>
      <w:proofErr w:type="gramStart"/>
      <w:r w:rsidRPr="00E5148F">
        <w:t>trans</w:t>
      </w:r>
      <w:proofErr w:type="gramEnd"/>
      <w:r w:rsidRPr="00E5148F">
        <w:t xml:space="preserve"> rotamer) and 3.89%/5.53% (with the alternate rotamer). The occupancy of the trans/gauche(-) rotamer refined to 74%/26% ± 2%, which is the reverse of that seen in the 2.4 μs simulation (32%/68%), suggesting that the relative energy of the gauche(-) conformation is about 1 kcal/</w:t>
      </w:r>
      <w:proofErr w:type="spellStart"/>
      <w:r w:rsidRPr="00E5148F">
        <w:t>mol</w:t>
      </w:r>
      <w:proofErr w:type="spellEnd"/>
      <w:r w:rsidRPr="00E5148F">
        <w:t xml:space="preserve">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66B3522C" wp14:editId="0864415F">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A40661" w:rsidRDefault="00A40661" w:rsidP="00146F63">
      <w:pPr>
        <w:pStyle w:val="Caption"/>
      </w:pPr>
      <w:bookmarkStart w:id="30" w:name="_Ref424116232"/>
      <w:r>
        <w:t xml:space="preserve">Figure </w:t>
      </w:r>
      <w:fldSimple w:instr=" STYLEREF 2 \s ">
        <w:r w:rsidR="00345430">
          <w:rPr>
            <w:noProof/>
          </w:rPr>
          <w:t>2</w:t>
        </w:r>
      </w:fldSimple>
      <w:r w:rsidR="00A96617">
        <w:noBreakHyphen/>
      </w:r>
      <w:fldSimple w:instr=" SEQ Figure \* ARABIC \s 2 ">
        <w:r w:rsidR="00345430">
          <w:rPr>
            <w:noProof/>
          </w:rPr>
          <w:t>11</w:t>
        </w:r>
      </w:fldSimple>
      <w:bookmarkEnd w:id="30"/>
      <w:r>
        <w:t xml:space="preserve">. </w:t>
      </w:r>
      <w:r w:rsidRPr="00A40661">
        <w:t xml:space="preserve">Experimental electron density of the Val B8 side chain reveals evidence for partial occupancy of the </w:t>
      </w:r>
      <w:proofErr w:type="gramStart"/>
      <w:r w:rsidRPr="00A40661">
        <w:t>trans</w:t>
      </w:r>
      <w:proofErr w:type="gramEnd"/>
      <w:r w:rsidRPr="00A40661">
        <w:t xml:space="preserve"> rotamer that is preferentially sampled in our simulations. The left-hand panel shows the </w:t>
      </w:r>
      <w:proofErr w:type="spellStart"/>
      <w:r w:rsidRPr="00A40661">
        <w:t>Fo</w:t>
      </w:r>
      <w:proofErr w:type="spellEnd"/>
      <w:r w:rsidRPr="00A40661">
        <w:t xml:space="preserve">–Fc map sampled on a 0.50 Å3 grid and contoured at 4.0 (green) and −4.0 (red) in the vicinity of Val B8 (burgundy). The valine side chain is seen in the experimentally determined </w:t>
      </w:r>
      <w:proofErr w:type="gramStart"/>
      <w:r w:rsidRPr="00A40661">
        <w:t>gauche(</w:t>
      </w:r>
      <w:proofErr w:type="gramEnd"/>
      <w:r w:rsidRPr="00A40661">
        <w:t xml:space="preserve">-) rotamer. A region of positive density indicates the missing alternate </w:t>
      </w:r>
      <w:proofErr w:type="gramStart"/>
      <w:r w:rsidRPr="00A40661">
        <w:t>trans</w:t>
      </w:r>
      <w:proofErr w:type="gramEnd"/>
      <w:r w:rsidRPr="00A40661">
        <w:t xml:space="preserve"> rotamer sampled in our simulation. Image generated with ccp4 mg. The right-hand panel shows the output of </w:t>
      </w:r>
      <w:proofErr w:type="gramStart"/>
      <w:r w:rsidRPr="00A40661">
        <w:t>Ringer(</w:t>
      </w:r>
      <w:proofErr w:type="gramEnd"/>
      <w:r w:rsidRPr="00A40661">
        <w:t xml:space="preserve">47) for the χ1 angle of Val A8 (black) and B8 (blue). An additional peak in the latter case points to the presence of a partially occupied </w:t>
      </w:r>
      <w:proofErr w:type="gramStart"/>
      <w:r w:rsidRPr="00A40661">
        <w:t>trans</w:t>
      </w:r>
      <w:proofErr w:type="gramEnd"/>
      <w:r w:rsidRPr="00A40661">
        <w:t xml:space="preserve"> rotamer in the electron density.</w:t>
      </w:r>
    </w:p>
    <w:p w:rsidR="00E5148F" w:rsidRDefault="00E5148F" w:rsidP="00E5148F">
      <w:r w:rsidRPr="00E5148F">
        <w:t>The coupling between C-terminal helicity and the dry states offers a possible explanation for the sudden shifts in the water diffusivity seen in</w:t>
      </w:r>
      <w:r w:rsidR="00306F74">
        <w:t xml:space="preserve"> </w:t>
      </w:r>
      <w:r w:rsidR="00306F74">
        <w:fldChar w:fldCharType="begin"/>
      </w:r>
      <w:r w:rsidR="00306F74">
        <w:instrText xml:space="preserve"> REF _Ref424116115 \h </w:instrText>
      </w:r>
      <w:r w:rsidR="00306F74">
        <w:fldChar w:fldCharType="separate"/>
      </w:r>
      <w:r w:rsidR="00345430">
        <w:t xml:space="preserve">Figure </w:t>
      </w:r>
      <w:r w:rsidR="00345430">
        <w:rPr>
          <w:noProof/>
        </w:rPr>
        <w:t>2</w:t>
      </w:r>
      <w:r w:rsidR="00345430">
        <w:noBreakHyphen/>
      </w:r>
      <w:r w:rsidR="00345430">
        <w:rPr>
          <w:noProof/>
        </w:rPr>
        <w:t>6</w:t>
      </w:r>
      <w:r w:rsidR="00306F74">
        <w:fldChar w:fldCharType="end"/>
      </w:r>
      <w:r w:rsidRPr="00E5148F">
        <w:t>. During the 2.4 μs simulation, after about 400 ns of dynamics, 9 of the unit cells in the crystal enter a prolonged 1 water defect state. The supercell has nine water channels, and dry cell defects are distributed one per channel. Near the end of the trajectory, from 2 to 2.4 μs,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w:t>
      </w:r>
      <w:r w:rsidRPr="00E644D1">
        <w:rPr>
          <w:vertAlign w:val="subscript"/>
        </w:rPr>
        <w:t>10</w:t>
      </w:r>
      <w:r w:rsidRPr="00E5148F">
        <w:t xml:space="preserve"> helical sampling and because the 3</w:t>
      </w:r>
      <w:r w:rsidRPr="00E644D1">
        <w:rPr>
          <w:vertAlign w:val="subscript"/>
        </w:rPr>
        <w:t>10</w:t>
      </w:r>
      <w:r w:rsidRPr="00E5148F">
        <w:t xml:space="preserve">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r>
        <w:t>We present here results of 6 simulations of a peptide crystal composed of 36 unit cells in a P1 crystal system. Our results offer some of the most detailed agreement to date between a simulation and the diffraction data taken from a biomolecular crystal. In all, the peptide crystal supercell was simulated for 9.6 μs.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that stabilize crystal 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r>
        <w:t>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refinement to a single ASU gives no indication of water hopping or variation in water content between cells, it is known that mean residence times of single water molecules are short (microseconds even for waters buried deep within a protein cavity).</w:t>
      </w:r>
      <w:r w:rsidR="00E644D1">
        <w:fldChar w:fldCharType="begin" w:fldLock="1"/>
      </w:r>
      <w:r w:rsidR="008C331A">
        <w:instrText>ADDIN CSL_CITATION { "citationItems" : [ { "id" : "ITEM-1", "itemData" : { "DOI" : "10.1021/ja038325d", "ISSN" : "0002-7863", "PMID" : "14709075", "abstract" : "Biological processes often involve the surfaces of proteins, where the structural and dynamic properties of the aqueous solvent are modified. Information about the dynamics of protein hydration can be obtained by measuring the magnetic relaxation dispersion (MRD) of the water (2)H and (17)O nuclei or by recording the nuclear Overhauser effect (NOE) between water and protein protons. Here, we use the MRD method to study the hydration of the cyclic peptide oxytocin and the globular protein BPTI in deeply supercooled solutions. The results provide a detailed characterization of water dynamics in the hydration layer at the surface of these biomolecules. More than 95% of the water molecules in contact with the biomolecular surface are found to be no more than two-fold motionally retarded as compared to bulk water. In contrast to small nonpolar molecules, the retardation factor for BPTI showed little or no temperature dependence, suggesting that the exposed nonpolar residues do not induce clathrate-like hydrophobic hydration structures. New NOE data for oxytocin and published NOE data for BPTI were analyzed, and a mutually consistent interpretation of MRD and NOE results was achieved with the aid of a new theory of intermolecular dipolar relaxation that accounts explicitly for the dynamic perturbation at the biomolecular surface. The analysis indicates that water-protein NOEs are dominated by long-range dipolar couplings to bulk water, unless the monitored protein proton is near a partly or fully buried hydration site where the water molecule has a long residence time.", "author" : [ { "dropping-particle" : "", "family" : "Modig", "given" : "Kristofer", "non-dropping-particle" : "", "parse-names" : false, "suffix" : "" }, { "dropping-particle" : "", "family" : "Liepinsh", "given" : "Edvards", "non-dropping-particle" : "", "parse-names" : false, "suffix" : "" }, { "dropping-particle" : "", "family" : "Otting", "given" : "Gottfried", "non-dropping-particle" : "", "parse-names" : false, "suffix" : "" }, { "dropping-particle" : "", "family" : "Halle", "given" : "Bertil", "non-dropping-particle" : "", "parse-names" : false, "suffix" : "" } ], "container-title" : "Journal of the American Chemical Society", "id" : "ITEM-1", "issue" : "1", "issued" : { "date-parts" : [ [ "2004", "1", "14" ] ] }, "page" : "102-14", "publisher" : "American Chemical Society", "title" : "Dynamics of protein and peptide hydration.", "type" : "article-journal", "volume" : "126" }, "uris" : [ "http://www.mendeley.com/documents/?uuid=e1c0d955-eb76-4dcd-b62a-7579791a8bde" ] }, { "id" : "ITEM-2", "itemData" : { "DOI" : "10.1063/1.1625632", "ISSN" : "00219606", "abstract" : "Nuclear spinrelaxation by intermolecular dipole\u2013dipole interactions between macromolecular and solventnuclear moments forms the basis of a widely used method for investigating macromolecular solvation. In particular, intermolecular cross-relaxation [or nuclear Overhauser effect (NOE)] between protein and water protons has been used to probe the mobility of water molecules interacting with the proteinsurface. The method rests on the assumption that the intermolecular NOE is of short (4\u20135 \u00c5) range and thus provides information about the mobility of individual water molecules in hydration sites near the monitored proteinprotons. Here, we present a theoretical analysis of the spectral density function (SDF) that governs the cross-relaxation rates in the laboratory-fixed and rotating frames. In contrast to the r \u22126 dependence of the intramolecular NOEs used for structure determination, the intermolecular NOE is shown to be long-ranged with important contributions from thousands of water molecules. For a consistent interpretation of such NOEs, it is necessary to use a model that explictly incorporates motionally retarded hydration water molecules as well as unperturbed bulk water molecules. We formulate a diffusion model with a nonuniform solvent mobility and solve it to obtain an analytical expression for the SDF. Calculations with this nonuniform diffusion model demonstrate that intermolecular NOEs with surfaceprotons are dominated by long-range dipole couplings to bulk water and therefore provide little or no information about hydration dynamics. The physical basis of this unexpected phenomenon is that the characteristic time scale for relaxation-inducing fluctuations is longer for the more numerous remote water molecules, despite their higher mobility. The analytical results presented here are generally applicable to intermolecular dipolar relaxation of like or unlike (nuclear or electron) spins in a variety of experimental situations.", "author" : [ { "dropping-particle" : "", "family" : "Halle", "given" : "Bertil", "non-dropping-particle" : "", "parse-names" : false, "suffix" : "" } ], "container-title" : "The Journal of Chemical Physics", "id" : "ITEM-2", "issue" : "23", "issued" : { "date-parts" : [ [ "2003", "12", "2" ] ] }, "page" : "12372", "publisher" : "AIP Publishing", "title" : "Cross-relaxation between macromolecular and solvent spins: The role of long-range dipole couplings", "type" : "article-journal", "volume" : "119" }, "uris" : [ "http://www.mendeley.com/documents/?uuid=56bff6a2-d338-4708-ad01-a967c4eaf80d" ] }, { "id" : "ITEM-3", "itemData" : { "DOI" : "10.1021/ja060866q", "ISSN" : "0002-7863", "PMID" : "16787089", "abstract" : "Water-protein interactions play a major role in protein folding, structure, and function, and solid-state NMR has recently been shown to be a powerful tool for the site-resolved observation of these interactions in solid proteins. In this article we report investigations on possible water-protein dipolar transfer mechanisms in the microcrystalline deuterated protein Crh by a set of solid-state NMR techniques. Double-quantum (DQ) filtered and edited heteronuclear correlation experiments are used to follow direct dipolar water-protein magnetization transfers. Experimental data reveal no evidence for \"solid-like\" water molecules, indicating that residence times of solvent molecules are shorter than required for DQ creation, typically a few hundred microseconds. An alternative magnetization pathway, intermolecular cross-relaxation via heteronuclear nuclear Overhauser effects (NOEs), is probed by saturation transfer experiments. The significant additional enhancements observed when irradiating at the water frequency can possibly be attributed to direct heteronuclear water-protein NOEs; however, a contribution from relayed magnetization transfer via chemical exchange or proton-proton dipolar mechanisms cannot be excluded.", "author" : [ { "dropping-particle" : "", "family" : "Lesage", "given" : "Anne", "non-dropping-particle" : "", "parse-names" : false, "suffix" : "" }, { "dropping-particle" : "", "family" : "Emsley", "given" : "Lyndon", "non-dropping-particle" : "", "parse-names" : false, "suffix" : "" }, { "dropping-particle" : "", "family" : "Penin", "given" : "Fran\u00e7ois", "non-dropping-particle" : "", "parse-names" : false, "suffix" : "" }, { "dropping-particle" : "", "family" : "B\u00f6ckmann", "given" : "Anja", "non-dropping-particle" : "", "parse-names" : false, "suffix" : "" } ], "container-title" : "Journal of the American Chemical Society", "id" : "ITEM-3", "issue" : "25", "issued" : { "date-parts" : [ [ "2006", "6", "28" ] ] }, "page" : "8246-55", "publisher" : "American Chemical Society", "title" : "Investigation of dipolar-mediated water-protein interactions in microcrystalline Crh by solid-state NMR spectroscopy.", "type" : "article-journal", "volume" : "128" }, "uris" : [ "http://www.mendeley.com/documents/?uuid=1abee00b-b5af-49f9-95fc-8c3ba477abae" ] } ], "mendeley" : { "formattedCitation" : "[102]\u2013[104]", "plainTextFormattedCitation" : "[102]\u2013[104]", "previouslyFormattedCitation" : "[102]\u2013[104]" }, "properties" : { "noteIndex" : 0 }, "schema" : "https://github.com/citation-style-language/schema/raw/master/csl-citation.json" }</w:instrText>
      </w:r>
      <w:r w:rsidR="00E644D1">
        <w:fldChar w:fldCharType="separate"/>
      </w:r>
      <w:r w:rsidR="00E644D1" w:rsidRPr="00E644D1">
        <w:rPr>
          <w:noProof/>
        </w:rPr>
        <w:t>[102]–[104]</w:t>
      </w:r>
      <w:r w:rsidR="00E644D1">
        <w:fldChar w:fldCharType="end"/>
      </w:r>
      <w:r>
        <w:t xml:space="preserve"> </w:t>
      </w:r>
      <w:proofErr w:type="gramStart"/>
      <w:r>
        <w:t>This</w:t>
      </w:r>
      <w:proofErr w:type="gramEnd"/>
      <w:r>
        <w:t xml:space="preserve">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r>
        <w:t>An ensemble of two structurally different populations of unit cells is observed. About 25% of the unit cells are characterized by increased 3</w:t>
      </w:r>
      <w:r w:rsidRPr="002C2C01">
        <w:rPr>
          <w:vertAlign w:val="subscript"/>
        </w:rPr>
        <w:t>10</w:t>
      </w:r>
      <w:r>
        <w:t xml:space="preserve"> helical propensity, decreased water content (containing only 1 or 2 waters) and occupancy of the gauche(-) χ1 </w:t>
      </w:r>
      <w:proofErr w:type="spellStart"/>
      <w:r>
        <w:t>rotmer</w:t>
      </w:r>
      <w:proofErr w:type="spellEnd"/>
      <w:r>
        <w:t xml:space="preserve"> of Val B8. These three characteristics are highly correlated over the course of the microsecond long simulations, but it is unclear which of them might be the driving factor. Because 3</w:t>
      </w:r>
      <w:r w:rsidRPr="00E644D1">
        <w:rPr>
          <w:vertAlign w:val="subscript"/>
        </w:rPr>
        <w:t>10</w:t>
      </w:r>
      <w:r>
        <w:t xml:space="preserve">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w:t>
      </w:r>
      <w:r w:rsidRPr="008C331A">
        <w:rPr>
          <w:vertAlign w:val="subscript"/>
        </w:rPr>
        <w:t>10</w:t>
      </w:r>
      <w:r>
        <w:t xml:space="preserve"> helix to form, and variations in water content or close contacts with an </w:t>
      </w:r>
      <w:proofErr w:type="spellStart"/>
      <w:r>
        <w:t>Aib</w:t>
      </w:r>
      <w:proofErr w:type="spellEnd"/>
      <w:r>
        <w:t xml:space="preserve"> 5 side chain in monomer </w:t>
      </w:r>
      <w:proofErr w:type="gramStart"/>
      <w:r>
        <w:t>A</w:t>
      </w:r>
      <w:proofErr w:type="gramEnd"/>
      <w:r>
        <w:t xml:space="preserve">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rotamer. This is consistent with recent results from the Ringer program,</w:t>
      </w:r>
      <w:r w:rsidR="008C331A">
        <w:fldChar w:fldCharType="begin" w:fldLock="1"/>
      </w:r>
      <w:r w:rsidR="008C331A">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8C331A">
        <w:fldChar w:fldCharType="separate"/>
      </w:r>
      <w:r w:rsidR="008C331A" w:rsidRPr="008C331A">
        <w:rPr>
          <w:noProof/>
        </w:rPr>
        <w:t>[57]</w:t>
      </w:r>
      <w:r w:rsidR="008C331A">
        <w:fldChar w:fldCharType="end"/>
      </w:r>
      <w:r>
        <w:t xml:space="preserve"> showing that 18% of a test set of </w:t>
      </w:r>
      <w:r w:rsidR="008C331A">
        <w:t>PDB</w:t>
      </w:r>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electron density for the presence of both 3</w:t>
      </w:r>
      <w:r w:rsidRPr="008C331A">
        <w:rPr>
          <w:vertAlign w:val="subscript"/>
        </w:rPr>
        <w:t>10</w:t>
      </w:r>
      <w:r>
        <w:t xml:space="preserve"> and α-helical varieties of the second monomer. Thus we conclude that the observed correlation between the unit cell water content, the Val B8 rotamer, and the helical conformation of the molecule is an artifact of the simulation. This is valuable information for further work on improved force field models for MD. A fine equilibrium of protein–protein and protein–solvent interactions drives the formation of t</w:t>
      </w:r>
      <w:r w:rsidR="008C331A">
        <w:t>he various types of helices,</w:t>
      </w:r>
      <w:r w:rsidR="008C331A">
        <w:fldChar w:fldCharType="begin" w:fldLock="1"/>
      </w:r>
      <w:r w:rsidR="008C331A">
        <w:instrText>ADDIN CSL_CITATION { "citationItems" : [ { "id" : "ITEM-1", "itemData" : { "DOI" : "10.1021/bi00483a001", "ISSN" : "0006-2960", "author" : [ { "dropping-particle" : "", "family" : "Dill", "given" : "Ken A.", "non-dropping-particle" : "", "parse-names" : false, "suffix" : "" } ], "container-title" : "Biochemistry", "id" : "ITEM-1", "issue" : "31", "issued" : { "date-parts" : [ [ "1990", "8" ] ] }, "page" : "7133-7155", "publisher" : "American Chemical Society", "title" : "Dominant forces in protein folding", "type" : "article-journal", "volume" : "29" }, "uris" : [ "http://www.mendeley.com/documents/?uuid=0866dde1-2880-4260-ac16-4bd2fff83ff8" ] } ], "mendeley" : { "formattedCitation" : "[105]", "plainTextFormattedCitation" : "[105]", "previouslyFormattedCitation" : "[105]" }, "properties" : { "noteIndex" : 0 }, "schema" : "https://github.com/citation-style-language/schema/raw/master/csl-citation.json" }</w:instrText>
      </w:r>
      <w:r w:rsidR="008C331A">
        <w:fldChar w:fldCharType="separate"/>
      </w:r>
      <w:r w:rsidR="008C331A" w:rsidRPr="008C331A">
        <w:rPr>
          <w:noProof/>
        </w:rPr>
        <w:t>[105]</w:t>
      </w:r>
      <w:r w:rsidR="008C331A">
        <w:fldChar w:fldCharType="end"/>
      </w:r>
      <w:r>
        <w:t xml:space="preserve"> and we suspect that further fine-tuning of hydrogen-bond treatment and solvent parameters in current force fi</w:t>
      </w:r>
      <w:r w:rsidR="008C331A">
        <w:t>eld models is necessary.</w:t>
      </w:r>
      <w:r w:rsidR="008C331A">
        <w:fldChar w:fldCharType="begin" w:fldLock="1"/>
      </w:r>
      <w:r w:rsidR="008C331A">
        <w:instrText>ADDIN CSL_CITATION { "citationItems" : [ { "id" : "ITEM-1", "itemData" : { "DOI" : "10.1016/j.bpj.2010.04.062", "ISSN" : "1542-0086", "PMID" : "20643085", "abstract" : "Protein dynamics on the atomic level and on the microsecond timescale has recently become accessible from both computation and experiment. To validate molecular dynamics (MD) at the submicrosecond timescale against experiment we present microsecond MD simulations in 10 different force-field configurations for two globular proteins, ubiquitin and the gb3 domain of protein G, for which extensive NMR data is available. We find that the reproduction of the measured NMR data strongly depends on the chosen force field and electrostatics treatment. Generally, particle-mesh Ewald outperforms cut-off and reaction-field approaches. A comparison to measured J-couplings across hydrogen bonds suggests that there is room for improvement in the force-field description of hydrogen bonds in most modern force fields. Our results show that with current force fields, simulations beyond hundreds of nanoseconds run an increased risk of undergoing transitions to nonnative conformational states or will persist within states of high free energy for too long, thus skewing the obtained population frequencies. Only for the AMBER99sb force field have such transitions not been observed. Thus, our results have significance for the interpretation of data obtained with long MD simulations, for the selection of force fields for MD studies and for force-field development. We hope that this comprehensive benchmark based on NMR data applied to many popular MD force fields will serve as a useful resource to the MD community. Finally, we find that for gb3, the force-field AMBER99sb reaches comparable accuracy in back-calculated residual dipolar couplings and J-couplings across hydrogen bonds to ensembles obtained by refinement against NMR data.", "author" : [ { "dropping-particle" : "", "family" : "Lange", "given" : "Oliver F", "non-dropping-particle" : "", "parse-names" : false, "suffix" : "" }, { "dropping-particle" : "", "family" : "Spoel", "given" : "David", "non-dropping-particle" : "van der", "parse-names" : false, "suffix" : "" }, { "dropping-particle" : "", "family" : "Groot", "given" : "Bert L", "non-dropping-particle" : "de", "parse-names" : false, "suffix" : "" } ], "container-title" : "Biophysical journal", "id" : "ITEM-1", "issue" : "2", "issued" : { "date-parts" : [ [ "2010", "7", "21" ] ] }, "page" : "647-55", "title" : "Scrutinizing molecular mechanics force fields on the submicrosecond timescale with NMR data.", "type" : "article-journal", "volume" : "99" }, "uris" : [ "http://www.mendeley.com/documents/?uuid=1b95792c-46e7-4462-873d-8a0e48734a70" ] }, { "id" : "ITEM-2", "itemData" : { "DOI" : "10.1016/S0022-2836(03)00021-4", "ISSN" : "00222836", "abstract" : "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u2013protein complexes. The new potential is superior to the widely used Coulomb model of hydrogen bonding in prediction of the sequences of proteins and protein\u2013protein interfaces from their structures, and improves discrimination of correctly docked protein\u2013protein complexes from large sets of alternative structures.", "author" : [ { "dropping-particle" : "", "family" : "Kortemme", "given" : "Tanja", "non-dropping-particle" : "", "parse-names" : false, "suffix" : "" }, { "dropping-particle" : "V.", "family" : "Morozov", "given" : "Alexandre", "non-dropping-particle" : "", "parse-names" : false, "suffix" : "" }, { "dropping-particle" : "", "family" : "Baker", "given" : "David", "non-dropping-particle" : "", "parse-names" : false, "suffix" : "" } ], "container-title" : "Journal of Molecular Biology", "id" : "ITEM-2", "issue" : "4", "issued" : { "date-parts" : [ [ "2003", "2" ] ] }, "page" : "1239-1259", "title" : "An Orientation-dependent Hydrogen Bonding Potential Improves Prediction of Specificity and Structure for Proteins and Protein\u2013Protein Complexes", "type" : "article-journal", "volume" : "326" }, "uris" : [ "http://www.mendeley.com/documents/?uuid=1581f9b1-8ce5-48a1-beaa-d8cbd6bac18f" ] } ], "mendeley" : { "formattedCitation" : "[106], [107]", "plainTextFormattedCitation" : "[106], [107]", "previouslyFormattedCitation" : "[106], [107]" }, "properties" : { "noteIndex" : 0 }, "schema" : "https://github.com/citation-style-language/schema/raw/master/csl-citation.json" }</w:instrText>
      </w:r>
      <w:r w:rsidR="008C331A">
        <w:fldChar w:fldCharType="separate"/>
      </w:r>
      <w:r w:rsidR="008C331A" w:rsidRPr="008C331A">
        <w:rPr>
          <w:noProof/>
        </w:rPr>
        <w:t>[106], [107]</w:t>
      </w:r>
      <w:r w:rsidR="008C331A">
        <w:fldChar w:fldCharType="end"/>
      </w:r>
    </w:p>
    <w:p w:rsidR="00DF65EC" w:rsidRDefault="00E5148F" w:rsidP="00E5148F">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w:t>
      </w:r>
      <w:r w:rsidR="008C331A">
        <w:t>using the all-atom AMOEBA</w:t>
      </w:r>
      <w:r w:rsidR="008C331A">
        <w:fldChar w:fldCharType="begin" w:fldLock="1"/>
      </w:r>
      <w:r w:rsidR="002C2C01">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8]", "plainTextFormattedCitation" : "[34], [35], [108]", "previouslyFormattedCitation" : "[34], [35], [108]" }, "properties" : { "noteIndex" : 0 }, "schema" : "https://github.com/citation-style-language/schema/raw/master/csl-citation.json" }</w:instrText>
      </w:r>
      <w:r w:rsidR="008C331A">
        <w:fldChar w:fldCharType="separate"/>
      </w:r>
      <w:r w:rsidR="008C331A" w:rsidRPr="008C331A">
        <w:rPr>
          <w:noProof/>
        </w:rPr>
        <w:t>[34], [35], [108]</w:t>
      </w:r>
      <w:r w:rsidR="008C331A">
        <w:fldChar w:fldCharType="end"/>
      </w:r>
      <w:r>
        <w:t xml:space="preserve">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biomolecular structure and dynamics from diffraction data.</w:t>
      </w:r>
    </w:p>
    <w:p w:rsidR="00DF65EC" w:rsidRDefault="00DF65EC" w:rsidP="00DF65EC">
      <w:pPr>
        <w:pStyle w:val="Heading3"/>
      </w:pPr>
      <w:r>
        <w:t>Supporting Information</w:t>
      </w:r>
    </w:p>
    <w:p w:rsidR="00DF65EC" w:rsidRDefault="00DF65EC" w:rsidP="00DF65EC">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rPr>
          <w:rFonts w:eastAsiaTheme="majorEastAsia"/>
          <w:b/>
          <w:bCs/>
          <w:i/>
          <w:iCs/>
          <w:sz w:val="28"/>
          <w:szCs w:val="28"/>
        </w:rPr>
      </w:pPr>
      <w:r w:rsidRPr="00DF65EC">
        <w:t xml:space="preserve">Experimental diffraction data of the fav8 </w:t>
      </w:r>
      <w:proofErr w:type="spellStart"/>
      <w:r w:rsidRPr="00DF65EC">
        <w:t>decapeptide</w:t>
      </w:r>
      <w:proofErr w:type="spellEnd"/>
      <w:r w:rsidRPr="00DF65EC">
        <w:t xml:space="preserve"> was kindly provided by S. </w:t>
      </w:r>
      <w:proofErr w:type="spellStart"/>
      <w:r w:rsidRPr="00DF65EC">
        <w:t>Aravinda</w:t>
      </w:r>
      <w:proofErr w:type="spellEnd"/>
      <w:r w:rsidRPr="00DF65EC">
        <w:t xml:space="preserve"> and P. </w:t>
      </w:r>
      <w:proofErr w:type="spellStart"/>
      <w:r w:rsidRPr="00DF65EC">
        <w:t>Balaram</w:t>
      </w:r>
      <w:proofErr w:type="spellEnd"/>
      <w:r w:rsidRPr="00DF65EC">
        <w:t xml:space="preserve">. We thank Darrin York, </w:t>
      </w:r>
      <w:proofErr w:type="spellStart"/>
      <w:r w:rsidRPr="00DF65EC">
        <w:t>Huanwang</w:t>
      </w:r>
      <w:proofErr w:type="spellEnd"/>
      <w:r w:rsidRPr="00DF65EC">
        <w:t xml:space="preserve"> Yang, and Joe </w:t>
      </w:r>
      <w:proofErr w:type="spellStart"/>
      <w:r w:rsidRPr="00DF65EC">
        <w:t>Marcotrigiano</w:t>
      </w:r>
      <w:proofErr w:type="spellEnd"/>
      <w:r w:rsidRPr="00DF65EC">
        <w:t xml:space="preserve"> for helpful discussions. This work was supported in part by NIH grant GM 45811 and by a Rutgers Presidential Fellowship to P.A.J. J.M.H. is also supported by the National Institutes of Health GM073210, GM082250, and GM094625 and the Integrated Diffraction Analysis Technologies (IDAT) program under contract no. DE-AC02-05CH11231 with the U.S. Department of Energy.</w:t>
      </w:r>
      <w:r w:rsidR="006651FB">
        <w:br w:type="page"/>
      </w:r>
    </w:p>
    <w:p w:rsidR="00917222" w:rsidRPr="005814D0" w:rsidRDefault="005814D0" w:rsidP="005814D0">
      <w:pPr>
        <w:pStyle w:val="Heading2"/>
      </w:pPr>
      <w:bookmarkStart w:id="31" w:name="_Toc424205678"/>
      <w:r w:rsidRPr="005814D0">
        <w:t xml:space="preserve">Improving Model Interpretation </w:t>
      </w:r>
      <w:r w:rsidR="00F30E36" w:rsidRPr="005814D0">
        <w:t>through</w:t>
      </w:r>
      <w:r w:rsidRPr="005814D0">
        <w:t xml:space="preserve"> Crystallographic Refinement and Molecular Dynamics Simulation</w:t>
      </w:r>
      <w:bookmarkEnd w:id="31"/>
    </w:p>
    <w:p w:rsidR="00580911" w:rsidRPr="00EC3D78" w:rsidRDefault="00580911" w:rsidP="00580911">
      <w:pPr>
        <w:pStyle w:val="Heading3"/>
      </w:pPr>
      <w:r w:rsidRPr="00EC3D78">
        <w:t>Abstract</w:t>
      </w:r>
    </w:p>
    <w:p w:rsidR="00580911" w:rsidRPr="00FB06E1" w:rsidRDefault="00580911" w:rsidP="00FB06E1">
      <w:r>
        <w:t>Molecular dynamics of crystals is useful both as a diagnostic tool of force field accuracy and to provide additional information for crystallographic data interpretation. In a previous study</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of a small peptide crystal we demonstrated excellent agreement with experimental data but also discrepancies which led us to predict a different representation of solvent in the model. We now present the results of seven 500ns simulations of the crystal supercell with varying solvent content as well as 75 ns of simulation using the AMOEBA polarizable force field. We see that both structural (RMSD, R-factor) and dynamic (B-factors) agreement with experimental data improves as water is added to the system and then deteriorates again past a certain point. Important structural insights from the previous study such as the dynamic flow of solvent through crystal interstices and side chain conformational heterogeneity are maintained while elements postulated to be artifacts, such as persistent dry states and an elevated B-factor region around the C-terminus of monomer B disappear. All results are wholly consistent with our predictions from the previous study. Furthermore, we make methodological contributions by demonstrating reproducibility of crystal simulation data and validating the NVT ensemble approach to crystal simulations. Our results lead to a more accurate understanding of the physical crystal and confirm the potential of crystal molecular dynamics methods for validating experimental refinement results.</w:t>
      </w:r>
    </w:p>
    <w:p w:rsidR="00580911" w:rsidRPr="00580911" w:rsidRDefault="00DC0641" w:rsidP="00580911">
      <w:pPr>
        <w:pStyle w:val="Heading3"/>
      </w:pPr>
      <w:r>
        <w:t>Introduction</w:t>
      </w:r>
    </w:p>
    <w:p w:rsidR="00580911" w:rsidRDefault="00580911" w:rsidP="00580911">
      <w:r>
        <w:t>Crystallography is fundamental to the study of biomolecular structure with over 90% of the models in the Protein Data Bank</w:t>
      </w:r>
      <w:r>
        <w:fldChar w:fldCharType="begin" w:fldLock="1"/>
      </w:r>
      <w:r w:rsidR="006331C3">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6331C3" w:rsidRPr="006331C3">
        <w:rPr>
          <w:noProof/>
        </w:rPr>
        <w:t>[16]</w:t>
      </w:r>
      <w:r>
        <w:fldChar w:fldCharType="end"/>
      </w:r>
      <w:r>
        <w:t xml:space="preserve"> having been solved by crystallographic methods. However, the typical approach in crystallography has been to present a single static model of atomic coordinates that best agrees with experimental diffraction data. This is expected because the diffraction experiment is a time and space-averaged technique.</w:t>
      </w:r>
      <w:r>
        <w:fldChar w:fldCharType="begin" w:fldLock="1"/>
      </w:r>
      <w:r w:rsidR="006331C3">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6]", "plainTextFormattedCitation" : "[66]", "previouslyFormattedCitation" : "[66]" }, "properties" : { "noteIndex" : 0 }, "schema" : "https://github.com/citation-style-language/schema/raw/master/csl-citation.json" }</w:instrText>
      </w:r>
      <w:r>
        <w:fldChar w:fldCharType="separate"/>
      </w:r>
      <w:r w:rsidR="006331C3" w:rsidRPr="006331C3">
        <w:rPr>
          <w:noProof/>
        </w:rPr>
        <w:t>[66]</w:t>
      </w:r>
      <w:r>
        <w:fldChar w:fldCharType="end"/>
      </w:r>
      <w:r>
        <w:t xml:space="preserve"> Nevertheless, because physical crystals are both spatially heterogeneous and temporally dynamic</w:t>
      </w:r>
      <w:r>
        <w:fldChar w:fldCharType="begin" w:fldLock="1"/>
      </w:r>
      <w:r w:rsidR="006331C3">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fldChar w:fldCharType="separate"/>
      </w:r>
      <w:r w:rsidR="006331C3" w:rsidRPr="006331C3">
        <w:rPr>
          <w:noProof/>
        </w:rPr>
        <w:t>[55]</w:t>
      </w:r>
      <w:r>
        <w:fldChar w:fldCharType="end"/>
      </w:r>
      <w:r>
        <w:t>, a more complete understanding of biomolecules entails finding a way to move past the single static representation. A number of research efforts in recent years have moved in this direction.</w:t>
      </w:r>
      <w:r>
        <w:fldChar w:fldCharType="begin" w:fldLock="1"/>
      </w:r>
      <w:r w:rsidR="006331C3">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fldChar w:fldCharType="separate"/>
      </w:r>
      <w:r w:rsidR="006331C3" w:rsidRPr="006331C3">
        <w:rPr>
          <w:noProof/>
        </w:rPr>
        <w:t>[53], [58]</w:t>
      </w:r>
      <w:r>
        <w:fldChar w:fldCharType="end"/>
      </w:r>
      <w:r>
        <w:t xml:space="preserve"> One such approach is through molecular dynamics (MD) simulations of crystals.</w:t>
      </w:r>
      <w:r>
        <w:fldChar w:fldCharType="begin" w:fldLock="1"/>
      </w:r>
      <w:r w:rsidR="006331C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4",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4], [77]\u2013[79], [109]", "plainTextFormattedCitation" : "[64], [77]\u2013[79], [109]", "previouslyFormattedCitation" : "[64], [77]\u2013[79], [109]" }, "properties" : { "noteIndex" : 0 }, "schema" : "https://github.com/citation-style-language/schema/raw/master/csl-citation.json" }</w:instrText>
      </w:r>
      <w:r>
        <w:fldChar w:fldCharType="separate"/>
      </w:r>
      <w:r w:rsidR="006331C3" w:rsidRPr="006331C3">
        <w:rPr>
          <w:noProof/>
        </w:rPr>
        <w:t>[64], [77]–[79], [109]</w:t>
      </w:r>
      <w:r>
        <w:fldChar w:fldCharType="end"/>
      </w:r>
    </w:p>
    <w:p w:rsidR="00580911" w:rsidRDefault="00580911" w:rsidP="00580911">
      <w:r>
        <w:t>In recent work</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an MD simulation of the crystalline form of a small synthetic </w:t>
      </w:r>
      <w:proofErr w:type="spellStart"/>
      <w:r>
        <w:t>decapepti</w:t>
      </w:r>
      <w:r w:rsidR="006331C3">
        <w:t>d</w:t>
      </w:r>
      <w:r>
        <w:t>e</w:t>
      </w:r>
      <w:proofErr w:type="spellEnd"/>
      <w:r>
        <w:t xml:space="preserve"> molecule, referred to as fav8</w:t>
      </w:r>
      <w:r>
        <w:fldChar w:fldCharType="begin" w:fldLock="1"/>
      </w:r>
      <w:r w:rsidR="006331C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fldChar w:fldCharType="separate"/>
      </w:r>
      <w:r w:rsidR="006331C3" w:rsidRPr="006331C3">
        <w:rPr>
          <w:noProof/>
        </w:rPr>
        <w:t>[80]</w:t>
      </w:r>
      <w:r>
        <w:fldChar w:fldCharType="end"/>
      </w:r>
      <w:r>
        <w:t xml:space="preserve">, provided insight into the heterogeneous and dynamic landscape sampled by individual molecules in the crystal. Statistically averaged quantities such as atomic coordinates, atomic displacement parameters (ADPs) and average electron density were shown to be in good agreement with experimental data, but time-resolved snapshots of the simulation offered previously undiscovered details about the crystal. Water molecules were shown to exchange dynamically between adjacent unit cells in a hop-scotch fashion. A valine side chain was discovered to sample additional </w:t>
      </w:r>
      <w:proofErr w:type="spellStart"/>
      <w:r>
        <w:t>rotameric</w:t>
      </w:r>
      <w:proofErr w:type="spellEnd"/>
      <w:r>
        <w:t xml:space="preserve"> conformations that were not easily discernable in the experimental data. The MD results informed a re-refinement of the model resulting in an R-free</w:t>
      </w:r>
      <w:r>
        <w:fldChar w:fldCharType="begin" w:fldLock="1"/>
      </w:r>
      <w:r w:rsidR="00305BA1">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id" : "ITEM-2",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2",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8], [110]", "plainTextFormattedCitation" : "[98], [110]", "previouslyFormattedCitation" : "[98], [110]" }, "properties" : { "noteIndex" : 0 }, "schema" : "https://github.com/citation-style-language/schema/raw/master/csl-citation.json" }</w:instrText>
      </w:r>
      <w:r>
        <w:fldChar w:fldCharType="separate"/>
      </w:r>
      <w:r w:rsidR="006331C3" w:rsidRPr="006331C3">
        <w:rPr>
          <w:noProof/>
        </w:rPr>
        <w:t>[98], [110]</w:t>
      </w:r>
      <w:r>
        <w:fldChar w:fldCharType="end"/>
      </w:r>
      <w:r>
        <w:t xml:space="preserve"> drop from 9.2% to 5.8%. It was furthermore postulated that </w:t>
      </w:r>
      <w:proofErr w:type="spellStart"/>
      <w:r>
        <w:t>i</w:t>
      </w:r>
      <w:proofErr w:type="spellEnd"/>
      <w:r>
        <w:t>) the crystal unit cell contains 6 water molecules (2 more than the original deposited model); ii) large atomic positional fluctuations around the C-terminus of the second monomer in the unit cell were artefacts of the simulation; iii) likewise that a high correlation (Pe</w:t>
      </w:r>
      <w:r w:rsidR="006331C3">
        <w:t>a</w:t>
      </w:r>
      <w:r>
        <w:t xml:space="preserve">rson correlation coefficient %) between unit cell solvent content, a valine rotamer and the secondary structure helix type was an artefact of the simulation. </w:t>
      </w:r>
    </w:p>
    <w:p w:rsidR="00580911" w:rsidRDefault="00580911" w:rsidP="00580911">
      <w:r>
        <w:t>To test these predictions we performed a series of additional MD simulations of the fav8 crystal with varying amounts of solvent. The results are presented below. Six separate simulations of the fav8 crystal consisting of a 4x3x3 arrangement of unit cells with 4, 4.5, 5, 5.5, 6 and 6.5 water molecules per crystallographic unit cell. Additional waters were added manually to the asymmetric unit in non-sterically-clashing locations followed by energy minimization and MD equilibration to allow waters to settle into energetically favorable positions. Production of each simulation was carried out for 500ns. The first of these, 4 waters per unit cell, reproduces the same conditions as the simulation reported in the previous study and was carried out to test reproducibility of the published results. All simulation protocol parameters were as those reported in Ref. 1. Briefly, all simulations consisted of 4x3x3 unit cells with explicit solvent (TIP3P</w:t>
      </w:r>
      <w:r>
        <w:fldChar w:fldCharType="begin" w:fldLock="1"/>
      </w:r>
      <w:r w:rsidR="006331C3">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3]", "plainTextFormattedCitation" : "[83]", "previouslyFormattedCitation" : "[83]" }, "properties" : { "noteIndex" : 0 }, "schema" : "https://github.com/citation-style-language/schema/raw/master/csl-citation.json" }</w:instrText>
      </w:r>
      <w:r>
        <w:fldChar w:fldCharType="separate"/>
      </w:r>
      <w:r w:rsidR="006331C3" w:rsidRPr="006331C3">
        <w:rPr>
          <w:noProof/>
        </w:rPr>
        <w:t>[83]</w:t>
      </w:r>
      <w:r>
        <w:fldChar w:fldCharType="end"/>
      </w:r>
      <w:r>
        <w:t>), periodic boundary conditions and parameters provided by the Amber ff99SB</w:t>
      </w:r>
      <w:r>
        <w:fldChar w:fldCharType="begin" w:fldLock="1"/>
      </w:r>
      <w:r w:rsidR="006331C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fldChar w:fldCharType="separate"/>
      </w:r>
      <w:r w:rsidR="006331C3" w:rsidRPr="006331C3">
        <w:rPr>
          <w:noProof/>
        </w:rPr>
        <w:t>[30]</w:t>
      </w:r>
      <w:r>
        <w:fldChar w:fldCharType="end"/>
      </w:r>
      <w:r>
        <w:t xml:space="preserve"> force field. The only difference was that we ran all simulation in a canonical ensemble (NVT) and monitored pressure fluctuations instead of volume to assess conformance with experimental crystal data. The canonical ensemble was used because other work (to be published in a separate paper) indicates that this is preferred for crystal MD simulations, leading to more straightforward analysis of simulation results and is computationally more efficient. To confirm that the switch to a canonical ensemble does not impact our results, we also performed an additional isobaric/isothermal (NPT) ensemble simulation of the 5 water per unit cell model and compared results. We also carried out a simulation of the original model (4 waters per unit cell) using the polarizable AMOEBA</w:t>
      </w:r>
      <w:r>
        <w:fldChar w:fldCharType="begin" w:fldLock="1"/>
      </w:r>
      <w:r w:rsidR="006331C3">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2",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id" : "ITEM-3",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3",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108]", "plainTextFormattedCitation" : "[34], [35], [108]", "previouslyFormattedCitation" : "[34], [35], [108]" }, "properties" : { "noteIndex" : 0 }, "schema" : "https://github.com/citation-style-language/schema/raw/master/csl-citation.json" }</w:instrText>
      </w:r>
      <w:r>
        <w:fldChar w:fldCharType="separate"/>
      </w:r>
      <w:r w:rsidR="006331C3" w:rsidRPr="006331C3">
        <w:rPr>
          <w:noProof/>
        </w:rPr>
        <w:t>[34], [35], [108]</w:t>
      </w:r>
      <w:r>
        <w:fldChar w:fldCharType="end"/>
      </w:r>
      <w:r>
        <w:t xml:space="preserve"> force field. MD was carried out using Amber12</w:t>
      </w:r>
      <w:r>
        <w:fldChar w:fldCharType="begin" w:fldLock="1"/>
      </w:r>
      <w:r w:rsidR="006331C3">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81]" }, "properties" : { "noteIndex" : 0 }, "schema" : "https://github.com/citation-style-language/schema/raw/master/csl-citation.json" }</w:instrText>
      </w:r>
      <w:r>
        <w:fldChar w:fldCharType="separate"/>
      </w:r>
      <w:r w:rsidR="006331C3" w:rsidRPr="006331C3">
        <w:rPr>
          <w:noProof/>
        </w:rPr>
        <w:t>[81]</w:t>
      </w:r>
      <w:r>
        <w:fldChar w:fldCharType="end"/>
      </w:r>
      <w:r>
        <w:t xml:space="preserve"> and all analysis was done using a combination of AmberTools</w:t>
      </w:r>
      <w:r>
        <w:fldChar w:fldCharType="begin" w:fldLock="1"/>
      </w:r>
      <w:r w:rsidR="006331C3">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6331C3" w:rsidRPr="006331C3">
        <w:rPr>
          <w:noProof/>
        </w:rPr>
        <w:t>[26]</w:t>
      </w:r>
      <w:r>
        <w:fldChar w:fldCharType="end"/>
      </w:r>
      <w:r>
        <w:t xml:space="preserve"> (CPPTRAJ</w:t>
      </w:r>
      <w:r>
        <w:fldChar w:fldCharType="begin" w:fldLock="1"/>
      </w:r>
      <w:r w:rsidR="006331C3">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1]", "plainTextFormattedCitation" : "[111]", "previouslyFormattedCitation" : "[111]" }, "properties" : { "noteIndex" : 0 }, "schema" : "https://github.com/citation-style-language/schema/raw/master/csl-citation.json" }</w:instrText>
      </w:r>
      <w:r>
        <w:fldChar w:fldCharType="separate"/>
      </w:r>
      <w:r w:rsidR="006331C3" w:rsidRPr="006331C3">
        <w:rPr>
          <w:noProof/>
        </w:rPr>
        <w:t>[111]</w:t>
      </w:r>
      <w:r>
        <w:fldChar w:fldCharType="end"/>
      </w:r>
      <w:r>
        <w:t xml:space="preserve"> and the </w:t>
      </w:r>
      <w:proofErr w:type="spellStart"/>
      <w:r>
        <w:t>XtalAnalysis</w:t>
      </w:r>
      <w:proofErr w:type="spellEnd"/>
      <w:r>
        <w:t xml:space="preserve"> package) and in-house scripts. A summary of simulations is shown in</w:t>
      </w:r>
      <w:r w:rsidR="00DB3993">
        <w:t xml:space="preserve"> </w:t>
      </w:r>
      <w:r w:rsidR="00DB3993">
        <w:fldChar w:fldCharType="begin"/>
      </w:r>
      <w:r w:rsidR="00DB3993">
        <w:instrText xml:space="preserve"> REF _Ref424118686 \h </w:instrText>
      </w:r>
      <w:r w:rsidR="00DB3993">
        <w:fldChar w:fldCharType="separate"/>
      </w:r>
      <w:r w:rsidR="00345430">
        <w:t xml:space="preserve">Table </w:t>
      </w:r>
      <w:r w:rsidR="00345430">
        <w:rPr>
          <w:noProof/>
        </w:rPr>
        <w:t>3</w:t>
      </w:r>
      <w:r w:rsidR="00345430">
        <w:noBreakHyphen/>
      </w:r>
      <w:r w:rsidR="00345430">
        <w:rPr>
          <w:noProof/>
        </w:rPr>
        <w:t>1</w:t>
      </w:r>
      <w:r w:rsidR="00DB3993">
        <w:fldChar w:fldCharType="end"/>
      </w:r>
      <w:r>
        <w:t>.</w:t>
      </w:r>
    </w:p>
    <w:tbl>
      <w:tblPr>
        <w:tblStyle w:val="TableGrid"/>
        <w:tblW w:w="0" w:type="auto"/>
        <w:jc w:val="center"/>
        <w:tblLook w:val="04A0" w:firstRow="1" w:lastRow="0" w:firstColumn="1" w:lastColumn="0" w:noHBand="0" w:noVBand="1"/>
      </w:tblPr>
      <w:tblGrid>
        <w:gridCol w:w="2239"/>
        <w:gridCol w:w="1447"/>
        <w:gridCol w:w="1152"/>
        <w:gridCol w:w="1340"/>
        <w:gridCol w:w="2778"/>
      </w:tblGrid>
      <w:tr w:rsidR="00DC0641" w:rsidTr="00DC0641">
        <w:trPr>
          <w:jc w:val="center"/>
        </w:trPr>
        <w:tc>
          <w:tcPr>
            <w:tcW w:w="2239" w:type="dxa"/>
          </w:tcPr>
          <w:p w:rsidR="00580911" w:rsidRPr="00DC0641" w:rsidRDefault="00580911" w:rsidP="00DC0641">
            <w:pPr>
              <w:ind w:firstLine="0"/>
              <w:jc w:val="center"/>
              <w:rPr>
                <w:b/>
              </w:rPr>
            </w:pPr>
            <w:r w:rsidRPr="00DC0641">
              <w:rPr>
                <w:b/>
              </w:rPr>
              <w:t>Name</w:t>
            </w:r>
          </w:p>
        </w:tc>
        <w:tc>
          <w:tcPr>
            <w:tcW w:w="1447" w:type="dxa"/>
          </w:tcPr>
          <w:p w:rsidR="00580911" w:rsidRPr="00DC0641" w:rsidRDefault="00580911" w:rsidP="00DC0641">
            <w:pPr>
              <w:ind w:firstLine="0"/>
              <w:jc w:val="center"/>
              <w:rPr>
                <w:b/>
              </w:rPr>
            </w:pPr>
            <w:r w:rsidRPr="00DC0641">
              <w:rPr>
                <w:b/>
              </w:rPr>
              <w:t>Force field</w:t>
            </w:r>
          </w:p>
        </w:tc>
        <w:tc>
          <w:tcPr>
            <w:tcW w:w="1152" w:type="dxa"/>
          </w:tcPr>
          <w:p w:rsidR="00580911" w:rsidRPr="00DC0641" w:rsidRDefault="00580911" w:rsidP="00DC0641">
            <w:pPr>
              <w:ind w:firstLine="0"/>
              <w:jc w:val="center"/>
              <w:rPr>
                <w:b/>
              </w:rPr>
            </w:pPr>
            <w:r w:rsidRPr="00DC0641">
              <w:rPr>
                <w:b/>
              </w:rPr>
              <w:t>No. H2O</w:t>
            </w:r>
          </w:p>
        </w:tc>
        <w:tc>
          <w:tcPr>
            <w:tcW w:w="1340" w:type="dxa"/>
          </w:tcPr>
          <w:p w:rsidR="00580911" w:rsidRPr="00DC0641" w:rsidRDefault="00580911" w:rsidP="00DC0641">
            <w:pPr>
              <w:ind w:firstLine="0"/>
              <w:jc w:val="center"/>
              <w:rPr>
                <w:b/>
              </w:rPr>
            </w:pPr>
            <w:r w:rsidRPr="00DC0641">
              <w:rPr>
                <w:b/>
              </w:rPr>
              <w:t>Length</w:t>
            </w:r>
          </w:p>
        </w:tc>
        <w:tc>
          <w:tcPr>
            <w:tcW w:w="2778" w:type="dxa"/>
          </w:tcPr>
          <w:p w:rsidR="00580911" w:rsidRPr="00DC0641" w:rsidRDefault="00580911" w:rsidP="00DC0641">
            <w:pPr>
              <w:ind w:firstLine="0"/>
              <w:jc w:val="center"/>
              <w:rPr>
                <w:b/>
              </w:rPr>
            </w:pPr>
            <w:r w:rsidRPr="00DC0641">
              <w:rPr>
                <w:b/>
              </w:rPr>
              <w:t>Ensemble</w:t>
            </w:r>
          </w:p>
        </w:tc>
      </w:tr>
      <w:tr w:rsidR="00DC0641" w:rsidTr="00DC0641">
        <w:trPr>
          <w:jc w:val="center"/>
        </w:trPr>
        <w:tc>
          <w:tcPr>
            <w:tcW w:w="2239" w:type="dxa"/>
          </w:tcPr>
          <w:p w:rsidR="00580911" w:rsidRDefault="00580911" w:rsidP="00DC0641">
            <w:pPr>
              <w:ind w:firstLine="0"/>
            </w:pPr>
            <w:r>
              <w:t>4water_JACS2013</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1000ns</w:t>
            </w:r>
          </w:p>
        </w:tc>
        <w:tc>
          <w:tcPr>
            <w:tcW w:w="2778" w:type="dxa"/>
          </w:tcPr>
          <w:p w:rsidR="00580911" w:rsidRDefault="00580911" w:rsidP="00DC0641">
            <w:pPr>
              <w:ind w:firstLine="0"/>
              <w:jc w:val="center"/>
            </w:pPr>
            <w:r>
              <w:t>NPT</w:t>
            </w:r>
          </w:p>
        </w:tc>
      </w:tr>
      <w:tr w:rsidR="00DC0641" w:rsidTr="00DC0641">
        <w:trPr>
          <w:jc w:val="center"/>
        </w:trPr>
        <w:tc>
          <w:tcPr>
            <w:tcW w:w="2239" w:type="dxa"/>
          </w:tcPr>
          <w:p w:rsidR="00580911" w:rsidRDefault="00580911" w:rsidP="00DC0641">
            <w:pPr>
              <w:ind w:firstLine="0"/>
            </w:pPr>
            <w:r>
              <w:t>4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water_AMOEBA</w:t>
            </w:r>
          </w:p>
        </w:tc>
        <w:tc>
          <w:tcPr>
            <w:tcW w:w="1447" w:type="dxa"/>
          </w:tcPr>
          <w:p w:rsidR="00580911" w:rsidRDefault="00580911" w:rsidP="00DC0641">
            <w:pPr>
              <w:ind w:firstLine="0"/>
              <w:jc w:val="center"/>
            </w:pPr>
            <w:r>
              <w:t>AMOEBA</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75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_NPT</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FB06E1">
            <w:pPr>
              <w:keepNext/>
              <w:ind w:firstLine="0"/>
              <w:jc w:val="center"/>
            </w:pPr>
            <w:r>
              <w:t>NPT</w:t>
            </w:r>
          </w:p>
        </w:tc>
      </w:tr>
    </w:tbl>
    <w:p w:rsidR="00FB06E1" w:rsidRDefault="00FB06E1" w:rsidP="00146F63">
      <w:pPr>
        <w:pStyle w:val="Caption"/>
      </w:pPr>
      <w:bookmarkStart w:id="32" w:name="_Ref407799947"/>
      <w:bookmarkStart w:id="33" w:name="_Ref424118686"/>
      <w:r>
        <w:t xml:space="preserve">Table </w:t>
      </w:r>
      <w:fldSimple w:instr=" STYLEREF 2 \s ">
        <w:r w:rsidR="00345430">
          <w:rPr>
            <w:noProof/>
          </w:rPr>
          <w:t>3</w:t>
        </w:r>
      </w:fldSimple>
      <w:r w:rsidR="006A59C8">
        <w:noBreakHyphen/>
      </w:r>
      <w:fldSimple w:instr=" SEQ Table \* ARABIC \s 2 ">
        <w:r w:rsidR="00345430">
          <w:rPr>
            <w:noProof/>
          </w:rPr>
          <w:t>1</w:t>
        </w:r>
      </w:fldSimple>
      <w:bookmarkEnd w:id="33"/>
      <w:r>
        <w:t>. Summary of performed simulations. The first column provides the name used to refer to the simulations in the text. 4water_JACS2013 refers to the simulation described in Ref. 1 and is added here for comparison.  The third column provides the number of water molecules per unit cell in the simulated system. NPT is constant pressure/constant temperature ensemble (isothermal/isobaric). NVT is constant volume/constant temperature (canonical).</w:t>
      </w:r>
    </w:p>
    <w:bookmarkEnd w:id="32"/>
    <w:p w:rsidR="00C66AED" w:rsidRDefault="00C66AED" w:rsidP="00DC0641">
      <w:pPr>
        <w:pStyle w:val="Heading3"/>
      </w:pPr>
      <w:r>
        <w:t>Results</w:t>
      </w:r>
    </w:p>
    <w:p w:rsidR="00DC0641" w:rsidRDefault="00580911" w:rsidP="00C66AED">
      <w:pPr>
        <w:pStyle w:val="Heading4"/>
      </w:pPr>
      <w:r>
        <w:t xml:space="preserve">Impact of additional solvent on molecular structure. </w:t>
      </w:r>
    </w:p>
    <w:p w:rsidR="00580911" w:rsidRDefault="00580911" w:rsidP="00580911">
      <w:r>
        <w:t>Addition of solvent immediately results in significantly improved agreement of atomic positions with the experimental model (</w:t>
      </w:r>
      <w:r w:rsidR="00DB3993">
        <w:fldChar w:fldCharType="begin"/>
      </w:r>
      <w:r w:rsidR="00DB3993">
        <w:instrText xml:space="preserve"> REF _Ref424118783 \h </w:instrText>
      </w:r>
      <w:r w:rsidR="00DB3993">
        <w:fldChar w:fldCharType="separate"/>
      </w:r>
      <w:r w:rsidR="00345430">
        <w:t xml:space="preserve">Figure </w:t>
      </w:r>
      <w:r w:rsidR="00345430">
        <w:rPr>
          <w:noProof/>
        </w:rPr>
        <w:t>3</w:t>
      </w:r>
      <w:r w:rsidR="00345430">
        <w:noBreakHyphen/>
      </w:r>
      <w:r w:rsidR="00345430">
        <w:rPr>
          <w:noProof/>
        </w:rPr>
        <w:t>1</w:t>
      </w:r>
      <w:r w:rsidR="00DB3993">
        <w:fldChar w:fldCharType="end"/>
      </w:r>
      <w:r>
        <w:t>). The 4water simulation has a mean instantaneous backbone root mean square deviation (RMSD) of 0.60 Å and an all atom RMSD of the average simulation structure of 0.39 Å, while in the 4.5water simulation the RMSD statistics drop to 0.49 Å and 0.39 Å respectively and in the 5water simulation they further decreases to 0.45 Å and 0.38 Å respectively (</w:t>
      </w:r>
      <w:r w:rsidR="00DB3993">
        <w:fldChar w:fldCharType="begin"/>
      </w:r>
      <w:r w:rsidR="00DB3993">
        <w:instrText xml:space="preserve"> REF _Ref424118698 \h </w:instrText>
      </w:r>
      <w:r w:rsidR="00DB3993">
        <w:fldChar w:fldCharType="separate"/>
      </w:r>
      <w:r w:rsidR="00345430">
        <w:t xml:space="preserve">Table </w:t>
      </w:r>
      <w:r w:rsidR="00345430">
        <w:rPr>
          <w:noProof/>
        </w:rPr>
        <w:t>3</w:t>
      </w:r>
      <w:r w:rsidR="00345430">
        <w:noBreakHyphen/>
      </w:r>
      <w:r w:rsidR="00345430">
        <w:rPr>
          <w:noProof/>
        </w:rPr>
        <w:t>2</w:t>
      </w:r>
      <w:r w:rsidR="00DB3993">
        <w:fldChar w:fldCharType="end"/>
      </w:r>
      <w:r>
        <w:t xml:space="preserve">). Further addition of solvent leaves the RMSD statistics essentially unchanged. RMSD of simulations with additional water also converges quickly, whereas RMSD of the 4water simulation appears </w:t>
      </w:r>
      <w:proofErr w:type="spellStart"/>
      <w:r>
        <w:t>unconverged</w:t>
      </w:r>
      <w:proofErr w:type="spellEnd"/>
      <w:r>
        <w:t xml:space="preserve"> even after 500ns. Comparison of best-fit (only accounts for internal atomic positional variat</w:t>
      </w:r>
      <w:r w:rsidR="006331C3">
        <w:t>i</w:t>
      </w:r>
      <w:r>
        <w:t>on) vs. lattice (includes variation due to both intra-molecular and inter-molecular or lattice motion) indicates that the improvement in RMSD can be ascribed to structural changes within monomers and not to the relative position of monomers to each other within the crystal lattice. As a whole, the data indicates that significantly better agreement with experiment is obtained with 5 or more waters per unit cell.</w:t>
      </w:r>
    </w:p>
    <w:p w:rsidR="00FB06E1" w:rsidRDefault="00580911" w:rsidP="00FB06E1">
      <w:pPr>
        <w:keepNext/>
        <w:ind w:firstLine="0"/>
      </w:pPr>
      <w:r>
        <w:rPr>
          <w:noProof/>
        </w:rPr>
        <w:drawing>
          <wp:inline distT="0" distB="0" distL="0" distR="0" wp14:anchorId="092C95C2" wp14:editId="0E79E874">
            <wp:extent cx="2671638" cy="26716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bfi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3724" cy="2673724"/>
                    </a:xfrm>
                    <a:prstGeom prst="rect">
                      <a:avLst/>
                    </a:prstGeom>
                  </pic:spPr>
                </pic:pic>
              </a:graphicData>
            </a:graphic>
          </wp:inline>
        </w:drawing>
      </w:r>
      <w:r>
        <w:rPr>
          <w:noProof/>
        </w:rPr>
        <w:drawing>
          <wp:inline distT="0" distB="0" distL="0" distR="0" wp14:anchorId="75D76DB9" wp14:editId="64994C43">
            <wp:extent cx="2671638" cy="2671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la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8012" cy="2678012"/>
                    </a:xfrm>
                    <a:prstGeom prst="rect">
                      <a:avLst/>
                    </a:prstGeom>
                  </pic:spPr>
                </pic:pic>
              </a:graphicData>
            </a:graphic>
          </wp:inline>
        </w:drawing>
      </w:r>
    </w:p>
    <w:p w:rsidR="00580911" w:rsidRDefault="00FB06E1" w:rsidP="00146F63">
      <w:pPr>
        <w:pStyle w:val="Caption"/>
      </w:pPr>
      <w:bookmarkStart w:id="34" w:name="_Ref424118783"/>
      <w:r>
        <w:t xml:space="preserve">Figure </w:t>
      </w:r>
      <w:fldSimple w:instr=" STYLEREF 2 \s ">
        <w:r w:rsidR="00345430">
          <w:rPr>
            <w:noProof/>
          </w:rPr>
          <w:t>3</w:t>
        </w:r>
      </w:fldSimple>
      <w:r w:rsidR="00A96617">
        <w:noBreakHyphen/>
      </w:r>
      <w:fldSimple w:instr=" SEQ Figure \* ARABIC \s 2 ">
        <w:r w:rsidR="00345430">
          <w:rPr>
            <w:noProof/>
          </w:rPr>
          <w:t>1</w:t>
        </w:r>
      </w:fldSimple>
      <w:bookmarkEnd w:id="34"/>
      <w:r>
        <w:t>. Atomic coordinate backbone RMSD for the simulations with varying solvent content. Lines are labeled along the right vertical axis. Left panel shows “best-fit” RMSD. Right panel shows “lattice” RMSD. RMSD statistics computed for peptide only.</w:t>
      </w:r>
    </w:p>
    <w:tbl>
      <w:tblPr>
        <w:tblStyle w:val="TableGrid"/>
        <w:tblW w:w="8525" w:type="dxa"/>
        <w:jc w:val="center"/>
        <w:tblLayout w:type="fixed"/>
        <w:tblLook w:val="04A0" w:firstRow="1" w:lastRow="0" w:firstColumn="1" w:lastColumn="0" w:noHBand="0" w:noVBand="1"/>
      </w:tblPr>
      <w:tblGrid>
        <w:gridCol w:w="1653"/>
        <w:gridCol w:w="810"/>
        <w:gridCol w:w="720"/>
        <w:gridCol w:w="720"/>
        <w:gridCol w:w="720"/>
        <w:gridCol w:w="1080"/>
        <w:gridCol w:w="1677"/>
        <w:gridCol w:w="1145"/>
      </w:tblGrid>
      <w:tr w:rsidR="00DC0641" w:rsidRPr="00DC0641" w:rsidTr="00DC0641">
        <w:trPr>
          <w:jc w:val="center"/>
        </w:trPr>
        <w:tc>
          <w:tcPr>
            <w:tcW w:w="1653" w:type="dxa"/>
          </w:tcPr>
          <w:p w:rsidR="00580911" w:rsidRPr="00DC0641" w:rsidRDefault="00580911" w:rsidP="00DC0641">
            <w:pPr>
              <w:ind w:firstLine="0"/>
              <w:rPr>
                <w:b/>
                <w:sz w:val="20"/>
              </w:rPr>
            </w:pPr>
          </w:p>
        </w:tc>
        <w:tc>
          <w:tcPr>
            <w:tcW w:w="81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sdch</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6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8 </w:t>
            </w:r>
            <w:proofErr w:type="spellStart"/>
            <w:r w:rsidRPr="00DC0641">
              <w:rPr>
                <w:b/>
                <w:sz w:val="20"/>
              </w:rPr>
              <w:t>rmsd</w:t>
            </w:r>
            <w:proofErr w:type="spellEnd"/>
          </w:p>
        </w:tc>
        <w:tc>
          <w:tcPr>
            <w:tcW w:w="1080" w:type="dxa"/>
          </w:tcPr>
          <w:p w:rsidR="00DC0641" w:rsidRPr="00DC0641" w:rsidRDefault="00580911" w:rsidP="00DC0641">
            <w:pPr>
              <w:ind w:firstLine="0"/>
              <w:rPr>
                <w:b/>
                <w:sz w:val="20"/>
              </w:rPr>
            </w:pPr>
            <w:proofErr w:type="spellStart"/>
            <w:r w:rsidRPr="00DC0641">
              <w:rPr>
                <w:b/>
                <w:sz w:val="20"/>
              </w:rPr>
              <w:t>Resid</w:t>
            </w:r>
            <w:proofErr w:type="spellEnd"/>
            <w:r w:rsidRPr="00DC0641">
              <w:rPr>
                <w:b/>
                <w:sz w:val="20"/>
              </w:rPr>
              <w:t xml:space="preserve"> </w:t>
            </w:r>
          </w:p>
          <w:p w:rsidR="00580911" w:rsidRPr="00DC0641" w:rsidRDefault="00580911" w:rsidP="00DC0641">
            <w:pPr>
              <w:ind w:firstLine="0"/>
              <w:rPr>
                <w:b/>
                <w:sz w:val="20"/>
              </w:rPr>
            </w:pPr>
            <w:r w:rsidRPr="00DC0641">
              <w:rPr>
                <w:b/>
                <w:sz w:val="20"/>
              </w:rPr>
              <w:t xml:space="preserve">1-8, 10-18 </w:t>
            </w:r>
            <w:proofErr w:type="spellStart"/>
            <w:r w:rsidRPr="00DC0641">
              <w:rPr>
                <w:b/>
                <w:sz w:val="20"/>
              </w:rPr>
              <w:t>rmsd</w:t>
            </w:r>
            <w:proofErr w:type="spellEnd"/>
          </w:p>
        </w:tc>
        <w:tc>
          <w:tcPr>
            <w:tcW w:w="1677" w:type="dxa"/>
          </w:tcPr>
          <w:p w:rsidR="00580911" w:rsidRPr="00DC0641" w:rsidRDefault="00580911" w:rsidP="00DC0641">
            <w:pPr>
              <w:ind w:firstLine="0"/>
              <w:rPr>
                <w:b/>
                <w:sz w:val="20"/>
              </w:rPr>
            </w:pPr>
            <w:r w:rsidRPr="00DC0641">
              <w:rPr>
                <w:b/>
                <w:sz w:val="20"/>
              </w:rPr>
              <w:t xml:space="preserve">Mean instantaneous best-fit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1145" w:type="dxa"/>
          </w:tcPr>
          <w:p w:rsidR="00580911" w:rsidRPr="00DC0641" w:rsidRDefault="00580911" w:rsidP="00DC0641">
            <w:pPr>
              <w:ind w:firstLine="0"/>
              <w:rPr>
                <w:b/>
                <w:sz w:val="20"/>
              </w:rPr>
            </w:pPr>
            <w:r w:rsidRPr="00DC0641">
              <w:rPr>
                <w:b/>
                <w:sz w:val="20"/>
              </w:rPr>
              <w:t>B-factor RMSD</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JACS2013</w:t>
            </w:r>
          </w:p>
        </w:tc>
        <w:tc>
          <w:tcPr>
            <w:tcW w:w="810" w:type="dxa"/>
          </w:tcPr>
          <w:p w:rsidR="00580911" w:rsidRPr="00D57F43" w:rsidRDefault="00580911" w:rsidP="00DC0641">
            <w:pPr>
              <w:ind w:firstLine="0"/>
              <w:rPr>
                <w:sz w:val="20"/>
              </w:rPr>
            </w:pPr>
            <w:r w:rsidRPr="00D57F43">
              <w:rPr>
                <w:sz w:val="20"/>
              </w:rPr>
              <w:t>0.32</w:t>
            </w:r>
          </w:p>
        </w:tc>
        <w:tc>
          <w:tcPr>
            <w:tcW w:w="720" w:type="dxa"/>
          </w:tcPr>
          <w:p w:rsidR="00580911" w:rsidRPr="00D57F43" w:rsidRDefault="00580911" w:rsidP="00DC0641">
            <w:pPr>
              <w:ind w:firstLine="0"/>
              <w:rPr>
                <w:sz w:val="20"/>
              </w:rPr>
            </w:pPr>
            <w:r w:rsidRPr="00D57F43">
              <w:rPr>
                <w:sz w:val="20"/>
              </w:rPr>
              <w:t>0.45</w:t>
            </w:r>
          </w:p>
        </w:tc>
        <w:tc>
          <w:tcPr>
            <w:tcW w:w="720" w:type="dxa"/>
          </w:tcPr>
          <w:p w:rsidR="00580911" w:rsidRPr="00D57F43" w:rsidRDefault="00580911" w:rsidP="00DC0641">
            <w:pPr>
              <w:ind w:firstLine="0"/>
              <w:rPr>
                <w:sz w:val="20"/>
              </w:rPr>
            </w:pPr>
            <w:r>
              <w:rPr>
                <w:sz w:val="20"/>
              </w:rPr>
              <w:t>0.19</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Pr>
                <w:sz w:val="20"/>
              </w:rPr>
              <w:t>0.21</w:t>
            </w:r>
          </w:p>
        </w:tc>
        <w:tc>
          <w:tcPr>
            <w:tcW w:w="1677" w:type="dxa"/>
          </w:tcPr>
          <w:p w:rsidR="00580911" w:rsidRPr="00D57F43" w:rsidRDefault="00580911" w:rsidP="00DC0641">
            <w:pPr>
              <w:ind w:firstLine="0"/>
              <w:rPr>
                <w:sz w:val="20"/>
              </w:rPr>
            </w:pPr>
            <w:r>
              <w:rPr>
                <w:sz w:val="20"/>
              </w:rPr>
              <w:t>0.55 ±</w:t>
            </w:r>
            <w:r w:rsidRPr="00D57F43">
              <w:rPr>
                <w:sz w:val="20"/>
              </w:rPr>
              <w:t>0.0</w:t>
            </w:r>
            <w:r>
              <w:rPr>
                <w:sz w:val="20"/>
              </w:rPr>
              <w:t>4</w:t>
            </w:r>
          </w:p>
        </w:tc>
        <w:tc>
          <w:tcPr>
            <w:tcW w:w="1145" w:type="dxa"/>
          </w:tcPr>
          <w:p w:rsidR="00580911" w:rsidRPr="00D57F43" w:rsidRDefault="00580911" w:rsidP="00DC0641">
            <w:pPr>
              <w:ind w:firstLine="0"/>
              <w:rPr>
                <w:sz w:val="20"/>
              </w:rPr>
            </w:pPr>
            <w:r>
              <w:rPr>
                <w:sz w:val="20"/>
              </w:rPr>
              <w:t>4.48</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w:t>
            </w:r>
          </w:p>
        </w:tc>
        <w:tc>
          <w:tcPr>
            <w:tcW w:w="810" w:type="dxa"/>
          </w:tcPr>
          <w:p w:rsidR="00580911" w:rsidRPr="00D57F43" w:rsidRDefault="00580911" w:rsidP="00DC0641">
            <w:pPr>
              <w:ind w:firstLine="0"/>
              <w:rPr>
                <w:sz w:val="20"/>
              </w:rPr>
            </w:pPr>
            <w:r w:rsidRPr="00D57F43">
              <w:rPr>
                <w:sz w:val="20"/>
              </w:rPr>
              <w:t>0.31</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8</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sidRPr="00D57F43">
              <w:rPr>
                <w:sz w:val="20"/>
              </w:rPr>
              <w:t>0.21</w:t>
            </w:r>
          </w:p>
        </w:tc>
        <w:tc>
          <w:tcPr>
            <w:tcW w:w="1677" w:type="dxa"/>
          </w:tcPr>
          <w:p w:rsidR="00580911" w:rsidRPr="00D57F43" w:rsidRDefault="00580911" w:rsidP="00DC0641">
            <w:pPr>
              <w:ind w:firstLine="0"/>
              <w:rPr>
                <w:sz w:val="20"/>
              </w:rPr>
            </w:pPr>
            <w:r w:rsidRPr="00D57F43">
              <w:rPr>
                <w:sz w:val="20"/>
              </w:rPr>
              <w:t>0.60</w:t>
            </w:r>
            <w:r>
              <w:rPr>
                <w:sz w:val="20"/>
              </w:rPr>
              <w:t xml:space="preserve"> ±</w:t>
            </w:r>
            <w:r w:rsidRPr="00D57F43">
              <w:rPr>
                <w:sz w:val="20"/>
              </w:rPr>
              <w:t>0.03</w:t>
            </w:r>
          </w:p>
        </w:tc>
        <w:tc>
          <w:tcPr>
            <w:tcW w:w="1145" w:type="dxa"/>
          </w:tcPr>
          <w:p w:rsidR="00580911" w:rsidRPr="00D57F43" w:rsidRDefault="00580911" w:rsidP="00DC0641">
            <w:pPr>
              <w:ind w:firstLine="0"/>
              <w:rPr>
                <w:sz w:val="20"/>
              </w:rPr>
            </w:pPr>
            <w:r>
              <w:rPr>
                <w:sz w:val="20"/>
              </w:rPr>
              <w:t>4.9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7</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 xml:space="preserve">0.49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54</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36</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w:t>
            </w:r>
            <w:r>
              <w:rPr>
                <w:sz w:val="20"/>
              </w:rPr>
              <w:t>2</w:t>
            </w:r>
          </w:p>
        </w:tc>
        <w:tc>
          <w:tcPr>
            <w:tcW w:w="1145" w:type="dxa"/>
          </w:tcPr>
          <w:p w:rsidR="00580911" w:rsidRPr="00D57F43" w:rsidRDefault="00580911" w:rsidP="00DC0641">
            <w:pPr>
              <w:ind w:firstLine="0"/>
              <w:rPr>
                <w:sz w:val="20"/>
              </w:rPr>
            </w:pPr>
            <w:r>
              <w:rPr>
                <w:sz w:val="20"/>
              </w:rPr>
              <w:t>1.4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0.44</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5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6</w:t>
            </w:r>
          </w:p>
        </w:tc>
        <w:tc>
          <w:tcPr>
            <w:tcW w:w="720" w:type="dxa"/>
          </w:tcPr>
          <w:p w:rsidR="00580911" w:rsidRPr="00D57F43" w:rsidRDefault="00580911" w:rsidP="00DC0641">
            <w:pPr>
              <w:ind w:firstLine="0"/>
              <w:rPr>
                <w:sz w:val="20"/>
              </w:rPr>
            </w:pPr>
            <w:r w:rsidRPr="00D57F43">
              <w:rPr>
                <w:sz w:val="20"/>
              </w:rPr>
              <w:t>0.18</w:t>
            </w:r>
          </w:p>
        </w:tc>
        <w:tc>
          <w:tcPr>
            <w:tcW w:w="1080" w:type="dxa"/>
          </w:tcPr>
          <w:p w:rsidR="00580911" w:rsidRPr="00D57F43" w:rsidRDefault="00580911" w:rsidP="00DC0641">
            <w:pPr>
              <w:ind w:firstLine="0"/>
              <w:rPr>
                <w:sz w:val="20"/>
              </w:rPr>
            </w:pPr>
            <w:r w:rsidRPr="00D57F43">
              <w:rPr>
                <w:sz w:val="20"/>
              </w:rPr>
              <w:t>0.18</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47</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AMOEBA</w:t>
            </w:r>
          </w:p>
        </w:tc>
        <w:tc>
          <w:tcPr>
            <w:tcW w:w="810" w:type="dxa"/>
          </w:tcPr>
          <w:p w:rsidR="00580911" w:rsidRPr="00D57F43" w:rsidRDefault="00580911" w:rsidP="00DC0641">
            <w:pPr>
              <w:ind w:firstLine="0"/>
              <w:rPr>
                <w:sz w:val="20"/>
              </w:rPr>
            </w:pPr>
            <w:r w:rsidRPr="00D57F43">
              <w:rPr>
                <w:sz w:val="20"/>
              </w:rPr>
              <w:t>0.35</w:t>
            </w:r>
          </w:p>
        </w:tc>
        <w:tc>
          <w:tcPr>
            <w:tcW w:w="720" w:type="dxa"/>
          </w:tcPr>
          <w:p w:rsidR="00580911" w:rsidRPr="00D57F43" w:rsidRDefault="00580911" w:rsidP="00DC0641">
            <w:pPr>
              <w:ind w:firstLine="0"/>
              <w:rPr>
                <w:sz w:val="20"/>
              </w:rPr>
            </w:pPr>
            <w:r w:rsidRPr="00D57F43">
              <w:rPr>
                <w:sz w:val="20"/>
              </w:rPr>
              <w:t>0.36</w:t>
            </w:r>
          </w:p>
        </w:tc>
        <w:tc>
          <w:tcPr>
            <w:tcW w:w="720" w:type="dxa"/>
          </w:tcPr>
          <w:p w:rsidR="00580911" w:rsidRPr="00D57F43" w:rsidRDefault="00580911" w:rsidP="00DC0641">
            <w:pPr>
              <w:ind w:firstLine="0"/>
              <w:rPr>
                <w:sz w:val="20"/>
              </w:rPr>
            </w:pPr>
            <w:r w:rsidRPr="00D57F43">
              <w:rPr>
                <w:sz w:val="20"/>
              </w:rPr>
              <w:t>0.20</w:t>
            </w:r>
          </w:p>
        </w:tc>
        <w:tc>
          <w:tcPr>
            <w:tcW w:w="720" w:type="dxa"/>
          </w:tcPr>
          <w:p w:rsidR="00580911" w:rsidRPr="00D57F43" w:rsidRDefault="00580911" w:rsidP="00DC0641">
            <w:pPr>
              <w:ind w:firstLine="0"/>
              <w:rPr>
                <w:sz w:val="20"/>
              </w:rPr>
            </w:pPr>
            <w:r w:rsidRPr="00D57F43">
              <w:rPr>
                <w:sz w:val="20"/>
              </w:rPr>
              <w:t>0.22</w:t>
            </w:r>
          </w:p>
        </w:tc>
        <w:tc>
          <w:tcPr>
            <w:tcW w:w="1080" w:type="dxa"/>
          </w:tcPr>
          <w:p w:rsidR="00580911" w:rsidRPr="00D57F43" w:rsidRDefault="00580911" w:rsidP="00DC0641">
            <w:pPr>
              <w:ind w:firstLine="0"/>
              <w:rPr>
                <w:sz w:val="20"/>
              </w:rPr>
            </w:pPr>
            <w:r w:rsidRPr="00D57F43">
              <w:rPr>
                <w:sz w:val="20"/>
              </w:rPr>
              <w:t>0.22</w:t>
            </w:r>
          </w:p>
        </w:tc>
        <w:tc>
          <w:tcPr>
            <w:tcW w:w="1677" w:type="dxa"/>
          </w:tcPr>
          <w:p w:rsidR="00580911" w:rsidRPr="00D57F43" w:rsidRDefault="00580911" w:rsidP="00DC0641">
            <w:pPr>
              <w:ind w:firstLine="0"/>
              <w:rPr>
                <w:sz w:val="20"/>
              </w:rPr>
            </w:pPr>
            <w:r w:rsidRPr="00D57F43">
              <w:rPr>
                <w:sz w:val="20"/>
              </w:rPr>
              <w:t>0.61</w:t>
            </w:r>
            <w:r>
              <w:rPr>
                <w:sz w:val="20"/>
              </w:rPr>
              <w:t xml:space="preserve"> ±</w:t>
            </w:r>
            <w:r w:rsidRPr="00D57F43">
              <w:rPr>
                <w:sz w:val="20"/>
              </w:rPr>
              <w:t>0.0</w:t>
            </w:r>
            <w:r>
              <w:rPr>
                <w:sz w:val="20"/>
              </w:rPr>
              <w:t>7</w:t>
            </w:r>
          </w:p>
        </w:tc>
        <w:tc>
          <w:tcPr>
            <w:tcW w:w="1145" w:type="dxa"/>
          </w:tcPr>
          <w:p w:rsidR="00580911" w:rsidRPr="00D57F43" w:rsidRDefault="00580911" w:rsidP="00DC0641">
            <w:pPr>
              <w:ind w:firstLine="0"/>
              <w:rPr>
                <w:sz w:val="20"/>
              </w:rPr>
            </w:pPr>
            <w:r>
              <w:rPr>
                <w:sz w:val="20"/>
              </w:rPr>
              <w:t>2.7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_NPT</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w:t>
            </w:r>
            <w:r>
              <w:rPr>
                <w:sz w:val="20"/>
              </w:rPr>
              <w:t>3</w:t>
            </w:r>
          </w:p>
        </w:tc>
        <w:tc>
          <w:tcPr>
            <w:tcW w:w="1145" w:type="dxa"/>
          </w:tcPr>
          <w:p w:rsidR="00580911" w:rsidRPr="00D57F43" w:rsidRDefault="00580911" w:rsidP="00FB06E1">
            <w:pPr>
              <w:keepNext/>
              <w:ind w:firstLine="0"/>
              <w:rPr>
                <w:sz w:val="20"/>
              </w:rPr>
            </w:pPr>
            <w:r>
              <w:rPr>
                <w:sz w:val="20"/>
              </w:rPr>
              <w:t>1.33</w:t>
            </w:r>
          </w:p>
        </w:tc>
      </w:tr>
    </w:tbl>
    <w:p w:rsidR="00FB06E1" w:rsidRDefault="00FB06E1" w:rsidP="00146F63">
      <w:pPr>
        <w:pStyle w:val="Caption"/>
      </w:pPr>
      <w:bookmarkStart w:id="35" w:name="_Ref407877640"/>
      <w:bookmarkStart w:id="36" w:name="_Ref424118698"/>
      <w:r>
        <w:t xml:space="preserve">Table </w:t>
      </w:r>
      <w:fldSimple w:instr=" STYLEREF 2 \s ">
        <w:r w:rsidR="00345430">
          <w:rPr>
            <w:noProof/>
          </w:rPr>
          <w:t>3</w:t>
        </w:r>
      </w:fldSimple>
      <w:r w:rsidR="006A59C8">
        <w:noBreakHyphen/>
      </w:r>
      <w:fldSimple w:instr=" SEQ Table \* ARABIC \s 2 ">
        <w:r w:rsidR="00345430">
          <w:rPr>
            <w:noProof/>
          </w:rPr>
          <w:t>2</w:t>
        </w:r>
      </w:fldSimple>
      <w:bookmarkEnd w:id="36"/>
      <w:r>
        <w:t>. Summary of structural and fluctuation characteristics. Simulations are labeled according to the names assigned in</w:t>
      </w:r>
      <w:r w:rsidR="00DB3993">
        <w:t xml:space="preserve"> </w:t>
      </w:r>
      <w:r w:rsidR="00DB3993">
        <w:fldChar w:fldCharType="begin"/>
      </w:r>
      <w:r w:rsidR="00DB3993">
        <w:instrText xml:space="preserve"> REF _Ref424118686 \h </w:instrText>
      </w:r>
      <w:r w:rsidR="00DB3993">
        <w:fldChar w:fldCharType="separate"/>
      </w:r>
      <w:r w:rsidR="00345430">
        <w:t xml:space="preserve">Table </w:t>
      </w:r>
      <w:r w:rsidR="00345430">
        <w:rPr>
          <w:noProof/>
        </w:rPr>
        <w:t>3</w:t>
      </w:r>
      <w:r w:rsidR="00345430">
        <w:noBreakHyphen/>
      </w:r>
      <w:r w:rsidR="00345430">
        <w:rPr>
          <w:noProof/>
        </w:rPr>
        <w:t>1</w:t>
      </w:r>
      <w:r w:rsidR="00DB3993">
        <w:fldChar w:fldCharType="end"/>
      </w:r>
      <w:r>
        <w:t>. All RMSD values are compared to the experimental model.  1</w:t>
      </w:r>
      <w:r w:rsidRPr="00235174">
        <w:rPr>
          <w:vertAlign w:val="superscript"/>
        </w:rPr>
        <w:t>st</w:t>
      </w:r>
      <w:r>
        <w:t xml:space="preserve"> column – the backbone atom RMSD of the average structure from the entire simulation. 2</w:t>
      </w:r>
      <w:r w:rsidRPr="00235174">
        <w:rPr>
          <w:vertAlign w:val="superscript"/>
        </w:rPr>
        <w:t>nd</w:t>
      </w:r>
      <w:r>
        <w:t xml:space="preserve"> column – the side chain atom RMSD of the average structure. 3</w:t>
      </w:r>
      <w:r w:rsidRPr="00235174">
        <w:rPr>
          <w:vertAlign w:val="superscript"/>
        </w:rPr>
        <w:t>rd</w:t>
      </w:r>
      <w:r>
        <w:t>-5</w:t>
      </w:r>
      <w:r w:rsidRPr="00235174">
        <w:rPr>
          <w:vertAlign w:val="superscript"/>
        </w:rPr>
        <w:t>th</w:t>
      </w:r>
      <w:r>
        <w:t xml:space="preserve"> columns – backbone RMSD of the average structure including only the specified residues. 6</w:t>
      </w:r>
      <w:r w:rsidRPr="00235174">
        <w:rPr>
          <w:vertAlign w:val="superscript"/>
        </w:rPr>
        <w:t>th</w:t>
      </w:r>
      <w:r>
        <w:t xml:space="preserve"> column – mean instantaneous best-fit backbone RMSD over the entire simulation. 7</w:t>
      </w:r>
      <w:r w:rsidRPr="00E24C9F">
        <w:rPr>
          <w:vertAlign w:val="superscript"/>
        </w:rPr>
        <w:t>th</w:t>
      </w:r>
      <w:r>
        <w:t xml:space="preserve"> column – RMSD of the B-factor values from simulation compared to the refined model. Tail residues were excluded from this statistic as well as the side chain residues of valine B8 (multiple rotamers) in order to show trends more clearly.</w:t>
      </w:r>
    </w:p>
    <w:bookmarkEnd w:id="35"/>
    <w:p w:rsidR="00DC0641" w:rsidRDefault="00580911" w:rsidP="00C66AED">
      <w:pPr>
        <w:pStyle w:val="Heading4"/>
      </w:pPr>
      <w:r>
        <w:t xml:space="preserve">Impact of additional solvent on atomic fluctuations. </w:t>
      </w:r>
    </w:p>
    <w:p w:rsidR="00580911" w:rsidRPr="00FB06E1" w:rsidRDefault="00580911" w:rsidP="00FB06E1">
      <w:pPr>
        <w:rPr>
          <w:i/>
        </w:rPr>
      </w:pPr>
      <w:r>
        <w:t xml:space="preserve">The previously published simulation showed very good agreement of atomic B-factors with experiment for the first monomer in the unit cell and for the N-terminus half of the second monomer, but there was significant divergence of B-factor values with a “hump” of excessively high fluctuations around the C-terminus of the second monomer. Addition of solvent leads to </w:t>
      </w:r>
      <w:proofErr w:type="gramStart"/>
      <w:r>
        <w:t>an</w:t>
      </w:r>
      <w:proofErr w:type="gramEnd"/>
      <w:r>
        <w:t xml:space="preserve"> radical improvement in B-factor agreement where the “hump” is virtually eradicated with 4.5 waters per unit cell (</w:t>
      </w:r>
      <w:r w:rsidR="00DB3993">
        <w:fldChar w:fldCharType="begin"/>
      </w:r>
      <w:r w:rsidR="00DB3993">
        <w:instrText xml:space="preserve"> REF _Ref424118796 \h </w:instrText>
      </w:r>
      <w:r w:rsidR="00DB3993">
        <w:fldChar w:fldCharType="separate"/>
      </w:r>
      <w:r w:rsidR="00345430">
        <w:t xml:space="preserve">Figure </w:t>
      </w:r>
      <w:r w:rsidR="00345430">
        <w:rPr>
          <w:noProof/>
        </w:rPr>
        <w:t>3</w:t>
      </w:r>
      <w:r w:rsidR="00345430">
        <w:noBreakHyphen/>
      </w:r>
      <w:r w:rsidR="00345430">
        <w:rPr>
          <w:noProof/>
        </w:rPr>
        <w:t>2</w:t>
      </w:r>
      <w:r w:rsidR="00DB3993">
        <w:fldChar w:fldCharType="end"/>
      </w:r>
      <w:r>
        <w:t>). With 5 waters per unit cell the agreement of B-factor values with experiment is close to perfect. However, as even more water is added, simulated B-factor values fall and underestimate the experimental values. This is likely due to a “freezing” effect as atoms are locked into place and movement is prevented by excessive packing of solvent matter into the crystal interstices. Furthermore, we observe that addition of solvent disrupts the highly correlated behavior between a valine rotamer, secondary structure propensity of the second monomer and unit cell solvent content that was reported previously for the 4water_JACS simulation. Importantly, however, the valine side chain continues to sample two rotamers in accordance with experimental data as was previously shown. Thus, fluctuation analysis indicates that optimal agreement with experiment is obtained with 5 waters per unit cell and that the B-factor hump and correlated behavior observed previously were artefacts, as was postulated.</w:t>
      </w:r>
    </w:p>
    <w:p w:rsidR="00FB06E1" w:rsidRDefault="00580911" w:rsidP="00FB06E1">
      <w:pPr>
        <w:keepNext/>
        <w:ind w:firstLine="0"/>
        <w:jc w:val="center"/>
      </w:pPr>
      <w:r>
        <w:rPr>
          <w:noProof/>
        </w:rPr>
        <w:drawing>
          <wp:inline distT="0" distB="0" distL="0" distR="0" wp14:anchorId="680FA27E" wp14:editId="3AD9BB27">
            <wp:extent cx="5367130" cy="32202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tors_all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4160" cy="3224496"/>
                    </a:xfrm>
                    <a:prstGeom prst="rect">
                      <a:avLst/>
                    </a:prstGeom>
                  </pic:spPr>
                </pic:pic>
              </a:graphicData>
            </a:graphic>
          </wp:inline>
        </w:drawing>
      </w:r>
    </w:p>
    <w:p w:rsidR="00580911" w:rsidRPr="00FB06E1" w:rsidRDefault="00FB06E1" w:rsidP="00146F63">
      <w:pPr>
        <w:pStyle w:val="Caption"/>
      </w:pPr>
      <w:bookmarkStart w:id="37" w:name="_Ref424118796"/>
      <w:r>
        <w:t xml:space="preserve">Figure </w:t>
      </w:r>
      <w:fldSimple w:instr=" STYLEREF 2 \s ">
        <w:r w:rsidR="00345430">
          <w:rPr>
            <w:noProof/>
          </w:rPr>
          <w:t>3</w:t>
        </w:r>
      </w:fldSimple>
      <w:r w:rsidR="00A96617">
        <w:noBreakHyphen/>
      </w:r>
      <w:fldSimple w:instr=" SEQ Figure \* ARABIC \s 2 ">
        <w:r w:rsidR="00345430">
          <w:rPr>
            <w:noProof/>
          </w:rPr>
          <w:t>2</w:t>
        </w:r>
      </w:fldSimple>
      <w:bookmarkEnd w:id="37"/>
      <w:r>
        <w:t>. “Lattice” isotropic B-factors from each simulation (orange) compared to experimental model (black). B-factors are shown for all heavy atoms.</w:t>
      </w:r>
    </w:p>
    <w:p w:rsidR="00DC0641" w:rsidRDefault="00580911" w:rsidP="00C66AED">
      <w:pPr>
        <w:pStyle w:val="Heading4"/>
      </w:pPr>
      <w:r>
        <w:t xml:space="preserve">Impact of additional solvent on average electron density. </w:t>
      </w:r>
    </w:p>
    <w:p w:rsidR="00580911" w:rsidRDefault="00580911" w:rsidP="00580911">
      <w:pPr>
        <w:rPr>
          <w:i/>
        </w:rPr>
      </w:pPr>
      <w:r>
        <w:t xml:space="preserve">In the previously published simulation the average simulation electron density was calculated and agreed with the experimental density with an R-factor of 23% to 1.0 Å resolution. Considering the unbiased nature of the simulation and it’s length this was an impressive result and akin to the R-vault statistic proposed by </w:t>
      </w:r>
      <w:proofErr w:type="spellStart"/>
      <w:r>
        <w:t>Kleywegt</w:t>
      </w:r>
      <w:proofErr w:type="spellEnd"/>
      <w:r>
        <w:t xml:space="preserve"> et al.</w:t>
      </w:r>
      <w:r>
        <w:fldChar w:fldCharType="begin" w:fldLock="1"/>
      </w:r>
      <w:r w:rsidR="006331C3">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9]", "plainTextFormattedCitation" : "[99]", "previouslyFormattedCitation" : "[99]" }, "properties" : { "noteIndex" : 0 }, "schema" : "https://github.com/citation-style-language/schema/raw/master/csl-citation.json" }</w:instrText>
      </w:r>
      <w:r>
        <w:fldChar w:fldCharType="separate"/>
      </w:r>
      <w:r w:rsidR="006331C3" w:rsidRPr="006331C3">
        <w:rPr>
          <w:noProof/>
        </w:rPr>
        <w:t>[99]</w:t>
      </w:r>
      <w:r>
        <w:fldChar w:fldCharType="end"/>
      </w:r>
      <w:r>
        <w:t xml:space="preserve"> More recently we have obtained similar statistics from other crystal simulations. For example, a triclinic lysozyme simulation(</w:t>
      </w:r>
      <w:r w:rsidRPr="001E78BA">
        <w:rPr>
          <w:i/>
        </w:rPr>
        <w:t>publication in preparation</w:t>
      </w:r>
      <w:r>
        <w:t xml:space="preserve">)  yields an R-factor of 24.9 to 4.0 Å but only 41.2 to 1.0 Å, and a DNA </w:t>
      </w:r>
      <w:proofErr w:type="spellStart"/>
      <w:r>
        <w:t>decamer</w:t>
      </w:r>
      <w:proofErr w:type="spellEnd"/>
      <w:r>
        <w:t xml:space="preserve"> crystal simulation</w:t>
      </w:r>
      <w:r>
        <w:fldChar w:fldCharType="begin" w:fldLock="1"/>
      </w:r>
      <w:r w:rsidR="006331C3">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006331C3" w:rsidRPr="006331C3">
        <w:rPr>
          <w:noProof/>
        </w:rPr>
        <w:t>[64]</w:t>
      </w:r>
      <w:r>
        <w:fldChar w:fldCharType="end"/>
      </w:r>
      <w:r>
        <w:t xml:space="preserve"> yields 55.2 to 4.0 Å  and 64.7 to 1.0 Å. This shows that the simulations really are unbiased and that the result obtained with fav8 is not expected but rather indicative of the high degree of agreement between the computational and experimental result. Presently, for the fav8 simulations with added solvent, the R-factor is seen to first decrease as waters are added to the model and then begins to increase again with a clear minimum reached with 5 waters per unit cell (R-factor 21.1% to 1.0 Å,</w:t>
      </w:r>
      <w:r w:rsidR="00DB3993">
        <w:t xml:space="preserve"> </w:t>
      </w:r>
      <w:r w:rsidR="00DB3993">
        <w:fldChar w:fldCharType="begin"/>
      </w:r>
      <w:r w:rsidR="00DB3993">
        <w:instrText xml:space="preserve"> REF _Ref424118848 \h </w:instrText>
      </w:r>
      <w:r w:rsidR="00DB3993">
        <w:fldChar w:fldCharType="separate"/>
      </w:r>
      <w:r w:rsidR="00345430">
        <w:t xml:space="preserve">Figure </w:t>
      </w:r>
      <w:r w:rsidR="00345430">
        <w:rPr>
          <w:noProof/>
        </w:rPr>
        <w:t>3</w:t>
      </w:r>
      <w:r w:rsidR="00345430">
        <w:noBreakHyphen/>
      </w:r>
      <w:r w:rsidR="00345430">
        <w:rPr>
          <w:noProof/>
        </w:rPr>
        <w:t>3</w:t>
      </w:r>
      <w:r w:rsidR="00DB3993">
        <w:fldChar w:fldCharType="end"/>
      </w:r>
      <w:r>
        <w:t xml:space="preserve">). This further confirms the previous conclusion that 5 waters per unit cell is the correct quantity. </w:t>
      </w:r>
    </w:p>
    <w:p w:rsidR="00DB3993" w:rsidRDefault="00580911" w:rsidP="00DB3993">
      <w:pPr>
        <w:keepNext/>
        <w:jc w:val="center"/>
      </w:pPr>
      <w:r>
        <w:rPr>
          <w:noProof/>
        </w:rPr>
        <w:drawing>
          <wp:inline distT="0" distB="0" distL="0" distR="0" wp14:anchorId="4DED98EA" wp14:editId="2F10295E">
            <wp:extent cx="2984740" cy="223855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4740" cy="2238555"/>
                    </a:xfrm>
                    <a:prstGeom prst="rect">
                      <a:avLst/>
                    </a:prstGeom>
                  </pic:spPr>
                </pic:pic>
              </a:graphicData>
            </a:graphic>
          </wp:inline>
        </w:drawing>
      </w:r>
    </w:p>
    <w:p w:rsidR="00580911" w:rsidRDefault="00DB3993" w:rsidP="00146F63">
      <w:pPr>
        <w:pStyle w:val="Caption"/>
      </w:pPr>
      <w:bookmarkStart w:id="38" w:name="_Ref424118848"/>
      <w:r>
        <w:t xml:space="preserve">Figure </w:t>
      </w:r>
      <w:fldSimple w:instr=" STYLEREF 2 \s ">
        <w:r w:rsidR="00345430">
          <w:rPr>
            <w:noProof/>
          </w:rPr>
          <w:t>3</w:t>
        </w:r>
      </w:fldSimple>
      <w:r w:rsidR="00A96617">
        <w:noBreakHyphen/>
      </w:r>
      <w:fldSimple w:instr=" SEQ Figure \* ARABIC \s 2 ">
        <w:r w:rsidR="00345430">
          <w:rPr>
            <w:noProof/>
          </w:rPr>
          <w:t>3</w:t>
        </w:r>
      </w:fldSimple>
      <w:bookmarkEnd w:id="38"/>
      <w:r>
        <w:t>. R-factor between experimental structure amplitudes and amplitudes calculated from the average simulation electron density. Structure factors up to 1.0 Å resolution were included in the calculation.</w:t>
      </w:r>
    </w:p>
    <w:p w:rsidR="00F30E36" w:rsidRDefault="00580911" w:rsidP="00C66AED">
      <w:pPr>
        <w:pStyle w:val="Heading4"/>
      </w:pPr>
      <w:r>
        <w:t xml:space="preserve">Methodology for crystal MD simulations. </w:t>
      </w:r>
    </w:p>
    <w:p w:rsidR="00580911" w:rsidRPr="00F30E36" w:rsidRDefault="00580911" w:rsidP="00F30E36">
      <w:pPr>
        <w:rPr>
          <w:i/>
        </w:rPr>
      </w:pPr>
      <w:r>
        <w:t>The work presented here has provided some important methodological insights for future MD simulations of crystals. First, we ran the 5 water simulation using both a canonical (NVT) and an isothermal/isobaric (NPT) ensemble. Recently, we have seen that NVT simulations are preferable:  consistency with experiment can be verified by monitoring system pressure while post-simulation analysis is simplified and artefacts are avoided by the fact that unit cell parameters are constrained to experimental values. Comparison of the 5water NPT and NVT simulations reveals almost identical results on all counts including RMSD, B-factors, electron density and R-factor, water diffusion rates, structural heterogeneity, etc. Second, the work presented here included a new simulation of the 4 water model. Comparison to the previously published simulation also reveals virtually identical results in all statistical quantities. Thus our findings indicate that crystal simulation results are reproducible and that the NVT approach is valid.</w:t>
      </w:r>
    </w:p>
    <w:p w:rsidR="00F30E36" w:rsidRDefault="00580911" w:rsidP="00C66AED">
      <w:pPr>
        <w:pStyle w:val="Heading4"/>
      </w:pPr>
      <w:r>
        <w:t xml:space="preserve">AMOEBA polarizable force field simulations. </w:t>
      </w:r>
    </w:p>
    <w:p w:rsidR="00580911" w:rsidRPr="00F775FA" w:rsidRDefault="00580911" w:rsidP="00580911">
      <w:r>
        <w:t>To confirm the previously published findings and help discern between physical water behavior from simulation artefact, we carried out a 75ns simulation of the 4 water model using the AMOEBA</w:t>
      </w:r>
      <w:r>
        <w:fldChar w:fldCharType="begin" w:fldLock="1"/>
      </w:r>
      <w:r w:rsidR="006331C3">
        <w:instrText>ADDIN CSL_CITATION { "citationItems" : [ { "id" : "ITEM-1",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1", "issue" : "10", "issued" : { "date-parts" : [ [ "2011", "10", "11" ] ] }, "page" : "3143-3161", "title" : "Polarizable Atomic Multipole-based Molecular Mechanics for Organic Molecules.", "type" : "article-journal", "volume" : "7" }, "uris" : [ "http://www.mendeley.com/documents/?uuid=dc394163-2fa9-46cd-a7b5-d5f543a14b9c" ] }, { "id" : "ITEM-2",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2", "issue" : "8", "issued" : { "date-parts" : [ [ "2010", "3", "4" ] ] }, "page" : "2549-64", "title" : "Current status of the AMOEBA polarizable force field.", "type" : "article-journal", "volume" : "114" }, "uris" : [ "http://www.mendeley.com/documents/?uuid=d5d0fdcd-ed11-4319-b82f-e910134b2220"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8]", "plainTextFormattedCitation" : "[34], [35], [108]", "previouslyFormattedCitation" : "[34], [35], [108]" }, "properties" : { "noteIndex" : 0 }, "schema" : "https://github.com/citation-style-language/schema/raw/master/csl-citation.json" }</w:instrText>
      </w:r>
      <w:r>
        <w:fldChar w:fldCharType="separate"/>
      </w:r>
      <w:r w:rsidR="006331C3" w:rsidRPr="006331C3">
        <w:rPr>
          <w:noProof/>
        </w:rPr>
        <w:t>[34], [35], [108]</w:t>
      </w:r>
      <w:r>
        <w:fldChar w:fldCharType="end"/>
      </w:r>
      <w:r>
        <w:t xml:space="preserve"> force field. AMOEBA is a polarizable force field that allows for real-time adjustment of partial charges during the course of the simulation and thus leads to more accurate treatment of molecular polarizability and non-bonded interactions. RMSD of the average simulated structure reached similar accuracy, compared to experiment, as the ff99SB simulation: 0.36 Å for backbone atoms and 0.52 </w:t>
      </w:r>
      <w:proofErr w:type="gramStart"/>
      <w:r>
        <w:t>Å  for</w:t>
      </w:r>
      <w:proofErr w:type="gramEnd"/>
      <w:r>
        <w:t xml:space="preserve"> all heavy atoms. Water continued to translocate dynamically across unit cells as in the ff99SB simulation, but slower, at about half the diffusion rate. The valine B8 rotamer continued to sample the alternate </w:t>
      </w:r>
      <w:proofErr w:type="spellStart"/>
      <w:r>
        <w:t>rotameric</w:t>
      </w:r>
      <w:proofErr w:type="spellEnd"/>
      <w:r>
        <w:t xml:space="preserve"> conformation at 30% frequency, in agreement with both ff99SB and experimental results. On the other hand, the large B-factor “hump” at the C-terminus of the second monomer was not reproduced (although B-factors remained high in places, above those for the simulations with additional waters), and we found no correlation between the persistent dry states of unit cells, the valine rotamer and the secondary structure propensity of the 2</w:t>
      </w:r>
      <w:r w:rsidRPr="00C07AA3">
        <w:rPr>
          <w:vertAlign w:val="superscript"/>
        </w:rPr>
        <w:t>nd</w:t>
      </w:r>
      <w:r>
        <w:t xml:space="preserve"> monomer. These results are all in agreement with original postulates from the previous work and confirm the results contained therein.</w:t>
      </w:r>
    </w:p>
    <w:p w:rsidR="00F30E36" w:rsidRDefault="00F30E36" w:rsidP="00F30E36">
      <w:pPr>
        <w:pStyle w:val="Heading3"/>
      </w:pPr>
      <w:r>
        <w:t>Discussion</w:t>
      </w:r>
    </w:p>
    <w:p w:rsidR="00580911" w:rsidRDefault="00580911" w:rsidP="00F30E36">
      <w:r>
        <w:t xml:space="preserve">Our results lend strong credibility to the findings from the initial fav8 crystal simulation. After adjusting solvent content, dynamic movement of water molecules through channels formed by crystal packing is still observed while time and space-averaged observables are in agreement with experimental values. </w:t>
      </w:r>
      <w:proofErr w:type="spellStart"/>
      <w:r>
        <w:t>Rotameric</w:t>
      </w:r>
      <w:proofErr w:type="spellEnd"/>
      <w:r>
        <w:t xml:space="preserve"> heterogeneity of a valine side chain is also observed, in accordance with the previous simulation and validated by experimental data. On the other hand behavior that was postulated to be an artefact of the simulation because it did not agree with experimental observation (elevated B-factors around C-terminus of second monomer and high correlation between low solvent content in particular unit cells, 3</w:t>
      </w:r>
      <w:r>
        <w:rPr>
          <w:vertAlign w:val="subscript"/>
        </w:rPr>
        <w:t>10</w:t>
      </w:r>
      <w:r>
        <w:t xml:space="preserve"> helical propensity in the second monomer and propensity towards the </w:t>
      </w:r>
      <w:proofErr w:type="gramStart"/>
      <w:r>
        <w:t>gauche(</w:t>
      </w:r>
      <w:proofErr w:type="gramEnd"/>
      <w:r>
        <w:t>-) rotamer of one of the valines) completely disappears. The results allow us to conclude that the physical fav8 crystal contains 5 waters per unit cell, one more than was originally modelled.</w:t>
      </w:r>
    </w:p>
    <w:p w:rsidR="00580911" w:rsidRDefault="00580911" w:rsidP="00F30E36">
      <w:r>
        <w:t>These results are significant for a number of reasons. First, they highlight the potential utility of an interplay between direct analysis of experimental diffraction data and computational simulation of the crystal. The two approaches can be complementary, each one in turn informing the other and both leading to a more accurate understanding of the crystal. Second, they underscore the care that must be taken in both crystallographic model building and refinement and MD simulations. Both methods are prone to over or under-interpretation of data features and validation using an orthogonal method, such as the approach taken here, can be useful. Third, they show that artefacts in MD simulations are not just due to force field error. Even an accurate force field can lead to artefacts when the initial conditions of the system are modeled incorrectly. Fourth, they show that a highly dynamic and heterogeneous structural landscape of the crystal can nevertheless wholly agree with average statistics and high resolution diffraction data. Fifth, it underscores the importance of solvent for crystal packing and stability.</w:t>
      </w:r>
    </w:p>
    <w:p w:rsidR="00580911" w:rsidRDefault="00580911" w:rsidP="00F30E36">
      <w:r>
        <w:t>This last point merits additional consideration. Co</w:t>
      </w:r>
      <w:r w:rsidR="006331C3">
        <w:t>nsiderable research effort</w:t>
      </w:r>
      <w:r>
        <w:t xml:space="preserve"> is currently being spent on crystal packing prediction and </w:t>
      </w:r>
      <w:r>
        <w:rPr>
          <w:i/>
        </w:rPr>
        <w:t>de novo</w:t>
      </w:r>
      <w:r>
        <w:t xml:space="preserve"> crystal construction. Our work shows that reducing the amount of solvent in a crystal interface by one molecule can lead to significant instability including changes in side chain rotamers, secondary structure propensity and dynamics within the crystal. It is known that hydrogen bonding networks mediated by water can lend considerable energetic stability.[cite] Therefore, we suggest that future efforts at both the </w:t>
      </w:r>
      <w:r>
        <w:rPr>
          <w:i/>
        </w:rPr>
        <w:t xml:space="preserve">a posteriori </w:t>
      </w:r>
      <w:r>
        <w:t xml:space="preserve">analysis and </w:t>
      </w:r>
      <w:r>
        <w:rPr>
          <w:i/>
        </w:rPr>
        <w:t>a priori</w:t>
      </w:r>
      <w:r>
        <w:t xml:space="preserve"> prediction of crystal structure should pay particular attention to the role of solvent molecules at crystal interfaces.</w:t>
      </w:r>
    </w:p>
    <w:p w:rsidR="006651FB" w:rsidRDefault="00580911" w:rsidP="00FB06E1">
      <w:pPr>
        <w:rPr>
          <w:rFonts w:asciiTheme="majorHAnsi" w:eastAsiaTheme="majorEastAsia" w:hAnsiTheme="majorHAnsi" w:cstheme="majorBidi"/>
          <w:b/>
          <w:bCs/>
          <w:i/>
          <w:iCs/>
          <w:sz w:val="28"/>
          <w:szCs w:val="28"/>
        </w:rPr>
      </w:pPr>
      <w:r>
        <w:t xml:space="preserve">Lastly, we show that on the level of direct comparison to experimental data, the R-factor of the simulation-derived structure factor amplitudes with the experimental amplitudes also improves as the simulation improves. However, it is intriguing that even with the eradication of artefacts generated by the inaccurate starting conditions and consequent excellent agreement of RMSD and B-factors to the experimental observables, the R-factor, though smaller, still hovers around 21%. On the one hand, investigation of the difference electron density map between the simulation and experiment </w:t>
      </w:r>
      <w:r w:rsidRPr="00EC3D78">
        <w:t>can</w:t>
      </w:r>
      <w:r>
        <w:t xml:space="preserve"> suggest further avenues of correction for the simulation. On the other hand, the fact that average coordinates and coordinate fluctuations agree so well with experiment indicates the relative sensitivity of the R-factor to even slight discrepancies between model and experiment. Recently Holton et al.</w:t>
      </w:r>
      <w:r>
        <w:fldChar w:fldCharType="begin" w:fldLock="1"/>
      </w:r>
      <w:r w:rsidR="006331C3">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2]", "plainTextFormattedCitation" : "[112]", "previouslyFormattedCitation" : "[112]" }, "properties" : { "noteIndex" : 0 }, "schema" : "https://github.com/citation-style-language/schema/raw/master/csl-citation.json" }</w:instrText>
      </w:r>
      <w:r>
        <w:fldChar w:fldCharType="separate"/>
      </w:r>
      <w:r w:rsidR="006331C3" w:rsidRPr="006331C3">
        <w:rPr>
          <w:noProof/>
        </w:rPr>
        <w:t>[112]</w:t>
      </w:r>
      <w:r>
        <w:fldChar w:fldCharType="end"/>
      </w:r>
      <w:r>
        <w:t xml:space="preserve"> investigated the possible underlying sources of the R-factor gap. Further investigation is necessary in this direction. </w:t>
      </w:r>
      <w:r w:rsidR="006651FB">
        <w:br w:type="page"/>
      </w:r>
    </w:p>
    <w:p w:rsidR="00426867" w:rsidRDefault="00426867" w:rsidP="00AE0F62">
      <w:pPr>
        <w:pStyle w:val="Heading1"/>
      </w:pPr>
      <w:bookmarkStart w:id="39" w:name="_Toc424205679"/>
      <w:r>
        <w:t>Applying Molecular Dynamics of Crystals to Proteins and Nucleic Acids</w:t>
      </w:r>
      <w:bookmarkEnd w:id="39"/>
    </w:p>
    <w:p w:rsidR="00917222" w:rsidRPr="000A12C5" w:rsidRDefault="000A12C5" w:rsidP="000A12C5">
      <w:pPr>
        <w:pStyle w:val="Heading2"/>
      </w:pPr>
      <w:bookmarkStart w:id="40" w:name="_Toc424205680"/>
      <w:r w:rsidRPr="000A12C5">
        <w:t>Molecular Dynamics Simulation of Triclinic Lysozyme in a Crystal Lattice</w:t>
      </w:r>
      <w:r>
        <w:rPr>
          <w:rStyle w:val="FootnoteReference"/>
        </w:rPr>
        <w:footnoteReference w:id="4"/>
      </w:r>
      <w:bookmarkEnd w:id="40"/>
    </w:p>
    <w:p w:rsidR="00A32EDD" w:rsidRPr="00A32EDD" w:rsidRDefault="00A32EDD" w:rsidP="00A32EDD">
      <w:pPr>
        <w:pStyle w:val="Heading3"/>
      </w:pPr>
      <w:r>
        <w:t>Introduction</w:t>
      </w:r>
    </w:p>
    <w:p w:rsidR="00A32EDD" w:rsidRPr="00A32EDD" w:rsidRDefault="00A32EDD" w:rsidP="00024D81">
      <w:r w:rsidRPr="001D5B92">
        <w:t>Molecular dynamics (MD) simulations of protein and nucleic acid crystals are poised to offer significant contributions to two fields: experimental crystallography and computational chemistry. Crystallographic methods have played an immense role in providing detailed biomolecular structural information and have been fundamental in the development of our understanding of the structure-function relationship. At the same time, crystallographic models can display an overreliance on static representations of biomolecular structure, despite the fact that biomolecules are both dynamic and heterogeneous.</w:t>
      </w:r>
      <w:r w:rsidRPr="001D5B92">
        <w:fldChar w:fldCharType="begin" w:fldLock="1"/>
      </w:r>
      <w:r w:rsidR="00E5746F">
        <w:instrText>ADDIN CSL_CITATION { "citationItems" : [ { "id" : "ITEM-1", "itemData" : { "DOI" : "10.1038/nature06522", "ISSN" : "1476-4687", "PMID" : "18075575", "abstract" : "Because proteins are central to cellular function, researchers have sought to uncover the secrets of how these complex macromolecules execute such a fascinating variety of functions. Although static structures are known for many proteins, the functions of proteins are governed ultimately by their dynamic character (or 'personality'). The dream is to 'watch' proteins in action in real time at atomic resolution. This requires addition of a fourth dimension, time, to structural biology so that the positions in space and time of all atoms in a protein can be described in detail.", "author" : [ { "dropping-particle" : "", "family" : "Henzler-Wildman", "given" : "Katherine", "non-dropping-particle" : "", "parse-names" : false, "suffix" : "" }, { "dropping-particle" : "", "family" : "Kern", "given" : "Dorothee", "non-dropping-particle" : "", "parse-names" : false, "suffix" : "" } ], "container-title" : "Nature", "id" : "ITEM-1", "issue" : "7172", "issued" : { "date-parts" : [ [ "2007", "12", "13" ] ] }, "page" : "964-72", "publisher" : "Nature Publishing Group", "title" : "Dynamic personalities of proteins.", "title-short" : "Nature", "type" : "article-journal", "volume" : "450" }, "uris" : [ "http://www.mendeley.com/documents/?uuid=966662ce-7318-4d0b-b203-5199dcb8ff7c" ] }, { "id" : "ITEM-2", "itemData" : { "DOI" : "10.1016/j.sbi.2003.10.008", "ISSN" : "0959440X", "abstract" : "The biomolecular conformational changes often associated with allostery are, by definition, dynamic processes. Recent publications have disclosed the role of pre-existing equilibria of conformational substates in this process. In addition, the role of dynamics as an entropic carrier of free energy of allostery has been investigated. Recent work thus shows that dynamics is pivotal to allostery, and that it constitutes much more than just the move from the \u2018T\u2019-state to the \u2018R\u2019-state. Emerging computational studies have described the actual pathways of allosteric change.", "author" : [ { "dropping-particle" : "", "family" : "Kern", "given" : "Dorothee", "non-dropping-particle" : "", "parse-names" : false, "suffix" : "" }, { "dropping-particle" : "", "family" : "Zuiderweg", "given" : "Erik RP", "non-dropping-particle" : "", "parse-names" : false, "suffix" : "" } ], "container-title" : "Current Opinion in Structural Biology", "id" : "ITEM-2", "issue" : "6", "issued" : { "date-parts" : [ [ "2003", "12" ] ] }, "page" : "748-757", "title" : "The role of dynamics in allosteric regulation", "type" : "article-journal", "volume" : "13" }, "uris" : [ "http://www.mendeley.com/documents/?uuid=718f61a1-e07a-4fc7-a7f6-996242050a4a" ] }, { "id" : "ITEM-3", "itemData" : { "DOI" : "10.1039/b819720b", "ISSN" : "1742-2051", "PMID" : "19225609", "abstract" : "Allostery has come of age; the number, breadth and functional roles of documented protein allostery cases are rising quickly. Since all dynamic proteins are potentially allosteric and allostery plays crucial roles in all cellular pathways, sorting and classifying allosteric mechanisms in proteins should be extremely useful in understanding and predicting how the signals are regulated and transmitted through the dynamic multi-molecular cellular organizations. Classification organizes the complex information thereby unraveling relationships and patterns in molecular activation and repression. In signaling, current classification schemes consider classes of molecules according to their functions; for example, epinephrine and norepinephrine secreted by the central nervous system are classified as neurotransmitters. Other schemes would account for epinephrine when secreted by the adrenal medulla to be hormone-like. Yet, such classifications account for the global function of the molecule; not for the molecular mechanism of how the signal transmission initiates and how it is transmitted. Here we provide a unified view of allostery and the first classification framework. We expect that a classification scheme would assist in comprehension of allosteric mechanisms, in prediction of signaling on the molecular level, in better comprehension of pathways and regulation of the complex signals, in translating them to the cascading events, and in allosteric drug design. We further provide a range of examples illustrating mechanisms in protein allostery and their classification from the cellular functional standpoint.", "author" : [ { "dropping-particle" : "", "family" : "Tsai", "given" : "Chung-Jung", "non-dropping-particle" : "", "parse-names" : false, "suffix" : "" }, { "dropping-particle" : "", "family" : "Sol", "given" : "Antonio", "non-dropping-particle" : "Del", "parse-names" : false, "suffix" : "" }, { "dropping-particle" : "", "family" : "Nussinov", "given" : "Ruth", "non-dropping-particle" : "", "parse-names" : false, "suffix" : "" } ], "container-title" : "Molecular bioSystems", "id" : "ITEM-3", "issue" : "3", "issued" : { "date-parts" : [ [ "2009", "3", "6" ] ] }, "language" : "en", "page" : "207-16", "publisher" : "The Royal Society of Chemistry", "title" : "Protein allostery, signal transmission and dynamics: a classification scheme of allosteric mechanisms.", "type" : "article-journal", "volume" : "5" }, "uris" : [ "http://www.mendeley.com/documents/?uuid=decf2f4a-35a7-4faa-9e92-358c7df97e7b" ] }, { "id" : "ITEM-4", "itemData" : { "DOI" : "10.1038/nature05959", "ISSN" : "1476-4687", "PMID" : "17637663", "abstract" : "Molecular recognition by proteins is fundamental to almost every biological process, particularly the protein associations underlying cellular signal transduction. Understanding the basis for protein-protein interactions requires the full characterization of the thermodynamics of their association. Historically it has been virtually impossible to experimentally estimate changes in protein conformational entropy, a potentially important component of the free energy of protein association. However, nuclear magnetic resonance spectroscopy has emerged as a powerful tool for characterizing the dynamics of proteins. Here we employ changes in conformational dynamics as a proxy for corresponding changes in conformational entropy. We find that the change in internal dynamics of the protein calmodulin varies significantly on binding a variety of target domains. Surprisingly, the apparent change in the corresponding conformational entropy is linearly related to the change in the overall binding entropy. This indicates that changes in protein conformational entropy can contribute significantly to the free energy of protein-ligand association.", "author" : [ { "dropping-particle" : "", "family" : "Frederick", "given" : "Kendra King", "non-dropping-particle" : "", "parse-names" : false, "suffix" : "" }, { "dropping-particle" : "", "family" : "Marlow", "given" : "Michael S", "non-dropping-particle" : "", "parse-names" : false, "suffix" : "" }, { "dropping-particle" : "", "family" : "Valentine", "given" : "Kathleen G", "non-dropping-particle" : "", "parse-names" : false, "suffix" : "" }, { "dropping-particle" : "", "family" : "Wand", "given" : "A Joshua", "non-dropping-particle" : "", "parse-names" : false, "suffix" : "" } ], "container-title" : "Nature", "id" : "ITEM-4", "issue" : "7151", "issued" : { "date-parts" : [ [ "2007", "7", "19" ] ] }, "page" : "325-9", "title" : "Conformational entropy in molecular recognition by proteins.", "title-short" : "Nature", "type" : "article-journal", "volume" : "448" }, "uris" : [ "http://www.mendeley.com/documents/?uuid=b3e0ce78-860d-4fdd-b43f-79bb4f569070" ] }, { "id" : "ITEM-5", "itemData" : { "DOI" : "10.1107/S0907444905016732", "ISSN" : "0907-4449", "PMID" : "16041079", "abstract" : "The analysis of anisotropic atomic displacement parameters for the direct extraction of functionally relevant motion from X-ray crystal structures of Fusarium oxysporum trypsin is presented. Several atomic resolution structures complexed with inhibitors or substrates and determined at different pH values and temperatures were investigated. The analysis revealed a breathing-like molecular motion conserved across trypsin structures from two organisms and three different crystal forms. Directional motion was observed suggesting a change of the width of the substrate-binding cleft and a change in the length of the specificity pocket. The differences in direction of motion across the structures are dependent on the mode of substrate or inhibitor binding and the chemical environment around the active-site residues. Together with the occurrence of multiple-residue conformers, they reflect spatial rearrangement throughout the deacylation pathway.", "author" : [ { "dropping-particle" : "", "family" : "Schmidt", "given" : "Andrea", "non-dropping-particle" : "", "parse-names" : false, "suffix" : "" }, { "dropping-particle" : "", "family" : "Lamzin", "given" : "Victor S", "non-dropping-particle" : "", "parse-names" : false, "suffix" : "" } ], "container-title" : "Acta Crystallogr., Sect. D", "id" : "ITEM-5", "issue" : "8", "issued" : { "date-parts" : [ [ "2005", "8", "20" ] ] }, "language" : "en", "page" : "1132-9", "publisher" : "International Union of Crystallography", "title" : "Extraction of functional motion in trypsin crystal structures.", "type" : "article-journal", "volume" : "61" }, "uris" : [ "http://www.mendeley.com/documents/?uuid=c6d4b8c6-d506-4dbf-8df7-a13fff114fd8" ] }, { "id" : "ITEM-6", "itemData" : { "DOI" : "10.1371/journal.pcbi.1000911", "ISSN" : "1553-7358", "PMID" : "20865158", "abstract" : "It is widely recognized that representing a protein as a single static conformation is inadequate to describe the dynamics essential to the performance of its biological function. We contrast the amino acid displacements below and above the protein dynamical transition temperature, T(D)\u223c215K, of hen egg white lysozyme using X-ray crystallography ensembles that are analyzed by molecular dynamics simulations as a function of temperature. We show that measuring structural variations across an ensemble of X-ray derived models captures the activation of conformational states that are of functional importance just above T(D), and they remain virtually identical to structural motions measured at 300K. Our results highlight the ability to observe functional structural variations across an ensemble of X-ray crystallographic data, and that residue fluctuations measured in MD simulations at room temperature are in quantitative agreement with the experimental observable.", "author" : [ { "dropping-particle" : "", "family" : "Kohn", "given" : "Jonathan E", "non-dropping-particle" : "", "parse-names" : false, "suffix" : "" }, { "dropping-particle" : "V", "family" : "Afonine", "given" : "Pavel", "non-dropping-particle" : "", "parse-names" : false, "suffix" : "" }, { "dropping-particle" : "", "family" : "Ruscio", "given" : "Jory Z", "non-dropping-particle" : "", "parse-names" : false, "suffix" : "" }, { "dropping-particle" : "", "family" : "Adams", "given" : "Paul D", "non-dropping-particle" : "", "parse-names" : false, "suffix" : "" }, { "dropping-particle" : "", "family" : "Head-Gordon", "given" : "Teresa", "non-dropping-particle" : "", "parse-names" : false, "suffix" : "" } ], "container-title" : "PLoS computational biology", "id" : "ITEM-6", "issue" : "8", "issued" : { "date-parts" : [ [ "2010", "1" ] ] }, "page" : "e1000911", "title" : "Evidence of functional protein dynamics from X-ray crystallographic ensembles.", "type" : "article-journal", "volume" : "6" }, "uris" : [ "http://www.mendeley.com/documents/?uuid=7db3ebd2-f6ee-4c87-8831-79e57e8771ff" ] }, { "id" : "ITEM-7", "itemData" : { "DOI" : "10.1073/pnas.032522499", "ISSN" : "00278424", "abstract" : "Structural flexibility is an essential attribute, without which few proteins could carry out their biological functions. Much information about protein flexibility has come from x-ray crystallography, in the form of atomic mean-square displacements (AMSDs) or B factors. Profiles showing the AMSD variation along the polypeptide chain are usually interpreted in dynamical terms but are ultimately governed by the local features of a highly complex energy landscape. Here, we bypass this complexity by showing that the AMSD profile is essentially determined by spatial variations in local packing density. On the basis of elementary statistical mechanics and generic features of atomic distributions in proteins, we predict a direct inverse proportionality between the AMSD and the contact density, i.e., the number of noncovalent neighbor atoms within a local region of [~]1.5 nm3 volume. Testing this local density model against a set of high-quality crystal structures of 38 nonhomologous proteins, we find that it accurately and consistently reproduces the prominent peaks in the AMSD profile and even captures minor features, such as the periodic AMSD variation within helices. The predicted rigidifying effect of crystal contacts also agrees with experimental data. With regard to accuracy and computational efficiency, the model is clearly superior to its predecessors. The quantitative link between flexibility and packing density found here implies that AMSDs provide little independent information beyond that contained in the mean atomic coordinates.", "author" : [ { "dropping-particle" : "", "family" : "Halle", "given" : "B.", "non-dropping-particle" : "", "parse-names" : false, "suffix" : "" } ], "container-title" : "Proceedings of the National Academy of Sciences of the United States of America", "id" : "ITEM-7", "issue" : "3", "issued" : { "date-parts" : [ [ "2002", "1", "29" ] ] }, "page" : "1274-1279", "title" : "Flexibility and packing in proteins", "type" : "article-journal", "volume" : "99" }, "uris" : [ "http://www.mendeley.com/documents/?uuid=b9eb519e-0cb9-461e-b5c5-3f29116005bb" ] } ], "mendeley" : { "formattedCitation" : "[113]\u2013[119]", "plainTextFormattedCitation" : "[113]\u2013[119]", "previouslyFormattedCitation" : "[113]\u2013[119]" }, "properties" : { "noteIndex" : 0 }, "schema" : "https://github.com/citation-style-language/schema/raw/master/csl-citation.json" }</w:instrText>
      </w:r>
      <w:r w:rsidRPr="001D5B92">
        <w:fldChar w:fldCharType="separate"/>
      </w:r>
      <w:r w:rsidR="00305BA1" w:rsidRPr="00305BA1">
        <w:rPr>
          <w:noProof/>
        </w:rPr>
        <w:t>[113]–[119]</w:t>
      </w:r>
      <w:r w:rsidRPr="001D5B92">
        <w:fldChar w:fldCharType="end"/>
      </w:r>
      <w:r w:rsidRPr="001D5B92">
        <w:t xml:space="preserve"> Current models for protein function increasingly rely on an ensemble-based view where a statistical distribution of conformations exhibiting fluctuations around energy minima is modified upon binding events. This ensemble-based heterogeneity and dynamic behavior is also present in biomolecular crystals</w:t>
      </w:r>
      <w:r w:rsidRPr="001D5B92">
        <w:fldChar w:fldCharType="begin" w:fldLock="1"/>
      </w:r>
      <w:r w:rsidR="00E5746F">
        <w:instrText>ADDIN CSL_CITATION { "citationItems" : [ { "id" : "ITEM-1", "itemData" : { "abstract" : "Proteins are dynamic molecules, exhibiting structural heterogeneity in the form of anisotropic motion and discrete conformational substates, often of functional importance. In protein structure determination by X-ray crystallography, the observed diffraction pattern results from the scattering of X-rays by an ensemble of heterogeneous molecules, ordered and oriented by packing in a crystal lattice. The majority of proteins diffract to resolutions where heterogeneity is difficult to identify and model, and are therefore approximated by a single, average conformation with isotropic variance. Here we show that disregarding structural heterogeneity introduces degeneracy into the structure determination process, as many single, isotropic models exist that explain the diffraction data equally well. The large differences among these models imply that the accuracy of crystallographic structures has been widely overestimated. Further, it suggests that analyses that depend on small differences in the relative positions of atoms may be flawed.", "author" : [ { "dropping-particle" : "", "family" : "DePristo", "given" : "Mark A", "non-dropping-particle" : "", "parse-names" : false, "suffix" : "" }, { "dropping-particle" : "", "family" : "Bakker", "given" : "Paul I", "non-dropping-particle" : "de", "parse-names" : false, "suffix" : "" }, { "dropping-particle" : "", "family" : "Blundell", "given" : "Tom L", "non-dropping-particle" : "", "parse-names" : false, "suffix" : "" } ], "container-title" : "Structure", "id" : "ITEM-1", "issue" : "5", "issued" : { "date-parts" : [ [ "2004" ] ] }, "page" : "831-838", "title" : "Heterogeneity and inaccuracy in protein structures solved by X-ray crystallography", "type" : "article-journal", "volume" : "12" }, "uris" : [ "http://www.mendeley.com/documents/?uuid=2f83400b-ded3-434f-89fa-69b7c48c4fdb" ] }, { "id" : "ITEM-2",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2", "issue" : "3", "issued" : { "date-parts" : [ [ "2006", "3" ] ] }, "page" : "184-5", "title" : "Is one solution good enough?", "type" : "article-journal", "volume" : "13" }, "uris" : [ "http://www.mendeley.com/documents/?uuid=3dd7580b-62e9-4c5b-8010-9d9860ade2f0" ] } ], "mendeley" : { "formattedCitation" : "[52], [120]", "plainTextFormattedCitation" : "[52], [120]", "previouslyFormattedCitation" : "[52], [120]" }, "properties" : { "noteIndex" : 0 }, "schema" : "https://github.com/citation-style-language/schema/raw/master/csl-citation.json" }</w:instrText>
      </w:r>
      <w:r w:rsidRPr="001D5B92">
        <w:fldChar w:fldCharType="separate"/>
      </w:r>
      <w:r w:rsidR="00305BA1" w:rsidRPr="00305BA1">
        <w:rPr>
          <w:noProof/>
        </w:rPr>
        <w:t>[52], [120]</w:t>
      </w:r>
      <w:r w:rsidRPr="001D5B92">
        <w:fldChar w:fldCharType="end"/>
      </w:r>
      <w:r w:rsidRPr="001D5B92">
        <w:t>.  Efforts in recent years have sought to elucidate and account for these aspects of crystals that are often hidden in the time and space averaged diffraction data.</w:t>
      </w:r>
      <w:r w:rsidRPr="001D5B92">
        <w:fldChar w:fldCharType="begin" w:fldLock="1"/>
      </w:r>
      <w:r w:rsidR="00E5746F">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2", "issue" : "11", "issued" : { "date-parts" : [ [ "2011", "6" ] ] }, "page" : "1829-41", "title" : "Mining electron density for functionally relevant protein polysterism in crystal structures.", "type" : "article-journal", "volume" : "68" }, "uris" : [ "http://www.mendeley.com/documents/?uuid=da2a8fa7-dd77-441e-b77f-cc1c39fb32a1" ] }, { "id" : "ITEM-3", "itemData" : { "DOI" : "10.1107/S0907444909030613", "ISSN" : "1399-0047", "PMID" : "19770508", "abstract" : "The native state of a protein is regarded to be an ensemble of conformers, which allows association with binding partners. While some of this structural heterogeneity is retained upon crystallization, reliably extracting heterogeneous features from diffraction data has remained a challenge. In this study, a new algorithm for the automatic modelling of discrete heterogeneity is presented. At high resolution, the authors' single multi-conformer model, with correlated structural features to represent heterogeneity, shows improved agreement with the diffraction data compared with a single-conformer model. The model appears to be representative of the set of structures present in the crystal. In contrast, below 2 A resolution representing ambiguous electron density by correlated multi-conformers in a single model does not yield better agreement with the experimental data. Consistent with previous studies, this suggests that variability in multi-conformer models at lower resolution levels reflects uncertainty more than coordinated motion.", "author" : [ { "dropping-particle" : "", "family" : "Bedem", "given" : "Henry", "non-dropping-particle" : "van den", "parse-names" : false, "suffix" : "" }, { "dropping-particle" : "", "family" : "Dhanik", "given" : "Ankur", "non-dropping-particle" : "", "parse-names" : false, "suffix" : "" }, { "dropping-particle" : "", "family" : "Latombe", "given" : "Jean Claude", "non-dropping-particle" : "", "parse-names" : false, "suffix" : "" }, { "dropping-particle" : "", "family" : "Deacon", "given" : "Ashley M", "non-dropping-particle" : "", "parse-names" : false, "suffix" : "" } ], "container-title" : "Acta Crystallogr., Sect. D", "id" : "ITEM-3", "issue" : "10", "issued" : { "date-parts" : [ [ "2009", "10" ] ] }, "page" : "1107-17", "title" : "Modeling discrete heterogeneity in X-ray diffraction data by fitting multi-conformers.", "type" : "article-journal", "volume" : "65" }, "uris" : [ "http://www.mendeley.com/documents/?uuid=d3cdd54c-2c6e-43c0-b692-43dba85e732d" ] }, { "id" : "ITEM-4", "itemData" : { "DOI" : "10.1073/pnas.1302823110", "ISSN" : "1091-6490", "PMID" : "24363322", "abstract" : "To increase the power of X-ray crystallography to determine not only the structures but also the motions of biomolecules, we developed methods to address two classic crystallographic problems: putting electron density maps on the absolute scale of e(-)/\u00c5(3) and calculating the noise at every point in the map. We find that noise varies with position and is often six to eight times lower than thresholds currently used in model building. Analyzing the rescaled electron density maps from 485 representative proteins revealed unmodeled conformations above the estimated noise for 45% of side chains and a previously hidden, low-occupancy inhibitor of HIV capsid protein. Comparing the electron density maps in the free and nucleotide-bound structures of three human protein kinases suggested that substrate binding perturbs distinct intrinsic allosteric networks that link the active site to surfaces that recognize regulatory proteins. These results illustrate general approaches to identify and analyze alternative conformations, low-occupancy small molecules, solvent distributions, communication pathways, and protein motions.", "author" : [ { "dropping-particle" : "", "family" : "Lang", "given" : "P Therese", "non-dropping-particle" : "", "parse-names" : false, "suffix" : "" }, { "dropping-particle" : "", "family" : "Holton", "given" : "James M", "non-dropping-particle" : "", "parse-names" : false, "suffix" : "" }, { "dropping-particle" : "", "family" : "Fraser", "given" : "James S", "non-dropping-particle" : "", "parse-names" : false, "suffix" : "" }, { "dropping-particle" : "", "family" : "Alber", "given" : "Tom", "non-dropping-particle" : "", "parse-names" : false, "suffix" : "" } ], "container-title" : "Proceedings of the National Academy of Sciences of the United States of America", "id" : "ITEM-4", "issue" : "1", "issued" : { "date-parts" : [ [ "2014", "1", "7" ] ] }, "page" : "237-42", "title" : "Protein structural ensembles are revealed by redefining X-ray electron density noise.", "type" : "article-journal", "volume" : "111" }, "uris" : [ "http://www.mendeley.com/documents/?uuid=93db6f3e-2442-40ed-be5b-3e395a9b1b35" ] }, { "id" : "ITEM-5",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5", "issue" : "9", "issued" : { "date-parts" : [ [ "2007" ] ] }, "page" : "1040-1052", "title" : "Ensemble refinement of protein crystal structures: validation and application", "type" : "article-journal", "volume" : "15" }, "uris" : [ "http://www.mendeley.com/documents/?uuid=ca131a4a-1fe5-402c-8c8e-893d449f867f" ] }, { "id" : "ITEM-6", "itemData" : { "DOI" : "10.1107/S0907444913003454", "ISSN" : "1399-0047", "PMID" : "23695239", "abstract" : "Dynamic behavior of proteins is critical to their function. X-ray crystallography, a powerful yet mostly static technique, faces inherent challenges in acquiring dynamic information despite decades of effort. Dynamic `structural changes' are often indirectly inferred from `structural differences' by comparing related static structures. In contrast, the direct observation of dynamic structural changes requires the initiation of a biochemical reaction or process in a crystal. Both the direct and the indirect approaches share a common challenge in analysis: how to interpret the structural heterogeneity intrinsic to all dynamic processes. This paper presents a real-space approach to this challenge, in which a suite of analytical methods and tools to identify and refine the mixed structural species present in multiple crystallographic data sets have been developed. These methods have been applied to representative scenarios in dynamic crystallography, and reveal structural information that is otherwise difficult to interpret or inaccessible using conventional methods.", "author" : [ { "dropping-particle" : "", "family" : "Ren", "given" : "Zhong", "non-dropping-particle" : "", "parse-names" : false, "suffix" : "" }, { "dropping-particle" : "", "family" : "Chan", "given" : "Peter W Y", "non-dropping-particle" : "", "parse-names" : false, "suffix" : "" }, { "dropping-particle" : "", "family" : "Moffat", "given" : "Keith", "non-dropping-particle" : "", "parse-names" : false, "suffix" : "" }, { "dropping-particle" : "", "family" : "Pai", "given" : "Emil F", "non-dropping-particle" : "", "parse-names" : false, "suffix" : "" }, { "dropping-particle" : "", "family" : "Royer", "given" : "William E", "non-dropping-particle" : "", "parse-names" : false, "suffix" : "" }, { "dropping-particle" : "", "family" : "\u0160rajer", "given" : "Vukica", "non-dropping-particle" : "", "parse-names" : false, "suffix" : "" }, { "dropping-particle" : "", "family" : "Yang", "given" : "Xiaojing", "non-dropping-particle" : "", "parse-names" : false, "suffix" : "" } ], "container-title" : "Acta Crystallogr., Sect. D", "id" : "ITEM-6", "issue" : "6", "issued" : { "date-parts" : [ [ "2013", "6" ] ] }, "page" : "946-59", "title" : "Resolution of structural heterogeneity in dynamic crystallography.", "type" : "article-journal", "volume" : "69" }, "uris" : [ "http://www.mendeley.com/documents/?uuid=b5d68918-8409-4651-8959-6825f6d35a6b" ] }, { "id" : "ITEM-7",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7",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mendeley" : { "formattedCitation" : "[53], [54], [56], [58], [121]\u2013[123]", "plainTextFormattedCitation" : "[53], [54], [56], [58], [121]\u2013[123]", "previouslyFormattedCitation" : "[53], [54], [56], [58], [121]\u2013[123]" }, "properties" : { "noteIndex" : 0 }, "schema" : "https://github.com/citation-style-language/schema/raw/master/csl-citation.json" }</w:instrText>
      </w:r>
      <w:r w:rsidRPr="001D5B92">
        <w:fldChar w:fldCharType="separate"/>
      </w:r>
      <w:r w:rsidR="00305BA1" w:rsidRPr="00305BA1">
        <w:rPr>
          <w:noProof/>
        </w:rPr>
        <w:t>[53], [54], [56], [58], [121]–[123]</w:t>
      </w:r>
      <w:r w:rsidRPr="001D5B92">
        <w:fldChar w:fldCharType="end"/>
      </w:r>
      <w:r w:rsidRPr="001D5B92">
        <w:t xml:space="preserve"> Molecular dynamics simulations of crystals can contribute to this effort. Past work has shown that MD is in principle capable of accurately reproducing experimental diffraction data while offering a time resolved glimpse of the hidden inner life of crystals.</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p>
    <w:p w:rsidR="00A32EDD" w:rsidRPr="001D5B92" w:rsidRDefault="00A32EDD" w:rsidP="00305BA1">
      <w:r w:rsidRPr="001D5B92">
        <w:t xml:space="preserve">Simulations of biomolecular crystals also provide an excellent </w:t>
      </w:r>
      <w:bookmarkStart w:id="41" w:name="OLE_LINK3"/>
      <w:bookmarkStart w:id="42" w:name="OLE_LINK4"/>
      <w:r w:rsidRPr="001D5B92">
        <w:t xml:space="preserve">arena </w:t>
      </w:r>
      <w:bookmarkEnd w:id="41"/>
      <w:bookmarkEnd w:id="42"/>
      <w:r w:rsidRPr="001D5B92">
        <w:t>for validation of the procedures and force fields used in such simulations.</w:t>
      </w:r>
      <w:r w:rsidRPr="001D5B92">
        <w:fldChar w:fldCharType="begin" w:fldLock="1"/>
      </w:r>
      <w:r w:rsidR="00E5746F">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2",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65], [77]", "plainTextFormattedCitation" : "[65], [77]", "previouslyFormattedCitation" : "[65], [77]" }, "properties" : { "noteIndex" : 0 }, "schema" : "https://github.com/citation-style-language/schema/raw/master/csl-citation.json" }</w:instrText>
      </w:r>
      <w:r w:rsidRPr="001D5B92">
        <w:fldChar w:fldCharType="separate"/>
      </w:r>
      <w:r w:rsidR="00305BA1" w:rsidRPr="00305BA1">
        <w:rPr>
          <w:noProof/>
        </w:rPr>
        <w:t>[65], [77]</w:t>
      </w:r>
      <w:r w:rsidRPr="001D5B92">
        <w:fldChar w:fldCharType="end"/>
      </w:r>
      <w:r w:rsidRPr="001D5B92">
        <w:t xml:space="preserve"> Crystal simulations have a long history</w:t>
      </w:r>
      <w:r w:rsidRPr="001D5B92">
        <w:fldChar w:fldCharType="begin" w:fldLock="1"/>
      </w:r>
      <w:r w:rsidR="00E5746F">
        <w:instrText>ADDIN CSL_CITATION { "citationItems" : [ { "id" : "ITEM-1",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1", "issue" : "4787", "issued" : { "date-parts" : [ [ "1987", "1", "23" ] ] }, "page" : "458-60", "title" : "Crystallographic R factor refinement by molecular dynamics.", "type" : "article-journal", "volume" : "235" }, "uris" : [ "http://www.mendeley.com/documents/?uuid=89c1acd0-c2d3-483b-afb3-89caaeee3464" ] }, { "id" : "ITEM-2", "itemData" : { "DOI" : "10.1063/1.3646312", "ISSN" : "1089-7690", "PMID" : "22010705", "abstract" : "The accurate modeling of protein dynamics in crystalline states is essential for the development of computational techniques for simulating protein dynamics under physiological conditions. Following a previous coarse-grained modeling study of atomic fluctuations in protein crystal structures, we have refined our modeling with all-atom representation and force field. We have calculated the anisotropic atomic fluctuations of a protein structure interacting with its crystalline environment either explicitly (by including neighboring proteins into modeling) or implicitly (by adding harmonic restraints to surface atoms involved in crystal contacts). The modeling results are assessed in comparison with the experimental anisotropic displacement parameters (ADP) determined by X-ray crystallography. For a list of 40 high-resolution protein crystal structures, we have found that the optimal modeling of ADPs is achieved when the protein-environment interactions are much weaker than the internal interactions within a protein structure. Therefore, the intrinsic dynamics of a protein structure is only weakly perturbed by crystal packing. We have also found no noticeable improvement in the accuracy of ADP modeling by using all-atom over coarse-grained representation and force field, which justifies the use of coarse-grained modeling to investigate protein dynamics with both efficiency and accuracy.", "author" : [ { "dropping-particle" : "", "family" : "Hafner", "given" : "Jeffrey", "non-dropping-particle" : "", "parse-names" : false, "suffix" : "" }, { "dropping-particle" : "", "family" : "Zheng", "given" : "Wenjun", "non-dropping-particle" : "", "parse-names" : false, "suffix" : "" } ], "container-title" : "The Journal of chemical physics", "id" : "ITEM-2", "issue" : "14", "issued" : { "date-parts" : [ [ "2011", "10", "14" ] ] }, "page" : "144114", "title" : "All-atom modeling of anisotropic atomic fluctuations in protein crystal structures.", "type" : "article-journal", "volume" : "135" }, "uris" : [ "http://www.mendeley.com/documents/?uuid=58a0e0c8-4c45-4a53-bfa7-e3c70b7d8375" ] }, { "id" : "ITEM-3", "itemData" : { "DOI" : "10.1021/bi00489a023", "ISSN" : "0006-2960", "author" : [ { "dropping-particle" : "", "family" : "Avbelj", "given" : "F.", "non-dropping-particle" : "", "parse-names" : false, "suffix" : "" }, { "dropping-particle" : "", "family" : "Moult", "given" : "J.", "non-dropping-particle" : "", "parse-names" : false, "suffix" : "" }, { "dropping-particle" : "", "family" : "Kitson", "given" : "D. H.", "non-dropping-particle" : "", "parse-names" : false, "suffix" : "" }, { "dropping-particle" : "", "family" : "James", "given" : "M. N. G.", "non-dropping-particle" : "", "parse-names" : false, "suffix" : "" }, { "dropping-particle" : "", "family" : "Hagler", "given" : "A. T.", "non-dropping-particle" : "", "parse-names" : false, "suffix" : "" } ], "container-title" : "Biochemistry", "id" : "ITEM-3", "issue" : "37", "issued" : { "date-parts" : [ [ "1990", "9" ] ] }, "page" : "8658-8676", "publisher" : "American Chemical Society", "title" : "Molecular dynamics study of the structure and dynamics of a protein molecule in a crystalline ionic environment, Streptomyces griseus protease A", "type" : "article-journal", "volume" : "29" }, "uris" : [ "http://www.mendeley.com/documents/?uuid=1c6b0299-3bed-4654-88ac-1f6194be2423" ] }, { "id" : "ITEM-4", "itemData" : { "DOI" : "10.1021/bi00414a045", "ISSN" : "0006-2960", "author" : [ { "dropping-particle" : "", "family" : "Kitson", "given" : "David H.", "non-dropping-particle" : "", "parse-names" : false, "suffix" : "" }, { "dropping-particle" : "", "family" : "Hagler", "given" : "Arnold T.", "non-dropping-particle" : "", "parse-names" : false, "suffix" : "" } ], "container-title" : "Biochemistry", "id" : "ITEM-4", "issue" : "14", "issued" : { "date-parts" : [ [ "1988", "7" ] ] }, "page" : "5246-5257", "publisher" : "American Chemical Society", "title" : "Theoretical studies of the structure and molecular dynamics of a peptide crystal", "type" : "article-journal", "volume" : "27" }, "uris" : [ "http://www.mendeley.com/documents/?uuid=c8ee093b-b3d7-4ca0-9278-46ab92e8f3bc" ] }, { "id" : "ITEM-5", "itemData" : { "ISSN" : "0920-654X", "PMID" : "3504965", "abstract" : "The conformation of the immunosuppressive drug cyclosporin A (CPA), both in apolar solution and in crystalline state, has been studied by computer simulation techniques. Three molecular dynamics (MD) simulations have been performed: one modelling the crystal structure and two modelling the structure in apolar solution, using a restrained MD approach in which data from nuclear magnetic resonance (NMR) and infrared (IR) spectroscopy are taken into account. The simulation of the crystalline state (MDC) concerns a system of 4 unit cells containing 16 cyclosporin A molecules and 22 water molecules, which is simulated using crystalline periodic boundary conditions. The simulations modelling the apolar solvent conformation (MDS) concern one isolated cyclosporin A molecule. In these simulations an extra term in the interatomic potential function is used, which forces the molecule to satisfy a set of 57 atom-atom distance constraints originating from nuclear Overhauser effects (NOEs) obtained from NMR spectroscopy and one distance constraint deduced from IR spectroscopy. From a comparison of the results of the crystal simulation to those of the X-ray experiment in terms of structure, atomic fluctuations, hydrogen bond pattern, etc., it is concluded that the force field that is used yields an adequate representation of crystalline cyclosporin A. Secondly, it is shown that the dynamic modelling technique that is used to obtain a structure in a polar solution from NMR distance information works well. Starting from initial conformations which have a root mean square difference of 0.14 nm both distance restrained MD simulations converge to the same final solution structure. A comparison of the crystal structure of cyclosporin A and the one in apolar solution shows that there are significant differences. The overall difference in atomic positions is 0.09 nm for the C alpha atoms and 0.17 nm for all atoms. In apolar solution, the molecule is slightly more bent and the side chains of 1 MeBmt and 10 MeLeu adopt a different conformation.", "author" : [ { "dropping-particle" : "", "family" : "Lautz", "given" : "J", "non-dropping-particle" : "", "parse-names" : false, "suffix" : "" }, { "dropping-particle" : "", "family" : "Kessler", "given" : "H", "non-dropping-particle" : "", "parse-names" : false, "suffix" : "" }, { "dropping-particle" : "", "family" : "Kaptein", "given" : "R", "non-dropping-particle" : "", "parse-names" : false, "suffix" : "" }, { "dropping-particle" : "", "family" : "Gunsteren", "given" : "W F", "non-dropping-particle" : "van", "parse-names" : false, "suffix" : "" } ], "container-title" : "Journal of computer-aided molecular design", "id" : "ITEM-5", "issue" : "3", "issued" : { "date-parts" : [ [ "1987", "10" ] ] }, "page" : "219-41", "title" : "Molecular dynamics simulations of cyclosporin A: the crystal structure and dynamic modelling of a structure in apolar solution based on NMR data.", "type" : "article-journal", "volume" : "1" }, "uris" : [ "http://www.mendeley.com/documents/?uuid=373a5a5e-d88d-4610-a668-ad4c11a85395" ] }, { "id" : "ITEM-6", "itemData" : { "ISSN" : "1097-0134", "PMID" : "11835510", "abstract" : "The R-factor and R-free are commonly used to measure the quality of protein models obtained in X-ray crystallography. Well-refined protein structures usually have R-factors in the range of 20-25%, whereas intrinsic errors in the experimental data are usually around 5%. We use molecular dynamics simulations to perform a self-consistent analysis by which we determine the major factors contributing to large values of protein R-factors. The analysis shows that significant R-factor values can arise from the use of isotropic B-factors to model anisotropic protein motions and from coordinate errors. Even in the absence of coordinate errors, the use of isotropic B-factors can cause the R-factors to be around 10%; for coordinate errors smaller than 0.2 A, the two errors types make similar contributions. The inaccuracy of the energy function used and multistate protein dynamics are unlikely to make significant contributions to the large R-factors.", "author" : [ { "dropping-particle" : "", "family" : "Vitkup", "given" : "Dennis", "non-dropping-particle" : "", "parse-names" : false, "suffix" : "" }, { "dropping-particle" : "", "family" : "Ringe", "given" : "Dagmar", "non-dropping-particle" : "", "parse-names" : false, "suffix" : "" }, { "dropping-particle" : "", "family" : "Karplus", "given" : "Martin", "non-dropping-particle" : "", "parse-names" : false, "suffix" : "" }, { "dropping-particle" : "", "family" : "Petsko", "given" : "Gregory A", "non-dropping-particle" : "", "parse-names" : false, "suffix" : "" } ], "container-title" : "Proteins", "id" : "ITEM-6", "issue" : "4", "issued" : { "date-parts" : [ [ "2002", "3", "1" ] ] }, "page" : "345-54", "title" : "Why protein R-factors are so large: a self-consistent analysis.", "type" : "article-journal", "volume" : "46" }, "uris" : [ "http://www.mendeley.com/documents/?uuid=298da93d-11ff-4d5d-a97d-ba9d3798038c" ] }, { "id" : "ITEM-7",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7", "issue" : "18", "issued" : { "date-parts" : [ [ "1994", "8", "30" ] ] }, "page" : "8715-8718", "title" : "Atomic-level accuracy in simulations of large protein crystals.", "type" : "article-journal", "volume" : "91" }, "uris" : [ "http://www.mendeley.com/documents/?uuid=c1963e01-d495-4a64-89ee-a4a8d22d6abf" ] } ], "mendeley" : { "formattedCitation" : "[124]\u2013[130]", "plainTextFormattedCitation" : "[124]\u2013[130]", "previouslyFormattedCitation" : "[124]\u2013[130]" }, "properties" : { "noteIndex" : 0 }, "schema" : "https://github.com/citation-style-language/schema/raw/master/csl-citation.json" }</w:instrText>
      </w:r>
      <w:r w:rsidRPr="001D5B92">
        <w:fldChar w:fldCharType="separate"/>
      </w:r>
      <w:r w:rsidR="00305BA1" w:rsidRPr="00305BA1">
        <w:rPr>
          <w:noProof/>
        </w:rPr>
        <w:t>[124]–[130]</w:t>
      </w:r>
      <w:r w:rsidRPr="001D5B92">
        <w:fldChar w:fldCharType="end"/>
      </w:r>
      <w:r w:rsidRPr="001D5B92">
        <w:t>, but convergence is slow (as we illustrate below), it can be difficult to model disordered solvent, and modeling lattice disorder requires simulations that encompass many unit cells. We have developed a methodology for all-atom molecular dynamics of biomolecular crystals employing modern force fields (with explicit solvent and ions) to represent the interactions within crystals.</w:t>
      </w:r>
      <w:r w:rsidRPr="001D5B92">
        <w:fldChar w:fldCharType="begin" w:fldLock="1"/>
      </w:r>
      <w:r w:rsidR="00E5746F">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3",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4",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4", "issue" : "21", "issued" : { "date-parts" : [ [ "2013" ] ] }, "page" : "7938-7948", "title" : "Peptide crystal simulations reveal hidden dynamics", "type" : "article-journal", "volume" : "135" }, "uris" : [ "http://www.mendeley.com/documents/?uuid=5cb1ec29-7adf-492c-babb-ea76d21a038d"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2], [64], [77]\u2013[79]", "plainTextFormattedCitation" : "[62], [64], [77]\u2013[79]", "previouslyFormattedCitation" : "[62], [64], [77]\u2013[79]" }, "properties" : { "noteIndex" : 0 }, "schema" : "https://github.com/citation-style-language/schema/raw/master/csl-citation.json" }</w:instrText>
      </w:r>
      <w:r w:rsidRPr="001D5B92">
        <w:fldChar w:fldCharType="separate"/>
      </w:r>
      <w:r w:rsidR="00305BA1" w:rsidRPr="00305BA1">
        <w:rPr>
          <w:noProof/>
        </w:rPr>
        <w:t>[62], [64], [77]–[79]</w:t>
      </w:r>
      <w:r w:rsidRPr="001D5B92">
        <w:fldChar w:fldCharType="end"/>
      </w:r>
      <w:r w:rsidRPr="001D5B92">
        <w:t xml:space="preserve"> </w:t>
      </w:r>
      <w:proofErr w:type="gramStart"/>
      <w:r w:rsidRPr="001D5B92">
        <w:t>To</w:t>
      </w:r>
      <w:proofErr w:type="gramEnd"/>
      <w:r w:rsidRPr="001D5B92">
        <w:t xml:space="preserve"> help guide future work we </w:t>
      </w:r>
      <w:r w:rsidRPr="001D5B92">
        <w:rPr>
          <w:color w:val="000000" w:themeColor="text1"/>
        </w:rPr>
        <w:t xml:space="preserve">have undertaken an evaluation of four modern force fields on the molecular dynamics of a protein crystal. HEWL, an enzyme </w:t>
      </w:r>
      <w:r w:rsidRPr="001D5B92">
        <w:rPr>
          <w:color w:val="000000" w:themeColor="text1"/>
          <w:lang w:eastAsia="zh-CN"/>
        </w:rPr>
        <w:t>of</w:t>
      </w:r>
      <w:r w:rsidRPr="001D5B92">
        <w:rPr>
          <w:color w:val="000000" w:themeColor="text1"/>
        </w:rPr>
        <w:t xml:space="preserve"> 129 amino acids, was chosen as the host crystal, since it is one of the most commonly studied proteins. A number of experimental studies have been carried out to investigate HEWL crystal packing and flexibility via structural and dynamic properties.</w:t>
      </w:r>
      <w:r w:rsidRPr="001D5B92">
        <w:rPr>
          <w:color w:val="000000" w:themeColor="text1"/>
        </w:rPr>
        <w:fldChar w:fldCharType="begin" w:fldLock="1"/>
      </w:r>
      <w:r w:rsidR="00E5746F">
        <w:rPr>
          <w:color w:val="000000" w:themeColor="text1"/>
        </w:rPr>
        <w:instrText>ADDIN CSL_CITATION { "citationItems" : [ { "id" : "ITEM-1", "itemData" : { "DOI" : "10.1107/S0907444906000825", "ISSN" : "0907-4449", "PMID" : "16552135", "abstract" : "The three-dimensional structure of hen egg-white lysozyme (HEWL) in a hexagonal crystal form has been determined and refined to 1.46 A resolution. This hexagonal crystal form crystallizes from a saturated sodium nitrate solution at pH 8.4. The crystals belong to space group P6(1)22, with unit-cell parameters a = b = 85.64, c = 67.93 A. A total of 165 water molecules, 16 nitrate ions and five sodium ions were located in the electron-density map. The hexagonal crystal form exhibits a higher solvent content and a higher degree of disorder than other crystal forms of lysozyme. The flexibility of the protein depends on the crystal packing, although some residue ranges are flexible in all native HEWL crystal forms.", "author" : [ { "dropping-particle" : "", "family" : "Brinkmann", "given" : "C", "non-dropping-particle" : "", "parse-names" : false, "suffix" : "" }, { "dropping-particle" : "", "family" : "Weiss", "given" : "M S", "non-dropping-particle" : "", "parse-names" : false, "suffix" : "" }, { "dropping-particle" : "", "family" : "Weckert", "given" : "E", "non-dropping-particle" : "", "parse-names" : false, "suffix" : "" } ], "container-title" : "Acta Crystallogr., Sect. D", "id" : "ITEM-1", "issue" : "Pt 4", "issued" : { "date-parts" : [ [ "2006", "4", "18" ] ] }, "language" : "en", "page" : "349-55", "publisher" : "International Union of Crystallography", "title" : "The structure of the hexagonal crystal form of hen egg-white lysozyme.", "type" : "article-journal", "volume" : "62" }, "uris" : [ "http://www.mendeley.com/documents/?uuid=a161e790-9dbf-4d02-9485-65c214f8c70d" ] }, { "id" : "ITEM-2",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2",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id" : "ITEM-3", "itemData" : { "DOI" : "10.1107/S0907444906001314", "ISSN" : "0907-4449", "PMID" : "16552138", "abstract" : "Two monoclinic crystals (space group P2(1)) of hen egg-white lysozyme, a type I crystal grown at room temperature in a D2O solution with pD 4.5 containing 2%(w/v) sodium nitrate and a type II crystal grown at 313 K in a 10%(w/v) sodium chloride solution with pH 7.6, were each transformed into another monoclinic crystal with the same space group by dehydration-induced phase transition. Changes in X-ray diffraction were recorded to monitor the progress of the crystal transformation, which started with the appearance of diffuse streaks. In both crystals, the intensity of h + l odd reflections gradually weakened and finally disappeared on completion of the transformation. X-ray diffraction in the intermediate state indicated the presence of lattices of both the native and transformed crystals. In the native type I crystal, two alternate conformations were observed in the main chain of the region Gly71-Asn74. One conformer bound a sodium ion which was replaced with a water molecule in the other conformer. In the transformed crystal, the sodium ion was removed and the main-chain conformation of this region was converted to that of the water-bound form. The transformed crystal diffracted to a higher resolution than the native crystal, while the peak width of the diffraction spots increased. Analysis of the thermal motion of protein molecules using the TLS model has shown that the enhancement of the diffraction power in the transformed crystal is mainly ascribable to the suppression of rigid-body motion owing to an increase in intermolecular contacts as a result of the loss of bulk solvent.", "author" : [ { "dropping-particle" : "", "family" : "Harata", "given" : "Kazuaki", "non-dropping-particle" : "", "parse-names" : false, "suffix" : "" }, { "dropping-particle" : "", "family" : "Akiba", "given" : "Toshihiko", "non-dropping-particle" : "", "parse-names" : false, "suffix" : "" } ], "container-title" : "Acta Crystallogr., Sect. D", "id" : "ITEM-3", "issue" : "Pt 4", "issued" : { "date-parts" : [ [ "2006", "4", "18" ] ] }, "language" : "en", "page" : "375-82", "publisher" : "International Union of Crystallography", "title" : "Structural phase transition of monoclinic crystals of hen egg-white lysozyme.", "type" : "article-journal", "volume" : "62" }, "uris" : [ "http://www.mendeley.com/documents/?uuid=2222ebbe-95b8-4078-88d9-e52a974cd01c" ] }, { "id" : "ITEM-4", "itemData" : { "DOI" : "10.1038/280563a0", "ISSN" : "0028-0836", "author" : [ { "dropping-particle" : "", "family" : "Artymiuk", "given" : "P J", "non-dropping-particle" : "", "parse-names" : false, "suffix" : "" }, { "dropping-particle" : "", "family" : "Blake", "given" : "C C", "non-dropping-particle" : "", "parse-names" : false, "suffix" : "" }, { "dropping-particle" : "", "family" : "Grace", "given" : "D E", "non-dropping-particle" : "", "parse-names" : false, "suffix" : "" }, { "dropping-particle" : "", "family" : "Oatley", "given" : "S J", "non-dropping-particle" : "", "parse-names" : false, "suffix" : "" }, { "dropping-particle" : "", "family" : "Phillips", "given" : "D C", "non-dropping-particle" : "", "parse-names" : false, "suffix" : "" }, { "dropping-particle" : "", "family" : "Sternberg", "given" : "M J", "non-dropping-particle" : "", "parse-names" : false, "suffix" : "" } ], "container-title" : "Nature", "id" : "ITEM-4", "issue" : "5723", "issued" : { "date-parts" : [ [ "1979", "8", "16" ] ] }, "page" : "563-568", "title" : "Crystallographic studies of the dynamic properties of lysozyme", "title-short" : "Nature", "type" : "article-journal", "volume" : "280" }, "uris" : [ "http://www.mendeley.com/documents/?uuid=a79079dc-083a-4058-a0a3-f7cffb40bc7a" ] }, { "id" : "ITEM-5", "itemData" : { "DOI" : "10.1093/bioinformatics/btm625", "ISSN" : "1367-4811", "PMID" : "18089618", "abstract" : "MOTIVATION: In the study of the structural flexibility of proteins, crystallographic Debye-Waller factors are the most important experimental information used in the calibration and validation of computational models, such as the very successful elastic network models (ENMs). However, these models are applied to single protein molecules, whereas the experiments are performed on crystals. Moreover, the energy scale in standard ENMs is undefined and must be obtained by fitting to the same data that the ENM is trying to predict, reducing the predictive power of the model.\n\nRESULTS: We develop an elastic network model for the whole protein crystal in order to study the influence of crystal packing and lattice vibrations on the thermal fluctuations of the atom positions. We use experimental values for the compressibility of the crystal to establish the energy scale of our model. We predict the elastic constants of the crystal and compare with experimental data. Our main findings are (1) crystal packing modifies the atomic fluctuations considerably and (2) thermal fluctuations are not the dominant contribution to crystallographic Debye-Waller factors.\n\nAVAILABILITY: The programs developed for this work are available as supplementary material at Bioinformatics Online.", "author" : [ { "dropping-particle" : "", "family" : "Hinsen", "given" : "Konrad", "non-dropping-particle" : "", "parse-names" : false, "suffix" : "" } ], "container-title" : "Bioinformatics (Oxford, England)", "id" : "ITEM-5", "issue" : "4", "issued" : { "date-parts" : [ [ "2008", "2", "15" ] ] }, "page" : "521-8", "title" : "Structural flexibility in proteins: impact of the crystal environment.", "type" : "article-journal", "volume" : "24" }, "uris" : [ "http://www.mendeley.com/documents/?uuid=a438789c-bbea-4112-a510-38d797376e38" ] } ], "mendeley" : { "formattedCitation" : "[131]\u2013[135]", "plainTextFormattedCitation" : "[131]\u2013[135]", "previouslyFormattedCitation" : "[131]\u2013[135]"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131]–[135]</w:t>
      </w:r>
      <w:r w:rsidRPr="001D5B92">
        <w:rPr>
          <w:color w:val="000000" w:themeColor="text1"/>
        </w:rPr>
        <w:fldChar w:fldCharType="end"/>
      </w:r>
      <w:r w:rsidRPr="001D5B92">
        <w:rPr>
          <w:color w:val="000000" w:themeColor="text1"/>
        </w:rPr>
        <w:t xml:space="preserve"> Several earlier computational studies focused on conformational </w:t>
      </w:r>
      <w:r w:rsidRPr="001D5B92">
        <w:rPr>
          <w:color w:val="000000" w:themeColor="text1"/>
          <w:lang w:eastAsia="zh-CN"/>
        </w:rPr>
        <w:t>d</w:t>
      </w:r>
      <w:r w:rsidRPr="001D5B92">
        <w:rPr>
          <w:color w:val="000000" w:themeColor="text1"/>
        </w:rPr>
        <w:t>ifferences in solution and in the crystalline environment</w:t>
      </w:r>
      <w:r w:rsidRPr="001D5B92">
        <w:rPr>
          <w:color w:val="000000" w:themeColor="text1"/>
        </w:rPr>
        <w:fldChar w:fldCharType="begin" w:fldLock="1"/>
      </w:r>
      <w:r w:rsidR="00E5746F">
        <w:rPr>
          <w:color w:val="000000" w:themeColor="text1"/>
        </w:rPr>
        <w:instrText>ADDIN CSL_CITATION { "citationItems" : [ { "id" : "ITEM-1",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1", "issue" : "6", "issued" : { "date-parts" : [ [ "1997", "11", "24" ] ] }, "page" : "1011-1017", "publisher" : "American Chemical Society", "title" : "Fluctuation and correlation in crystalline lysozyme", "type" : "article-journal", "volume" : "37" }, "uris" : [ "http://www.mendeley.com/documents/?uuid=0a95e72c-0f0b-4217-8c02-98e1ccefc12c"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3",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60], [136], [137]", "plainTextFormattedCitation" : "[60], [136], [137]", "previouslyFormattedCitation" : "[60], [136], [137]"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60], [136], [137]</w:t>
      </w:r>
      <w:r w:rsidRPr="001D5B92">
        <w:rPr>
          <w:color w:val="000000" w:themeColor="text1"/>
        </w:rPr>
        <w:fldChar w:fldCharType="end"/>
      </w:r>
      <w:r w:rsidRPr="001D5B92">
        <w:rPr>
          <w:color w:val="000000" w:themeColor="text1"/>
        </w:rPr>
        <w:t xml:space="preserve"> </w:t>
      </w:r>
      <w:r w:rsidRPr="001D5B92">
        <w:rPr>
          <w:color w:val="000000" w:themeColor="text1"/>
          <w:lang w:eastAsia="zh-CN"/>
        </w:rPr>
        <w:t>as well as solvent and ion mobility in crystals</w:t>
      </w:r>
      <w:r w:rsidRPr="001D5B92">
        <w:rPr>
          <w:color w:val="000000" w:themeColor="text1"/>
          <w:lang w:eastAsia="zh-CN"/>
        </w:rPr>
        <w:fldChar w:fldCharType="begin" w:fldLock="1"/>
      </w:r>
      <w:r w:rsidR="00E5746F">
        <w:rPr>
          <w:color w:val="000000" w:themeColor="text1"/>
          <w:lang w:eastAsia="zh-CN"/>
        </w:rPr>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mendeley" : { "formattedCitation" : "[138], [139]", "plainTextFormattedCitation" : "[138], [139]", "previouslyFormattedCitation" : "[138], [139]" }, "properties" : { "noteIndex" : 0 }, "schema" : "https://github.com/citation-style-language/schema/raw/master/csl-citation.json" }</w:instrText>
      </w:r>
      <w:r w:rsidRPr="001D5B92">
        <w:rPr>
          <w:color w:val="000000" w:themeColor="text1"/>
          <w:lang w:eastAsia="zh-CN"/>
        </w:rPr>
        <w:fldChar w:fldCharType="separate"/>
      </w:r>
      <w:r w:rsidR="00305BA1" w:rsidRPr="00305BA1">
        <w:rPr>
          <w:noProof/>
          <w:color w:val="000000" w:themeColor="text1"/>
          <w:lang w:eastAsia="zh-CN"/>
        </w:rPr>
        <w:t>[138], [139]</w:t>
      </w:r>
      <w:r w:rsidRPr="001D5B92">
        <w:rPr>
          <w:color w:val="000000" w:themeColor="text1"/>
          <w:lang w:eastAsia="zh-CN"/>
        </w:rPr>
        <w:fldChar w:fldCharType="end"/>
      </w:r>
      <w:r w:rsidRPr="001D5B92">
        <w:rPr>
          <w:color w:val="000000" w:themeColor="text1"/>
          <w:lang w:eastAsia="zh-CN"/>
        </w:rPr>
        <w:t xml:space="preserve">. </w:t>
      </w:r>
      <w:r w:rsidRPr="001D5B92">
        <w:rPr>
          <w:color w:val="000000" w:themeColor="text1"/>
        </w:rPr>
        <w:t xml:space="preserve">We </w:t>
      </w:r>
      <w:r w:rsidRPr="001D5B92">
        <w:t>constructed a supercell composed of 12 unit cells of triclinic hen egg-white lysozyme (HEWL, PDB:4LZT)</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with explicit solvent. In total we performed more than 9</w:t>
      </w:r>
      <w:bookmarkStart w:id="43" w:name="OLE_LINK1"/>
      <w:bookmarkStart w:id="44" w:name="OLE_LINK2"/>
      <w:r w:rsidRPr="001D5B92">
        <w:t xml:space="preserve"> μs</w:t>
      </w:r>
      <w:bookmarkEnd w:id="43"/>
      <w:bookmarkEnd w:id="44"/>
      <w:r w:rsidRPr="001D5B92">
        <w:t xml:space="preserve"> of molecular dynamics sampling of the crystal lattice equivalent to more than 100 μs sampling of the lysozyme monomer. The results offer insight into both the strong and weak points of the current force fields and more generally into the accuracy of results that can be expected from crystal simulations using popular current force fields.</w:t>
      </w:r>
    </w:p>
    <w:p w:rsidR="00A32EDD" w:rsidRPr="001D5B92" w:rsidRDefault="00E442D9" w:rsidP="00A32EDD">
      <w:pPr>
        <w:pStyle w:val="Heading3"/>
      </w:pPr>
      <w:r>
        <w:t>Results</w:t>
      </w:r>
    </w:p>
    <w:p w:rsidR="00A32EDD" w:rsidRDefault="00A32EDD" w:rsidP="00305BA1">
      <w:r>
        <w:t xml:space="preserve">The crystal supercell was set up as shown in </w:t>
      </w:r>
      <w:r w:rsidR="000151A4">
        <w:fldChar w:fldCharType="begin"/>
      </w:r>
      <w:r w:rsidR="000151A4">
        <w:instrText xml:space="preserve"> REF _Ref424125327 \h </w:instrText>
      </w:r>
      <w:r w:rsidR="000151A4">
        <w:fldChar w:fldCharType="separate"/>
      </w:r>
      <w:r w:rsidR="00345430">
        <w:t xml:space="preserve">Figure </w:t>
      </w:r>
      <w:r w:rsidR="00345430">
        <w:rPr>
          <w:noProof/>
        </w:rPr>
        <w:t>4</w:t>
      </w:r>
      <w:r w:rsidR="00345430">
        <w:noBreakHyphen/>
      </w:r>
      <w:r w:rsidR="00345430">
        <w:rPr>
          <w:noProof/>
        </w:rPr>
        <w:t>1</w:t>
      </w:r>
      <w:r w:rsidR="000151A4">
        <w:fldChar w:fldCharType="end"/>
      </w:r>
      <w:r w:rsidR="000151A4">
        <w:t xml:space="preserve"> </w:t>
      </w:r>
      <w:r>
        <w:t xml:space="preserve">and described in detail in Methods. </w:t>
      </w:r>
      <w:r w:rsidRPr="001D5B92">
        <w:t>In all we performed the set of simulations shown in</w:t>
      </w:r>
      <w:r w:rsidR="000151A4">
        <w:t xml:space="preserve"> </w:t>
      </w:r>
      <w:r w:rsidR="000151A4">
        <w:fldChar w:fldCharType="begin"/>
      </w:r>
      <w:r w:rsidR="000151A4">
        <w:instrText xml:space="preserve"> REF _Ref424125097 \h </w:instrText>
      </w:r>
      <w:r w:rsidR="000151A4">
        <w:fldChar w:fldCharType="separate"/>
      </w:r>
      <w:r w:rsidR="00345430" w:rsidRPr="00146F63">
        <w:t xml:space="preserve">Table </w:t>
      </w:r>
      <w:r w:rsidR="00345430">
        <w:rPr>
          <w:noProof/>
        </w:rPr>
        <w:t>4</w:t>
      </w:r>
      <w:r w:rsidR="00345430">
        <w:noBreakHyphen/>
      </w:r>
      <w:r w:rsidR="00345430">
        <w:rPr>
          <w:noProof/>
        </w:rPr>
        <w:t>1</w:t>
      </w:r>
      <w:r w:rsidR="000151A4">
        <w:fldChar w:fldCharType="end"/>
      </w:r>
      <w:r w:rsidRPr="001D5B92">
        <w:t>. Whenever not specifically identified below, ff99SB and ff14SB refer to the first μs of each simulation (for consistency with the other 1 μs simulations).</w:t>
      </w:r>
    </w:p>
    <w:p w:rsidR="00396289" w:rsidRDefault="00D27923" w:rsidP="00396289">
      <w:pPr>
        <w:keepNext/>
      </w:pPr>
      <w:r>
        <w:rPr>
          <w:rFonts w:cstheme="minorHAnsi"/>
          <w:noProof/>
          <w:sz w:val="24"/>
          <w:szCs w:val="24"/>
        </w:rPr>
        <w:drawing>
          <wp:inline distT="0" distB="0" distL="0" distR="0" wp14:anchorId="1A0FC541" wp14:editId="6A0F1ABD">
            <wp:extent cx="5486400" cy="22459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mp.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245995"/>
                    </a:xfrm>
                    <a:prstGeom prst="rect">
                      <a:avLst/>
                    </a:prstGeom>
                  </pic:spPr>
                </pic:pic>
              </a:graphicData>
            </a:graphic>
          </wp:inline>
        </w:drawing>
      </w:r>
    </w:p>
    <w:p w:rsidR="00D27923" w:rsidRPr="001D5B92" w:rsidRDefault="00396289" w:rsidP="00146F63">
      <w:pPr>
        <w:pStyle w:val="Caption"/>
      </w:pPr>
      <w:bookmarkStart w:id="45" w:name="_Ref424125327"/>
      <w:r>
        <w:t xml:space="preserve">Figure </w:t>
      </w:r>
      <w:fldSimple w:instr=" STYLEREF 2 \s ">
        <w:r w:rsidR="00345430">
          <w:rPr>
            <w:noProof/>
          </w:rPr>
          <w:t>4</w:t>
        </w:r>
      </w:fldSimple>
      <w:r w:rsidR="00A96617">
        <w:noBreakHyphen/>
      </w:r>
      <w:fldSimple w:instr=" SEQ Figure \* ARABIC \s 2 ">
        <w:r w:rsidR="00345430">
          <w:rPr>
            <w:noProof/>
          </w:rPr>
          <w:t>1</w:t>
        </w:r>
      </w:fldSimple>
      <w:bookmarkEnd w:id="45"/>
      <w:r w:rsidR="00146F63">
        <w:t>.</w:t>
      </w:r>
      <w:r w:rsidR="00146F63" w:rsidRPr="00146F63">
        <w:t xml:space="preserve"> </w:t>
      </w:r>
      <w:r w:rsidR="00146F63" w:rsidRPr="001D5B92">
        <w:t xml:space="preserve">Simulation setup of the HEWL supercell. The P1 space group unit cell was extended three times along the crystallographic </w:t>
      </w:r>
      <w:proofErr w:type="spellStart"/>
      <w:proofErr w:type="gramStart"/>
      <w:r w:rsidR="00146F63" w:rsidRPr="001D5B92">
        <w:rPr>
          <w:i/>
          <w:iCs/>
        </w:rPr>
        <w:t>a</w:t>
      </w:r>
      <w:proofErr w:type="spellEnd"/>
      <w:proofErr w:type="gramEnd"/>
      <w:r w:rsidR="00146F63" w:rsidRPr="001D5B92">
        <w:t xml:space="preserve"> axis and two times each along the </w:t>
      </w:r>
      <w:r w:rsidR="00146F63" w:rsidRPr="001D5B92">
        <w:rPr>
          <w:i/>
          <w:iCs/>
        </w:rPr>
        <w:t>b</w:t>
      </w:r>
      <w:r w:rsidR="00146F63" w:rsidRPr="001D5B92">
        <w:t xml:space="preserve"> and </w:t>
      </w:r>
      <w:r w:rsidR="00146F63" w:rsidRPr="001D5B92">
        <w:rPr>
          <w:i/>
          <w:iCs/>
        </w:rPr>
        <w:t>c</w:t>
      </w:r>
      <w:r w:rsidR="00146F63" w:rsidRPr="001D5B92">
        <w:t xml:space="preserve"> axes. Addition of solvent is described in</w:t>
      </w:r>
      <w:r w:rsidR="000151A4">
        <w:t xml:space="preserve"> </w:t>
      </w:r>
      <w:r w:rsidR="000151A4">
        <w:fldChar w:fldCharType="begin"/>
      </w:r>
      <w:r w:rsidR="000151A4">
        <w:instrText xml:space="preserve"> REF _Ref424125097 \h </w:instrText>
      </w:r>
      <w:r w:rsidR="000151A4">
        <w:fldChar w:fldCharType="separate"/>
      </w:r>
      <w:r w:rsidR="00345430" w:rsidRPr="00146F63">
        <w:t xml:space="preserve">Table </w:t>
      </w:r>
      <w:r w:rsidR="00345430">
        <w:rPr>
          <w:noProof/>
        </w:rPr>
        <w:t>4</w:t>
      </w:r>
      <w:r w:rsidR="00345430">
        <w:noBreakHyphen/>
      </w:r>
      <w:r w:rsidR="00345430">
        <w:rPr>
          <w:noProof/>
        </w:rPr>
        <w:t>1</w:t>
      </w:r>
      <w:r w:rsidR="000151A4">
        <w:fldChar w:fldCharType="end"/>
      </w:r>
      <w:r w:rsidR="00146F63" w:rsidRPr="001D5B92">
        <w:t>.</w:t>
      </w:r>
    </w:p>
    <w:tbl>
      <w:tblPr>
        <w:tblW w:w="8228" w:type="dxa"/>
        <w:jc w:val="center"/>
        <w:tblBorders>
          <w:top w:val="single" w:sz="8" w:space="0" w:color="000000"/>
          <w:bottom w:val="single" w:sz="8" w:space="0" w:color="000000"/>
        </w:tblBorders>
        <w:tblLayout w:type="fixed"/>
        <w:tblLook w:val="00A0" w:firstRow="1" w:lastRow="0" w:firstColumn="1" w:lastColumn="0" w:noHBand="0" w:noVBand="0"/>
      </w:tblPr>
      <w:tblGrid>
        <w:gridCol w:w="2065"/>
        <w:gridCol w:w="985"/>
        <w:gridCol w:w="980"/>
        <w:gridCol w:w="980"/>
        <w:gridCol w:w="980"/>
        <w:gridCol w:w="980"/>
        <w:gridCol w:w="1258"/>
      </w:tblGrid>
      <w:tr w:rsidR="00396289" w:rsidRPr="00396289" w:rsidTr="00396289">
        <w:trPr>
          <w:trHeight w:val="144"/>
          <w:jc w:val="center"/>
        </w:trPr>
        <w:tc>
          <w:tcPr>
            <w:tcW w:w="206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p>
        </w:tc>
        <w:tc>
          <w:tcPr>
            <w:tcW w:w="98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Exp.</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lang w:eastAsia="zh-CN"/>
              </w:rPr>
            </w:pPr>
            <w:r w:rsidRPr="00396289">
              <w:rPr>
                <w:rFonts w:eastAsia="Times New Roman" w:cs="Calibri"/>
                <w:b/>
                <w:bCs/>
                <w:sz w:val="20"/>
                <w:szCs w:val="20"/>
                <w:lang w:eastAsia="zh-CN"/>
              </w:rPr>
              <w:t>ff99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ipq</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C36</w:t>
            </w:r>
          </w:p>
        </w:tc>
        <w:tc>
          <w:tcPr>
            <w:tcW w:w="1258"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_solv</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Protein molecule</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Force field</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Amber ff99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ipq</w:t>
            </w:r>
          </w:p>
        </w:tc>
        <w:tc>
          <w:tcPr>
            <w:tcW w:w="980" w:type="dxa"/>
          </w:tcPr>
          <w:p w:rsidR="00396289" w:rsidRPr="00396289" w:rsidRDefault="00396289" w:rsidP="00396289">
            <w:pPr>
              <w:spacing w:after="0" w:line="240" w:lineRule="auto"/>
              <w:ind w:firstLine="0"/>
              <w:jc w:val="center"/>
              <w:rPr>
                <w:rFonts w:eastAsia="SimSun" w:cs="Calibri"/>
                <w:sz w:val="20"/>
                <w:szCs w:val="20"/>
              </w:rPr>
            </w:pPr>
            <w:proofErr w:type="spellStart"/>
            <w:r w:rsidRPr="00396289">
              <w:rPr>
                <w:rFonts w:eastAsia="SimSun" w:cs="Calibri"/>
                <w:sz w:val="20"/>
                <w:szCs w:val="20"/>
              </w:rPr>
              <w:t>Charmm</w:t>
            </w:r>
            <w:proofErr w:type="spellEnd"/>
            <w:r w:rsidRPr="00396289">
              <w:rPr>
                <w:rFonts w:eastAsia="SimSun" w:cs="Calibri"/>
                <w:sz w:val="20"/>
                <w:szCs w:val="20"/>
              </w:rPr>
              <w:t xml:space="preserve"> 36</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lvent model</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tip3p</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color w:val="000000"/>
                <w:sz w:val="20"/>
                <w:szCs w:val="20"/>
              </w:rPr>
              <w:t>tip3p</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Water (H</w:t>
            </w:r>
            <w:r w:rsidRPr="00396289">
              <w:rPr>
                <w:rFonts w:eastAsia="SimSun" w:cs="Calibri"/>
                <w:b/>
                <w:bCs/>
                <w:sz w:val="20"/>
                <w:szCs w:val="20"/>
                <w:vertAlign w:val="subscript"/>
              </w:rPr>
              <w:t>2</w:t>
            </w:r>
            <w:r w:rsidRPr="00396289">
              <w:rPr>
                <w:rFonts w:eastAsia="SimSun" w:cs="Calibri"/>
                <w:b/>
                <w:bCs/>
                <w:sz w:val="20"/>
                <w:szCs w:val="20"/>
              </w:rPr>
              <w:t>O)</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55.5 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7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68</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375</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Acetate (CH</w:t>
            </w:r>
            <w:r w:rsidRPr="00396289">
              <w:rPr>
                <w:rFonts w:eastAsia="SimSun" w:cs="Calibri"/>
                <w:b/>
                <w:bCs/>
                <w:sz w:val="20"/>
                <w:szCs w:val="20"/>
                <w:vertAlign w:val="subscript"/>
              </w:rPr>
              <w:t>3</w:t>
            </w:r>
            <w:r w:rsidRPr="00396289">
              <w:rPr>
                <w:rFonts w:eastAsia="SimSun" w:cs="Calibri"/>
                <w:b/>
                <w:bCs/>
                <w:sz w:val="20"/>
                <w:szCs w:val="20"/>
              </w:rPr>
              <w:t>COO</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10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Nitrate (NO</w:t>
            </w:r>
            <w:r w:rsidRPr="00396289">
              <w:rPr>
                <w:rFonts w:eastAsia="SimSun" w:cs="Calibri"/>
                <w:b/>
                <w:bCs/>
                <w:sz w:val="20"/>
                <w:szCs w:val="20"/>
                <w:vertAlign w:val="subscript"/>
              </w:rPr>
              <w:t>3</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25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dium (Na</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25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Cl</w:t>
            </w:r>
            <w:r w:rsidRPr="00396289">
              <w:rPr>
                <w:rFonts w:eastAsia="SimSun" w:cs="Calibri"/>
                <w:sz w:val="20"/>
                <w:szCs w:val="20"/>
                <w:vertAlign w:val="superscript"/>
              </w:rPr>
              <w:t>-</w:t>
            </w: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Total atom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02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995</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468</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Density (g/cm</w:t>
            </w:r>
            <w:r w:rsidRPr="00396289">
              <w:rPr>
                <w:rFonts w:eastAsia="SimSun" w:cs="Calibri"/>
                <w:b/>
                <w:bCs/>
                <w:sz w:val="20"/>
                <w:szCs w:val="20"/>
                <w:vertAlign w:val="superscript"/>
              </w:rPr>
              <w:t>3</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3</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19</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3" w:hanging="143"/>
              <w:rPr>
                <w:rFonts w:eastAsia="SimSun" w:cs="Calibri"/>
                <w:b/>
                <w:bCs/>
                <w:sz w:val="20"/>
                <w:szCs w:val="20"/>
              </w:rPr>
            </w:pPr>
            <w:proofErr w:type="spellStart"/>
            <w:r w:rsidRPr="00396289">
              <w:rPr>
                <w:rFonts w:eastAsia="SimSun" w:cs="Calibri"/>
                <w:b/>
                <w:bCs/>
                <w:sz w:val="20"/>
                <w:szCs w:val="20"/>
              </w:rPr>
              <w:t>Equilib</w:t>
            </w:r>
            <w:proofErr w:type="spellEnd"/>
            <w:r w:rsidRPr="00396289">
              <w:rPr>
                <w:rFonts w:eastAsia="SimSun" w:cs="Calibri"/>
                <w:b/>
                <w:bCs/>
                <w:sz w:val="20"/>
                <w:szCs w:val="20"/>
              </w:rPr>
              <w:t>.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8</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4" w:hanging="144"/>
              <w:rPr>
                <w:rFonts w:eastAsia="SimSun" w:cs="Calibri"/>
                <w:b/>
                <w:bCs/>
                <w:sz w:val="20"/>
                <w:szCs w:val="20"/>
              </w:rPr>
            </w:pPr>
            <w:r w:rsidRPr="00396289">
              <w:rPr>
                <w:rFonts w:eastAsia="SimSun" w:cs="Calibri"/>
                <w:b/>
                <w:bCs/>
                <w:sz w:val="20"/>
                <w:szCs w:val="20"/>
              </w:rPr>
              <w:t>Production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lang w:eastAsia="zh-CN"/>
              </w:rPr>
              <w:t>3</w:t>
            </w:r>
            <w:r w:rsidRPr="00396289">
              <w:rPr>
                <w:rFonts w:eastAsia="SimSun" w:cs="Calibri"/>
                <w:sz w:val="20"/>
                <w:szCs w:val="20"/>
              </w:rPr>
              <w:t>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Mean press. (</w:t>
            </w:r>
            <w:r w:rsidRPr="00396289">
              <w:rPr>
                <w:rFonts w:eastAsia="SimSun" w:cs="Calibri"/>
                <w:b/>
                <w:bCs/>
                <w:sz w:val="20"/>
                <w:szCs w:val="20"/>
                <w:lang w:eastAsia="zh-CN"/>
              </w:rPr>
              <w:t>bar</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9</w:t>
            </w:r>
            <w:r w:rsidRPr="00396289">
              <w:rPr>
                <w:rFonts w:eastAsia="SimSun" w:cs="Calibri"/>
                <w:sz w:val="20"/>
                <w:szCs w:val="20"/>
              </w:rPr>
              <w:t>±</w:t>
            </w:r>
            <w:r w:rsidRPr="00396289">
              <w:rPr>
                <w:rFonts w:eastAsia="SimSun" w:cs="Calibri"/>
                <w:sz w:val="20"/>
                <w:szCs w:val="20"/>
                <w:lang w:eastAsia="zh-CN"/>
              </w:rPr>
              <w:t>323</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3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30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2±31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8</w:t>
            </w:r>
            <w:r w:rsidRPr="00396289">
              <w:rPr>
                <w:rFonts w:eastAsia="SimSun" w:cs="Calibri"/>
                <w:sz w:val="20"/>
                <w:szCs w:val="20"/>
                <w:lang w:eastAsia="zh-CN"/>
              </w:rPr>
              <w:t>±141</w:t>
            </w:r>
          </w:p>
        </w:tc>
      </w:tr>
      <w:tr w:rsidR="00396289" w:rsidRPr="00396289" w:rsidTr="00396289">
        <w:trPr>
          <w:trHeight w:val="144"/>
          <w:jc w:val="center"/>
        </w:trPr>
        <w:tc>
          <w:tcPr>
            <w:tcW w:w="2065" w:type="dxa"/>
            <w:tcBorders>
              <w:bottom w:val="single" w:sz="8" w:space="0" w:color="000000"/>
            </w:tcBorders>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Mean trajectory RMSD (Å)</w:t>
            </w:r>
          </w:p>
        </w:tc>
        <w:tc>
          <w:tcPr>
            <w:tcW w:w="985"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0.75/</w:t>
            </w:r>
          </w:p>
          <w:p w:rsidR="00396289" w:rsidRPr="00396289" w:rsidRDefault="00396289" w:rsidP="00396289">
            <w:pPr>
              <w:spacing w:after="0" w:line="240" w:lineRule="auto"/>
              <w:ind w:firstLine="0"/>
              <w:rPr>
                <w:rFonts w:eastAsia="SimSun" w:cs="Calibri"/>
                <w:b/>
                <w:bCs/>
                <w:color w:val="000000"/>
                <w:sz w:val="20"/>
                <w:szCs w:val="20"/>
                <w:lang w:eastAsia="zh-CN"/>
              </w:rPr>
            </w:pPr>
            <w:r w:rsidRPr="00396289">
              <w:rPr>
                <w:rFonts w:eastAsia="SimSun" w:cs="Calibri"/>
                <w:color w:val="000000"/>
                <w:sz w:val="20"/>
                <w:szCs w:val="20"/>
              </w:rPr>
              <w:t xml:space="preserve">    1.27</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65/</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1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6/</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8/</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37</w:t>
            </w:r>
          </w:p>
        </w:tc>
        <w:tc>
          <w:tcPr>
            <w:tcW w:w="1258"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95/</w:t>
            </w:r>
          </w:p>
          <w:p w:rsidR="00396289" w:rsidRPr="00396289" w:rsidRDefault="00396289" w:rsidP="00396289">
            <w:pPr>
              <w:keepNext/>
              <w:spacing w:after="0" w:line="240" w:lineRule="auto"/>
              <w:ind w:firstLine="0"/>
              <w:jc w:val="center"/>
              <w:rPr>
                <w:rFonts w:eastAsia="SimSun" w:cs="Calibri"/>
                <w:sz w:val="20"/>
                <w:szCs w:val="20"/>
                <w:lang w:eastAsia="zh-CN"/>
              </w:rPr>
            </w:pPr>
            <w:r w:rsidRPr="00396289">
              <w:rPr>
                <w:rFonts w:eastAsia="SimSun" w:cs="Calibri"/>
                <w:sz w:val="20"/>
                <w:szCs w:val="20"/>
                <w:lang w:eastAsia="zh-CN"/>
              </w:rPr>
              <w:t>1.47</w:t>
            </w:r>
          </w:p>
        </w:tc>
      </w:tr>
    </w:tbl>
    <w:p w:rsidR="00396289" w:rsidRPr="00146F63" w:rsidRDefault="00396289" w:rsidP="00146F63">
      <w:pPr>
        <w:pStyle w:val="Caption"/>
      </w:pPr>
      <w:bookmarkStart w:id="46" w:name="_Ref424125097"/>
      <w:r w:rsidRPr="00146F63">
        <w:t xml:space="preserve">Table </w:t>
      </w:r>
      <w:fldSimple w:instr=" STYLEREF 2 \s ">
        <w:r w:rsidR="00345430">
          <w:rPr>
            <w:noProof/>
          </w:rPr>
          <w:t>4</w:t>
        </w:r>
      </w:fldSimple>
      <w:r w:rsidR="006A59C8">
        <w:noBreakHyphen/>
      </w:r>
      <w:fldSimple w:instr=" SEQ Table \* ARABIC \s 2 ">
        <w:r w:rsidR="00345430">
          <w:rPr>
            <w:noProof/>
          </w:rPr>
          <w:t>1</w:t>
        </w:r>
      </w:fldSimple>
      <w:bookmarkEnd w:id="46"/>
      <w:r w:rsidRPr="00146F63">
        <w:t>. Molecular composition and basic statistics of the simulated systems. Last line provides the mean instantaneous backbone atom/all heavy atom RMSD after optimal alignment to the deposited model as a reference over the course of each trajectory.</w:t>
      </w:r>
    </w:p>
    <w:p w:rsidR="00A32EDD" w:rsidRPr="001D5B92" w:rsidRDefault="00A32EDD" w:rsidP="00A32EDD">
      <w:pPr>
        <w:pStyle w:val="Heading4"/>
      </w:pPr>
      <w:r w:rsidRPr="001D5B92">
        <w:t>Structure</w:t>
      </w:r>
    </w:p>
    <w:p w:rsidR="00A32EDD" w:rsidRDefault="00A32EDD" w:rsidP="00305BA1">
      <w:r w:rsidRPr="001D5B92">
        <w:t>The root-mean-square deviation (RMSD) is a measure of structural similarity between two sets of atomic coordinates</w:t>
      </w:r>
      <w:r>
        <w:t xml:space="preserve"> </w:t>
      </w:r>
      <w:r w:rsidRPr="001D5B92">
        <w:t>(</w:t>
      </w:r>
      <w:r w:rsidR="000151A4">
        <w:fldChar w:fldCharType="begin"/>
      </w:r>
      <w:r w:rsidR="000151A4">
        <w:instrText xml:space="preserve"> REF _Ref424125514 \h </w:instrText>
      </w:r>
      <w:r w:rsidR="000151A4">
        <w:fldChar w:fldCharType="separate"/>
      </w:r>
      <w:r w:rsidR="00345430">
        <w:t xml:space="preserve">Figure </w:t>
      </w:r>
      <w:r w:rsidR="00345430">
        <w:rPr>
          <w:noProof/>
        </w:rPr>
        <w:t>4</w:t>
      </w:r>
      <w:r w:rsidR="00345430">
        <w:noBreakHyphen/>
      </w:r>
      <w:r w:rsidR="00345430">
        <w:rPr>
          <w:noProof/>
        </w:rPr>
        <w:t>2</w:t>
      </w:r>
      <w:r w:rsidR="000151A4">
        <w:fldChar w:fldCharType="end"/>
      </w:r>
      <w:r w:rsidRPr="001D5B92">
        <w:t xml:space="preserve">). Following previous work </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7]", "plainTextFormattedCitation" : "[62], [77]", "previouslyFormattedCitation" : "[62], [77]" }, "properties" : { "noteIndex" : 0 }, "schema" : "https://github.com/citation-style-language/schema/raw/master/csl-citation.json" }</w:instrText>
      </w:r>
      <w:r w:rsidRPr="001D5B92">
        <w:fldChar w:fldCharType="separate"/>
      </w:r>
      <w:r w:rsidR="00305BA1" w:rsidRPr="00305BA1">
        <w:rPr>
          <w:noProof/>
        </w:rPr>
        <w:t>[62], [77]</w:t>
      </w:r>
      <w:r w:rsidRPr="001D5B92">
        <w:fldChar w:fldCharType="end"/>
      </w:r>
      <w:r w:rsidRPr="001D5B92">
        <w:t>, two types of RMSD metric were calculated. “Best-fit RMSD” is calculated by rotating and translating each monomer snapshot to optimize agreement with the experimental structure. “Lattice” RMSD is calculated by using the crystal symmetry and translation operations to move all snapshots to the same unit cell, but without rotational-translational optimization for a best fit. Thus, best-fit RMSD only includes contributions from intra-molecular fluctuations, whereas lattice RMSD includes both intra-molecular fluctuations and also contributions from the inter-molecular motion of protein monomers relative to each other within the crystal lattice. As expected, crystal simulations give lower RMSD values vs. experiment compared to the solvated molecular dynamics simulation (</w:t>
      </w:r>
      <w:r w:rsidR="000151A4">
        <w:fldChar w:fldCharType="begin"/>
      </w:r>
      <w:r w:rsidR="000151A4">
        <w:instrText xml:space="preserve"> REF _Ref424125097 \h </w:instrText>
      </w:r>
      <w:r w:rsidR="000151A4">
        <w:fldChar w:fldCharType="separate"/>
      </w:r>
      <w:r w:rsidR="00345430" w:rsidRPr="00146F63">
        <w:t xml:space="preserve">Table </w:t>
      </w:r>
      <w:r w:rsidR="00345430">
        <w:rPr>
          <w:noProof/>
        </w:rPr>
        <w:t>4</w:t>
      </w:r>
      <w:r w:rsidR="00345430">
        <w:noBreakHyphen/>
      </w:r>
      <w:r w:rsidR="00345430">
        <w:rPr>
          <w:noProof/>
        </w:rPr>
        <w:t>1</w:t>
      </w:r>
      <w:r w:rsidR="000151A4">
        <w:fldChar w:fldCharType="end"/>
      </w:r>
      <w:r>
        <w:t xml:space="preserve">, </w:t>
      </w:r>
      <w:r w:rsidR="000151A4">
        <w:fldChar w:fldCharType="begin"/>
      </w:r>
      <w:r w:rsidR="000151A4">
        <w:instrText xml:space="preserve"> REF _Ref424125514 \h </w:instrText>
      </w:r>
      <w:r w:rsidR="000151A4">
        <w:fldChar w:fldCharType="separate"/>
      </w:r>
      <w:r w:rsidR="00345430">
        <w:t xml:space="preserve">Figure </w:t>
      </w:r>
      <w:r w:rsidR="00345430">
        <w:rPr>
          <w:noProof/>
        </w:rPr>
        <w:t>4</w:t>
      </w:r>
      <w:r w:rsidR="00345430">
        <w:noBreakHyphen/>
      </w:r>
      <w:r w:rsidR="00345430">
        <w:rPr>
          <w:noProof/>
        </w:rPr>
        <w:t>2</w:t>
      </w:r>
      <w:r w:rsidR="000151A4">
        <w:fldChar w:fldCharType="end"/>
      </w:r>
      <w:r w:rsidRPr="001D5B92">
        <w:t xml:space="preserve">). The closest agreement to the experimental model is obtained with ff14SB. </w:t>
      </w:r>
    </w:p>
    <w:p w:rsidR="00396289" w:rsidRDefault="00396289" w:rsidP="00396289">
      <w:pPr>
        <w:keepNext/>
        <w:ind w:firstLine="0"/>
      </w:pPr>
      <w:r>
        <w:rPr>
          <w:rFonts w:cstheme="minorHAnsi"/>
          <w:noProof/>
          <w:sz w:val="24"/>
          <w:szCs w:val="24"/>
        </w:rPr>
        <w:drawing>
          <wp:inline distT="0" distB="0" distL="0" distR="0" wp14:anchorId="6081B37A" wp14:editId="6ACF41F5">
            <wp:extent cx="5486400" cy="14693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2.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1469390"/>
                    </a:xfrm>
                    <a:prstGeom prst="rect">
                      <a:avLst/>
                    </a:prstGeom>
                  </pic:spPr>
                </pic:pic>
              </a:graphicData>
            </a:graphic>
          </wp:inline>
        </w:drawing>
      </w:r>
    </w:p>
    <w:p w:rsidR="00396289" w:rsidRPr="001D5B92" w:rsidRDefault="00396289" w:rsidP="00146F63">
      <w:pPr>
        <w:pStyle w:val="Caption"/>
      </w:pPr>
      <w:bookmarkStart w:id="47" w:name="_Ref424125514"/>
      <w:r>
        <w:t xml:space="preserve">Figure </w:t>
      </w:r>
      <w:fldSimple w:instr=" STYLEREF 2 \s ">
        <w:r w:rsidR="00345430">
          <w:rPr>
            <w:noProof/>
          </w:rPr>
          <w:t>4</w:t>
        </w:r>
      </w:fldSimple>
      <w:r w:rsidR="00A96617">
        <w:noBreakHyphen/>
      </w:r>
      <w:fldSimple w:instr=" SEQ Figure \* ARABIC \s 2 ">
        <w:r w:rsidR="00345430">
          <w:rPr>
            <w:noProof/>
          </w:rPr>
          <w:t>2</w:t>
        </w:r>
      </w:fldSimple>
      <w:bookmarkEnd w:id="47"/>
      <w:r w:rsidR="00146F63">
        <w:t xml:space="preserve">. </w:t>
      </w:r>
      <w:r w:rsidR="00146F63" w:rsidRPr="001D5B92">
        <w:t>RMSD for four different force field simulations and comparison with solution simulation. Left hand panel shows backbone atom RMSD; middle panel shows all heavy atom RM</w:t>
      </w:r>
      <w:r w:rsidR="00146F63" w:rsidRPr="001D5B92">
        <w:rPr>
          <w:lang w:eastAsia="zh-CN"/>
        </w:rPr>
        <w:t>S</w:t>
      </w:r>
      <w:r w:rsidR="00146F63" w:rsidRPr="001D5B92">
        <w:t xml:space="preserve">D. Dotted lines show best-fit and solid lines show lattice RMSD (see text and Ref. </w:t>
      </w:r>
      <w:r w:rsidR="00146F63"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146F63" w:rsidRPr="001D5B92">
        <w:fldChar w:fldCharType="separate"/>
      </w:r>
      <w:r w:rsidR="00305BA1" w:rsidRPr="00305BA1">
        <w:rPr>
          <w:b w:val="0"/>
          <w:noProof/>
        </w:rPr>
        <w:t>[62]</w:t>
      </w:r>
      <w:r w:rsidR="00146F63" w:rsidRPr="001D5B92">
        <w:fldChar w:fldCharType="end"/>
      </w:r>
      <w:r w:rsidR="00146F63" w:rsidRPr="001D5B92">
        <w:t xml:space="preserve"> for more details). Black line</w:t>
      </w:r>
      <w:r w:rsidR="00146F63" w:rsidRPr="001D5B92">
        <w:rPr>
          <w:lang w:eastAsia="zh-CN"/>
        </w:rPr>
        <w:t xml:space="preserve"> in right panel</w:t>
      </w:r>
      <w:r w:rsidR="00146F63" w:rsidRPr="001D5B92">
        <w:t xml:space="preserve"> represents the best-fit</w:t>
      </w:r>
      <w:r w:rsidR="00146F63" w:rsidRPr="001D5B92">
        <w:rPr>
          <w:lang w:eastAsia="zh-CN"/>
        </w:rPr>
        <w:t xml:space="preserve"> backbone</w:t>
      </w:r>
      <w:r w:rsidR="00146F63" w:rsidRPr="001D5B92">
        <w:t xml:space="preserve"> RMSD of the liquid state simulation </w:t>
      </w:r>
      <w:r w:rsidR="00146F63" w:rsidRPr="001D5B92">
        <w:rPr>
          <w:lang w:eastAsia="zh-CN"/>
        </w:rPr>
        <w:t>(ff14SB_solv)</w:t>
      </w:r>
      <w:r w:rsidR="00146F63" w:rsidRPr="001D5B92">
        <w:t>. Colored lines show the best-fit</w:t>
      </w:r>
      <w:r w:rsidR="00146F63" w:rsidRPr="001D5B92">
        <w:rPr>
          <w:lang w:eastAsia="zh-CN"/>
        </w:rPr>
        <w:t xml:space="preserve"> backbone</w:t>
      </w:r>
      <w:r w:rsidR="00146F63" w:rsidRPr="001D5B92">
        <w:t xml:space="preserve"> RMSD of each monomer in the ff14SB crystal simulation. </w:t>
      </w:r>
      <w:r w:rsidR="00146F63">
        <w:t>The final 1000 ns of each simulation are shown (first 160-180ns of each simulation were discarded to allow the systems to equilibrate).</w:t>
      </w:r>
    </w:p>
    <w:p w:rsidR="00A32EDD" w:rsidRPr="001D5B92" w:rsidRDefault="00A32EDD" w:rsidP="00305BA1">
      <w:r w:rsidRPr="001D5B92">
        <w:t xml:space="preserve">Furthermore, the RMSD results indicate that convergence towards equilibrium in crystal simulations is slower than in typical solvated simulations. Results of several additional microseconds of simulation to test equilibration times and reproducibility of results are presented in the Supplementary Material. In particular, we find that the ff99SB crystal simulation does not reach convergence until more than 1 μs of simulation (Suppl. Material Figure </w:t>
      </w:r>
      <w:proofErr w:type="gramStart"/>
      <w:r w:rsidRPr="001D5B92">
        <w:t>2 )</w:t>
      </w:r>
      <w:proofErr w:type="gramEnd"/>
      <w:r w:rsidRPr="001D5B92">
        <w:t>. On the other hand ff14SB RMSD converges after about 250ns.</w:t>
      </w:r>
    </w:p>
    <w:p w:rsidR="00A32EDD" w:rsidRDefault="00A32EDD" w:rsidP="00305BA1">
      <w:r w:rsidRPr="001D5B92">
        <w:t>For each simulation we also calculated the average protein structure and its RMSD to the experimental model. Results are shown in</w:t>
      </w:r>
      <w:r w:rsidR="000151A4">
        <w:t xml:space="preserve"> </w:t>
      </w:r>
      <w:r w:rsidR="000151A4">
        <w:fldChar w:fldCharType="begin"/>
      </w:r>
      <w:r w:rsidR="000151A4">
        <w:instrText xml:space="preserve"> REF _Ref424125130 \h </w:instrText>
      </w:r>
      <w:r w:rsidR="000151A4">
        <w:fldChar w:fldCharType="separate"/>
      </w:r>
      <w:r w:rsidR="00345430" w:rsidRPr="00396289">
        <w:t xml:space="preserve">Table </w:t>
      </w:r>
      <w:r w:rsidR="00345430">
        <w:rPr>
          <w:noProof/>
        </w:rPr>
        <w:t>4</w:t>
      </w:r>
      <w:r w:rsidR="00345430">
        <w:noBreakHyphen/>
      </w:r>
      <w:r w:rsidR="00345430">
        <w:rPr>
          <w:noProof/>
        </w:rPr>
        <w:t>2</w:t>
      </w:r>
      <w:r w:rsidR="000151A4">
        <w:fldChar w:fldCharType="end"/>
      </w:r>
      <w:r w:rsidRPr="001D5B92">
        <w:t>. Consistent with previous crystal simulations, RMSDs of the average structures are significantly lower than those from a similar solution simulation and are also lower than the average instantaneous RMSD discussed above.</w:t>
      </w:r>
      <w:r>
        <w:t xml:space="preserve"> </w:t>
      </w:r>
      <w:r w:rsidRPr="00B53247">
        <w:t>This is not surprising, as the RMSD of an ensemble average must be smaller than the average of the corresponding instantaneous RMSDs;</w:t>
      </w:r>
      <w:r w:rsidRPr="00B53247">
        <w:fldChar w:fldCharType="begin" w:fldLock="1"/>
      </w:r>
      <w:r w:rsidR="00E5746F">
        <w:instrText>ADDIN CSL_CITATION { "citationItems" : [ { "id" : "ITEM-1", "itemData" : { "DOI" : "10.1529/biophysj.104.042184", "ISSN" : "0006-3495", "PMID" : "15454426", "abstract" : "Recent algorithmic advances and continual increase in computational power have made it possible to simulate protein folding and dynamics on the level of ensembles. Furthermore, analyzing protein structure by using ensemble representation is intrinsic to certain experimental techniques, such as nuclear magnetic resonance. This creates a problem of how to compare an ensemble of molecules with a given reference structure. Recently, we used distance-based root-mean-square deviation (dRMS) to compare the native structure of a protein with its unfolded-state ensemble. We showed that for small, mostly alpha-helical proteins, the mean unfolded-state Calpha-Calpha distance matrix is significantly more nativelike than the Calpha-Calpha matrices corresponding to the individual members of the unfolded ensemble. Here, we give a mathematical derivation that shows that, for any ensemble of structures, the dRMS deviation between the ensemble-averaged distance matrix and any given reference distance matrix is always less than or equal to the average dRMS deviation of the individual members of the ensemble from the same reference matrix. This holds regardless of the nature of the reference structure or the structural ensemble in question. In other words, averaging of distance matrices can only increase their level of similarity to a given reference matrix, relative to the individual matrices comprising the ensemble. Furthermore, we show that the above inequality holds in the case of Cartesian coordinate-based root-mean-square deviation as well. We discuss this in the context of our proposal that the average structure of the unfolded ensemble of small helical proteins is close to the native structure, and demonstrate that this finding goes beyond the above mathematical fact.", "author" : [ { "dropping-particle" : "", "family" : "Zagrovic", "given" : "Bojan", "non-dropping-particle" : "", "parse-names" : false, "suffix" : "" }, { "dropping-particle" : "", "family" : "Pande", "given" : "Vijay S", "non-dropping-particle" : "", "parse-names" : false, "suffix" : "" } ], "container-title" : "Biophysical journal", "id" : "ITEM-1", "issue" : "4", "issued" : { "date-parts" : [ [ "2004", "10" ] ] }, "page" : "2240-6", "title" : "How does averaging affect protein structure comparison on the ensemble level?", "type" : "article-journal", "volume" : "87" }, "uris" : [ "http://www.mendeley.com/documents/?uuid=aa7bdac2-5db4-4857-bfac-689510d64e04" ] } ], "mendeley" : { "formattedCitation" : "[141]", "plainTextFormattedCitation" : "[141]", "previouslyFormattedCitation" : "[141]" }, "properties" : { "noteIndex" : 0 }, "schema" : "https://github.com/citation-style-language/schema/raw/master/csl-citation.json" }</w:instrText>
      </w:r>
      <w:r w:rsidRPr="00B53247">
        <w:fldChar w:fldCharType="separate"/>
      </w:r>
      <w:r w:rsidR="00305BA1" w:rsidRPr="00305BA1">
        <w:rPr>
          <w:noProof/>
        </w:rPr>
        <w:t>[141]</w:t>
      </w:r>
      <w:r w:rsidRPr="00B53247">
        <w:fldChar w:fldCharType="end"/>
      </w:r>
      <w:r w:rsidRPr="00B53247">
        <w:t xml:space="preserve"> both sorts of statistic are commonly used (here and elsewhere) in characterizing ensembles of structures.</w:t>
      </w:r>
      <w:r>
        <w:t xml:space="preserve"> </w:t>
      </w:r>
      <w:r w:rsidRPr="001D5B92">
        <w:t>The instantaneous RMSD in the solution simulation also deviates more, sometimes making short-lived excursions of about 0.3 Å above the mean value. By comparison (</w:t>
      </w:r>
      <w:r w:rsidR="000151A4">
        <w:fldChar w:fldCharType="begin"/>
      </w:r>
      <w:r w:rsidR="000151A4">
        <w:instrText xml:space="preserve"> REF _Ref424125514 \h </w:instrText>
      </w:r>
      <w:r w:rsidR="000151A4">
        <w:fldChar w:fldCharType="separate"/>
      </w:r>
      <w:r w:rsidR="00345430">
        <w:t xml:space="preserve">Figure </w:t>
      </w:r>
      <w:r w:rsidR="00345430">
        <w:rPr>
          <w:noProof/>
        </w:rPr>
        <w:t>4</w:t>
      </w:r>
      <w:r w:rsidR="00345430">
        <w:noBreakHyphen/>
      </w:r>
      <w:r w:rsidR="00345430">
        <w:rPr>
          <w:noProof/>
        </w:rPr>
        <w:t>2</w:t>
      </w:r>
      <w:r w:rsidR="000151A4">
        <w:fldChar w:fldCharType="end"/>
      </w:r>
      <w:r w:rsidRPr="001D5B92">
        <w:t>, third panel) crystal simulations have lower and more stable RMSD without the excursions seen in solution. Among the force fields, ff14SB and ff14ipq simulations most closely reproduce experimental data (0.37/0.79 backbone/heavy atom best-fit RMSD for ff14SB and 0.40/0.77 respectively for ff14ipq). Interestingly, ff14ipq average structure heavy atom RMSD is the lowest of the four simulations even though the instantaneous heavy atom RMSD for ff14ipq (</w:t>
      </w:r>
      <w:r w:rsidR="000151A4">
        <w:fldChar w:fldCharType="begin"/>
      </w:r>
      <w:r w:rsidR="000151A4">
        <w:instrText xml:space="preserve"> REF _Ref424125514 \h </w:instrText>
      </w:r>
      <w:r w:rsidR="000151A4">
        <w:fldChar w:fldCharType="separate"/>
      </w:r>
      <w:r w:rsidR="00345430">
        <w:t xml:space="preserve">Figure </w:t>
      </w:r>
      <w:r w:rsidR="00345430">
        <w:rPr>
          <w:noProof/>
        </w:rPr>
        <w:t>4</w:t>
      </w:r>
      <w:r w:rsidR="00345430">
        <w:noBreakHyphen/>
      </w:r>
      <w:r w:rsidR="00345430">
        <w:rPr>
          <w:noProof/>
        </w:rPr>
        <w:t>2</w:t>
      </w:r>
      <w:r w:rsidR="000151A4">
        <w:fldChar w:fldCharType="end"/>
      </w:r>
      <w:r w:rsidRPr="001D5B92">
        <w:t>) was consistently higher. As in previous studies</w:t>
      </w:r>
      <w:r>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2", "issue" : "5", "issued" : { "date-parts" : [ [ "2015", "5" ] ] }, "page" : "1059-71", "title" : "All-atom crystal simulations of DNA and RNA duplexes.", "type" : "article-journal", "volume" : "1850" }, "uris" : [ "http://www.mendeley.com/documents/?uuid=6b08a29d-e9a8-40f3-9046-353327b9ee13" ] } ], "mendeley" : { "formattedCitation" : "[62], [64]", "plainTextFormattedCitation" : "[62], [64]", "previouslyFormattedCitation" : "[62], [64]" }, "properties" : { "noteIndex" : 0 }, "schema" : "https://github.com/citation-style-language/schema/raw/master/csl-citation.json" }</w:instrText>
      </w:r>
      <w:r>
        <w:fldChar w:fldCharType="separate"/>
      </w:r>
      <w:r w:rsidR="00305BA1" w:rsidRPr="00305BA1">
        <w:rPr>
          <w:noProof/>
        </w:rPr>
        <w:t>[62], [64]</w:t>
      </w:r>
      <w:r>
        <w:fldChar w:fldCharType="end"/>
      </w:r>
      <w:r w:rsidRPr="001D5B92">
        <w:t xml:space="preserve"> a larger degree of conformational variation is sampled by the molecules at any given moment in the simulation (instantaneous backbone RMSD 0.65-0.78,</w:t>
      </w:r>
      <w:r w:rsidR="000151A4">
        <w:t xml:space="preserve"> </w:t>
      </w:r>
      <w:r w:rsidR="000151A4">
        <w:fldChar w:fldCharType="begin"/>
      </w:r>
      <w:r w:rsidR="000151A4">
        <w:instrText xml:space="preserve"> REF _Ref424125097 \h </w:instrText>
      </w:r>
      <w:r w:rsidR="000151A4">
        <w:fldChar w:fldCharType="separate"/>
      </w:r>
      <w:r w:rsidR="00345430" w:rsidRPr="00146F63">
        <w:t xml:space="preserve">Table </w:t>
      </w:r>
      <w:r w:rsidR="00345430">
        <w:rPr>
          <w:noProof/>
        </w:rPr>
        <w:t>4</w:t>
      </w:r>
      <w:r w:rsidR="00345430">
        <w:noBreakHyphen/>
      </w:r>
      <w:r w:rsidR="00345430">
        <w:rPr>
          <w:noProof/>
        </w:rPr>
        <w:t>1</w:t>
      </w:r>
      <w:r w:rsidR="000151A4">
        <w:fldChar w:fldCharType="end"/>
      </w:r>
      <w:r w:rsidRPr="001D5B92">
        <w:t>) even though the average coordinates are much closer to the experimental values (average backbone RMSD 0.37-0.47,</w:t>
      </w:r>
      <w:r w:rsidR="000151A4">
        <w:t xml:space="preserve"> </w:t>
      </w:r>
      <w:r w:rsidR="000151A4">
        <w:fldChar w:fldCharType="begin"/>
      </w:r>
      <w:r w:rsidR="000151A4">
        <w:instrText xml:space="preserve"> REF _Ref424125130 \h </w:instrText>
      </w:r>
      <w:r w:rsidR="000151A4">
        <w:fldChar w:fldCharType="separate"/>
      </w:r>
      <w:r w:rsidR="00345430" w:rsidRPr="00396289">
        <w:t xml:space="preserve">Table </w:t>
      </w:r>
      <w:r w:rsidR="00345430">
        <w:rPr>
          <w:noProof/>
        </w:rPr>
        <w:t>4</w:t>
      </w:r>
      <w:r w:rsidR="00345430">
        <w:noBreakHyphen/>
      </w:r>
      <w:r w:rsidR="00345430">
        <w:rPr>
          <w:noProof/>
        </w:rPr>
        <w:t>2</w:t>
      </w:r>
      <w:r w:rsidR="000151A4">
        <w:fldChar w:fldCharType="end"/>
      </w:r>
      <w:r w:rsidRPr="001D5B92">
        <w:t>).</w:t>
      </w:r>
    </w:p>
    <w:tbl>
      <w:tblPr>
        <w:tblW w:w="8790" w:type="dxa"/>
        <w:jc w:val="center"/>
        <w:tblBorders>
          <w:top w:val="single" w:sz="8" w:space="0" w:color="000000"/>
          <w:bottom w:val="single" w:sz="8" w:space="0" w:color="000000"/>
        </w:tblBorders>
        <w:tblLayout w:type="fixed"/>
        <w:tblLook w:val="00A0" w:firstRow="1" w:lastRow="0" w:firstColumn="1" w:lastColumn="0" w:noHBand="0" w:noVBand="0"/>
      </w:tblPr>
      <w:tblGrid>
        <w:gridCol w:w="885"/>
        <w:gridCol w:w="1080"/>
        <w:gridCol w:w="900"/>
        <w:gridCol w:w="990"/>
        <w:gridCol w:w="720"/>
        <w:gridCol w:w="1016"/>
        <w:gridCol w:w="810"/>
        <w:gridCol w:w="1080"/>
        <w:gridCol w:w="1309"/>
      </w:tblGrid>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p>
        </w:tc>
        <w:tc>
          <w:tcPr>
            <w:tcW w:w="3690" w:type="dxa"/>
            <w:gridSpan w:val="4"/>
            <w:tcBorders>
              <w:top w:val="single" w:sz="8" w:space="0" w:color="000000"/>
              <w:left w:val="single" w:sz="8" w:space="0" w:color="000000"/>
              <w:bottom w:val="single" w:sz="8" w:space="0" w:color="000000"/>
              <w:right w:val="single" w:sz="8" w:space="0" w:color="000000"/>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Simulation</w:t>
            </w:r>
          </w:p>
        </w:tc>
        <w:tc>
          <w:tcPr>
            <w:tcW w:w="4215" w:type="dxa"/>
            <w:gridSpan w:val="4"/>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Refinement</w:t>
            </w:r>
          </w:p>
        </w:tc>
      </w:tr>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sz w:val="20"/>
                <w:szCs w:val="20"/>
              </w:rPr>
            </w:pPr>
          </w:p>
        </w:tc>
        <w:tc>
          <w:tcPr>
            <w:tcW w:w="1080"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1</w:t>
            </w:r>
          </w:p>
        </w:tc>
        <w:tc>
          <w:tcPr>
            <w:tcW w:w="90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2</w:t>
            </w:r>
          </w:p>
        </w:tc>
        <w:tc>
          <w:tcPr>
            <w:tcW w:w="99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Elec. density R-factor</w:t>
            </w:r>
            <w:r w:rsidRPr="00396289">
              <w:rPr>
                <w:rFonts w:eastAsia="SimSun" w:cs="Calibri"/>
                <w:b/>
                <w:bCs/>
                <w:color w:val="00000A"/>
                <w:sz w:val="20"/>
                <w:szCs w:val="20"/>
                <w:vertAlign w:val="superscript"/>
              </w:rPr>
              <w:t>3</w:t>
            </w:r>
          </w:p>
        </w:tc>
        <w:tc>
          <w:tcPr>
            <w:tcW w:w="720" w:type="dxa"/>
            <w:tcBorders>
              <w:top w:val="single" w:sz="8" w:space="0" w:color="000000"/>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MapCC</w:t>
            </w:r>
            <w:r w:rsidRPr="00396289">
              <w:rPr>
                <w:rFonts w:eastAsia="SimSun" w:cs="Calibri"/>
                <w:b/>
                <w:bCs/>
                <w:color w:val="00000A"/>
                <w:sz w:val="20"/>
                <w:szCs w:val="20"/>
                <w:vertAlign w:val="superscript"/>
              </w:rPr>
              <w:t>4</w:t>
            </w:r>
          </w:p>
        </w:tc>
        <w:tc>
          <w:tcPr>
            <w:tcW w:w="1016"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work</w:t>
            </w:r>
            <w:r w:rsidRPr="00396289">
              <w:rPr>
                <w:rFonts w:eastAsia="SimSun" w:cs="Calibri"/>
                <w:b/>
                <w:bCs/>
                <w:color w:val="00000A"/>
                <w:sz w:val="20"/>
                <w:szCs w:val="20"/>
                <w:vertAlign w:val="superscript"/>
              </w:rPr>
              <w:t>5</w:t>
            </w:r>
          </w:p>
        </w:tc>
        <w:tc>
          <w:tcPr>
            <w:tcW w:w="81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free</w:t>
            </w:r>
            <w:r w:rsidRPr="00396289">
              <w:rPr>
                <w:rFonts w:eastAsia="SimSun" w:cs="Calibri"/>
                <w:b/>
                <w:bCs/>
                <w:color w:val="00000A"/>
                <w:sz w:val="20"/>
                <w:szCs w:val="20"/>
                <w:vertAlign w:val="superscript"/>
              </w:rPr>
              <w:t>5</w:t>
            </w:r>
          </w:p>
        </w:tc>
        <w:tc>
          <w:tcPr>
            <w:tcW w:w="108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6</w:t>
            </w:r>
          </w:p>
        </w:tc>
        <w:tc>
          <w:tcPr>
            <w:tcW w:w="1309"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7</w:t>
            </w:r>
          </w:p>
        </w:tc>
      </w:tr>
      <w:tr w:rsidR="00396289" w:rsidRPr="00396289" w:rsidTr="00396289">
        <w:trPr>
          <w:jc w:val="center"/>
        </w:trPr>
        <w:tc>
          <w:tcPr>
            <w:tcW w:w="885" w:type="dxa"/>
            <w:tcBorders>
              <w:top w:val="single" w:sz="8" w:space="0" w:color="000000"/>
              <w:bottom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lang w:eastAsia="zh-CN"/>
              </w:rPr>
            </w:pPr>
            <w:r w:rsidRPr="00396289">
              <w:rPr>
                <w:rFonts w:eastAsia="SimSun" w:cs="Calibri"/>
                <w:b/>
                <w:bCs/>
                <w:color w:val="00000A"/>
                <w:lang w:eastAsia="zh-CN"/>
              </w:rPr>
              <w:t>ff99SB</w:t>
            </w:r>
          </w:p>
        </w:tc>
        <w:tc>
          <w:tcPr>
            <w:tcW w:w="1080"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41</w:t>
            </w:r>
          </w:p>
        </w:tc>
        <w:tc>
          <w:tcPr>
            <w:tcW w:w="90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84</w:t>
            </w:r>
          </w:p>
        </w:tc>
        <w:tc>
          <w:tcPr>
            <w:tcW w:w="99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46.4</w:t>
            </w:r>
          </w:p>
        </w:tc>
        <w:tc>
          <w:tcPr>
            <w:tcW w:w="720" w:type="dxa"/>
            <w:tcBorders>
              <w:top w:val="single" w:sz="8" w:space="0" w:color="000000"/>
              <w:bottom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47</w:t>
            </w:r>
          </w:p>
        </w:tc>
        <w:tc>
          <w:tcPr>
            <w:tcW w:w="1016"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8.5</w:t>
            </w:r>
          </w:p>
        </w:tc>
        <w:tc>
          <w:tcPr>
            <w:tcW w:w="81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9.9</w:t>
            </w:r>
          </w:p>
        </w:tc>
        <w:tc>
          <w:tcPr>
            <w:tcW w:w="108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39</w:t>
            </w:r>
          </w:p>
        </w:tc>
        <w:tc>
          <w:tcPr>
            <w:tcW w:w="1309" w:type="dxa"/>
            <w:tcBorders>
              <w:top w:val="single" w:sz="8" w:space="0" w:color="000000"/>
              <w:bottom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6</w:t>
            </w:r>
          </w:p>
        </w:tc>
      </w:tr>
      <w:tr w:rsidR="00396289" w:rsidRPr="00396289" w:rsidTr="00396289">
        <w:trPr>
          <w:jc w:val="center"/>
        </w:trPr>
        <w:tc>
          <w:tcPr>
            <w:tcW w:w="885" w:type="dxa"/>
            <w:tcBorders>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ff14ipq</w:t>
            </w:r>
          </w:p>
        </w:tc>
        <w:tc>
          <w:tcPr>
            <w:tcW w:w="1080"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0</w:t>
            </w:r>
          </w:p>
        </w:tc>
        <w:tc>
          <w:tcPr>
            <w:tcW w:w="90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7</w:t>
            </w:r>
          </w:p>
        </w:tc>
        <w:tc>
          <w:tcPr>
            <w:tcW w:w="99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6.3</w:t>
            </w:r>
          </w:p>
        </w:tc>
        <w:tc>
          <w:tcPr>
            <w:tcW w:w="720" w:type="dxa"/>
            <w:tcBorders>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1</w:t>
            </w:r>
          </w:p>
        </w:tc>
        <w:tc>
          <w:tcPr>
            <w:tcW w:w="1016"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2.5</w:t>
            </w:r>
          </w:p>
        </w:tc>
        <w:tc>
          <w:tcPr>
            <w:tcW w:w="81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6.0</w:t>
            </w:r>
          </w:p>
        </w:tc>
        <w:tc>
          <w:tcPr>
            <w:tcW w:w="108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1309" w:type="dxa"/>
            <w:tcBorders>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67</w:t>
            </w:r>
          </w:p>
        </w:tc>
      </w:tr>
      <w:tr w:rsidR="00396289" w:rsidRPr="00396289" w:rsidTr="00396289">
        <w:trPr>
          <w:jc w:val="center"/>
        </w:trPr>
        <w:tc>
          <w:tcPr>
            <w:tcW w:w="885" w:type="dxa"/>
            <w:tcBorders>
              <w:left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C36</w:t>
            </w:r>
          </w:p>
        </w:tc>
        <w:tc>
          <w:tcPr>
            <w:tcW w:w="1080"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7</w:t>
            </w:r>
          </w:p>
        </w:tc>
        <w:tc>
          <w:tcPr>
            <w:tcW w:w="90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00</w:t>
            </w:r>
          </w:p>
        </w:tc>
        <w:tc>
          <w:tcPr>
            <w:tcW w:w="99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3.7</w:t>
            </w:r>
          </w:p>
        </w:tc>
        <w:tc>
          <w:tcPr>
            <w:tcW w:w="720" w:type="dxa"/>
            <w:tcBorders>
              <w:left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5</w:t>
            </w:r>
          </w:p>
        </w:tc>
        <w:tc>
          <w:tcPr>
            <w:tcW w:w="1016"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8.3</w:t>
            </w:r>
          </w:p>
        </w:tc>
        <w:tc>
          <w:tcPr>
            <w:tcW w:w="81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9.7</w:t>
            </w:r>
          </w:p>
        </w:tc>
        <w:tc>
          <w:tcPr>
            <w:tcW w:w="108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6</w:t>
            </w:r>
          </w:p>
        </w:tc>
        <w:tc>
          <w:tcPr>
            <w:tcW w:w="1309"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r w:rsidR="00396289" w:rsidRPr="00396289" w:rsidTr="00396289">
        <w:trPr>
          <w:jc w:val="center"/>
        </w:trPr>
        <w:tc>
          <w:tcPr>
            <w:tcW w:w="885" w:type="dxa"/>
            <w:tcBorders>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 xml:space="preserve">ff14SB   </w:t>
            </w:r>
          </w:p>
        </w:tc>
        <w:tc>
          <w:tcPr>
            <w:tcW w:w="1080"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90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c>
          <w:tcPr>
            <w:tcW w:w="99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46.6</w:t>
            </w:r>
          </w:p>
        </w:tc>
        <w:tc>
          <w:tcPr>
            <w:tcW w:w="720" w:type="dxa"/>
            <w:tcBorders>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88</w:t>
            </w:r>
          </w:p>
        </w:tc>
        <w:tc>
          <w:tcPr>
            <w:tcW w:w="1016"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5.1</w:t>
            </w:r>
          </w:p>
        </w:tc>
        <w:tc>
          <w:tcPr>
            <w:tcW w:w="81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6.0</w:t>
            </w:r>
          </w:p>
        </w:tc>
        <w:tc>
          <w:tcPr>
            <w:tcW w:w="108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8</w:t>
            </w:r>
          </w:p>
        </w:tc>
        <w:tc>
          <w:tcPr>
            <w:tcW w:w="1309"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bl>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1 Backbone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2 Heavy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3 R-factor of the amplitudes from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 xml:space="preserve">4 Map correlation coefficient of the simulation average electron density map and the experimental model map after optimal translation using </w:t>
      </w:r>
      <w:proofErr w:type="spellStart"/>
      <w:r w:rsidRPr="00396289">
        <w:rPr>
          <w:rFonts w:eastAsia="SimSun" w:cs="Calibri"/>
          <w:sz w:val="20"/>
          <w:szCs w:val="20"/>
        </w:rPr>
        <w:t>phenix.get_cc_mtz_pdb</w:t>
      </w:r>
      <w:proofErr w:type="spellEnd"/>
      <w:r w:rsidRPr="00396289">
        <w:rPr>
          <w:rFonts w:eastAsia="SimSun" w:cs="Calibri"/>
          <w:sz w:val="20"/>
          <w:szCs w:val="20"/>
        </w:rPr>
        <w:t xml:space="preserve"> and </w:t>
      </w:r>
      <w:proofErr w:type="spellStart"/>
      <w:r w:rsidRPr="00396289">
        <w:rPr>
          <w:rFonts w:eastAsia="SimSun" w:cs="Calibri"/>
          <w:sz w:val="20"/>
          <w:szCs w:val="20"/>
        </w:rPr>
        <w:t>phenix.get_cc_mtz_mtz</w:t>
      </w:r>
      <w:proofErr w:type="spellEnd"/>
      <w:r w:rsidRPr="00396289">
        <w:rPr>
          <w:rFonts w:eastAsia="SimSun" w:cs="Calibri"/>
          <w:sz w:val="20"/>
          <w:szCs w:val="20"/>
        </w:rPr>
        <w:t>.</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5 R-work and R-free statistics after fifteen macrocycles of standard refinement  and one round of manual rebuilding of the experimental model into the simulation average electron density.</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6 Backbone atom RMSD of the model refined into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7 Heavy atom RMSD of the model refined into the simulation average electron density and the experimental model.</w:t>
      </w:r>
    </w:p>
    <w:p w:rsidR="00396289" w:rsidRPr="00396289" w:rsidRDefault="00396289" w:rsidP="00146F63">
      <w:pPr>
        <w:pStyle w:val="Caption"/>
      </w:pPr>
      <w:bookmarkStart w:id="48" w:name="_Ref424125130"/>
      <w:r w:rsidRPr="00396289">
        <w:t xml:space="preserve">Table </w:t>
      </w:r>
      <w:fldSimple w:instr=" STYLEREF 2 \s ">
        <w:r w:rsidR="00345430">
          <w:rPr>
            <w:noProof/>
          </w:rPr>
          <w:t>4</w:t>
        </w:r>
      </w:fldSimple>
      <w:r w:rsidR="006A59C8">
        <w:noBreakHyphen/>
      </w:r>
      <w:fldSimple w:instr=" SEQ Table \* ARABIC \s 2 ">
        <w:r w:rsidR="00345430">
          <w:rPr>
            <w:noProof/>
          </w:rPr>
          <w:t>2</w:t>
        </w:r>
      </w:fldSimple>
      <w:bookmarkEnd w:id="48"/>
      <w:r w:rsidRPr="00396289">
        <w:t>. Average structure and average electron density statistics calculated directly from simulation and after refinement of the experimental model into the simulation average electron density. All RMSD statistics are in units of angstrom (Å).</w:t>
      </w:r>
    </w:p>
    <w:p w:rsidR="00A32EDD" w:rsidRPr="001D5B92" w:rsidRDefault="00A32EDD" w:rsidP="00CC2B20">
      <w:r w:rsidRPr="001D5B92">
        <w:t xml:space="preserve">Simulations of crystals permit comparison directly against observed experimental data. We calculated the average electron density and corresponding structure factors from each simulation (using the asymmetric unit alignment and electron density averaging methods outlined in Ref. </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Comparison against the experimental model (</w:t>
      </w:r>
      <w:r w:rsidR="000151A4">
        <w:fldChar w:fldCharType="begin"/>
      </w:r>
      <w:r w:rsidR="000151A4">
        <w:instrText xml:space="preserve"> REF _Ref424125130 \h </w:instrText>
      </w:r>
      <w:r w:rsidR="000151A4">
        <w:fldChar w:fldCharType="separate"/>
      </w:r>
      <w:r w:rsidR="00345430" w:rsidRPr="00396289">
        <w:t xml:space="preserve">Table </w:t>
      </w:r>
      <w:r w:rsidR="00345430">
        <w:rPr>
          <w:noProof/>
        </w:rPr>
        <w:t>4</w:t>
      </w:r>
      <w:r w:rsidR="00345430">
        <w:noBreakHyphen/>
      </w:r>
      <w:r w:rsidR="00345430">
        <w:rPr>
          <w:noProof/>
        </w:rPr>
        <w:t>2</w:t>
      </w:r>
      <w:r w:rsidR="000151A4">
        <w:fldChar w:fldCharType="end"/>
      </w:r>
      <w:r w:rsidRPr="001D5B92">
        <w:t xml:space="preserve">) is consistent with RMSD conclusions: ff14SB agrees more closely with experiment. We furthermore refined the experimental model against the average electron density from each simulation by a limited procedure of 10 automated macrocyles of reciprocal space coordinate and isotropic B-factor refinement in </w:t>
      </w:r>
      <w:proofErr w:type="spellStart"/>
      <w:r w:rsidRPr="001D5B92">
        <w:rPr>
          <w:i/>
          <w:iCs/>
        </w:rPr>
        <w:t>phenix.refine</w:t>
      </w:r>
      <w:proofErr w:type="spellEnd"/>
      <w:r w:rsidRPr="001D5B92">
        <w:rPr>
          <w:i/>
          <w:iCs/>
        </w:rPr>
        <w:fldChar w:fldCharType="begin" w:fldLock="1"/>
      </w:r>
      <w:r w:rsidR="00E5746F">
        <w:rPr>
          <w:i/>
          <w:iCs/>
        </w:rPr>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2]", "plainTextFormattedCitation" : "[92]", "previouslyFormattedCitation" : "[92]" }, "properties" : { "noteIndex" : 0 }, "schema" : "https://github.com/citation-style-language/schema/raw/master/csl-citation.json" }</w:instrText>
      </w:r>
      <w:r w:rsidRPr="001D5B92">
        <w:rPr>
          <w:i/>
          <w:iCs/>
        </w:rPr>
        <w:fldChar w:fldCharType="separate"/>
      </w:r>
      <w:r w:rsidR="00305BA1" w:rsidRPr="00305BA1">
        <w:rPr>
          <w:noProof/>
        </w:rPr>
        <w:t>[92]</w:t>
      </w:r>
      <w:r w:rsidRPr="001D5B92">
        <w:rPr>
          <w:i/>
          <w:iCs/>
        </w:rPr>
        <w:fldChar w:fldCharType="end"/>
      </w:r>
      <w:r w:rsidRPr="001D5B92">
        <w:t>, followed by a limited manual rebuilding in COOT</w:t>
      </w:r>
      <w:r w:rsidRPr="001D5B92">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1D5B92">
        <w:fldChar w:fldCharType="separate"/>
      </w:r>
      <w:r w:rsidR="00305BA1" w:rsidRPr="00305BA1">
        <w:rPr>
          <w:noProof/>
        </w:rPr>
        <w:t>[142]</w:t>
      </w:r>
      <w:r w:rsidRPr="001D5B92">
        <w:fldChar w:fldCharType="end"/>
      </w:r>
      <w:r w:rsidRPr="001D5B92">
        <w:t xml:space="preserve"> aimed at removing the most flagrant disagreements with electron density, and followed by a further 5 macrocyles of standard automated refinement. The resulting models are arguably the most representative structures of each simulation</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xml:space="preserve"> and avoid the structural artifacts of direct coordinate averaging. RMSDs of the resulting structures (</w:t>
      </w:r>
      <w:r w:rsidR="000151A4">
        <w:fldChar w:fldCharType="begin"/>
      </w:r>
      <w:r w:rsidR="000151A4">
        <w:instrText xml:space="preserve"> REF _Ref424125130 \h </w:instrText>
      </w:r>
      <w:r w:rsidR="000151A4">
        <w:fldChar w:fldCharType="separate"/>
      </w:r>
      <w:r w:rsidR="00345430" w:rsidRPr="00396289">
        <w:t xml:space="preserve">Table </w:t>
      </w:r>
      <w:r w:rsidR="00345430">
        <w:rPr>
          <w:noProof/>
        </w:rPr>
        <w:t>4</w:t>
      </w:r>
      <w:r w:rsidR="00345430">
        <w:noBreakHyphen/>
      </w:r>
      <w:r w:rsidR="00345430">
        <w:rPr>
          <w:noProof/>
        </w:rPr>
        <w:t>2</w:t>
      </w:r>
      <w:r w:rsidR="000151A4">
        <w:fldChar w:fldCharType="end"/>
      </w:r>
      <w:r w:rsidRPr="001D5B92">
        <w:t>) are consistent with those of the average simulation structures, with backbone atom RMSD varying between 0.37Å and 0.46Å. R</w:t>
      </w:r>
      <w:r w:rsidRPr="001D5B92">
        <w:rPr>
          <w:vertAlign w:val="subscript"/>
        </w:rPr>
        <w:t>free</w:t>
      </w:r>
      <w:r w:rsidRPr="001D5B92">
        <w:t xml:space="preserve"> values for the refinements against simulation density vary from 16.0% and 1</w:t>
      </w:r>
      <w:r w:rsidRPr="001D5B92">
        <w:rPr>
          <w:lang w:eastAsia="zh-CN"/>
        </w:rPr>
        <w:t>9</w:t>
      </w:r>
      <w:r w:rsidRPr="001D5B92">
        <w:t>.</w:t>
      </w:r>
      <w:r w:rsidRPr="001D5B92">
        <w:rPr>
          <w:lang w:eastAsia="zh-CN"/>
        </w:rPr>
        <w:t>9</w:t>
      </w:r>
      <w:r w:rsidRPr="001D5B92">
        <w:t>% for ff14SB and ff</w:t>
      </w:r>
      <w:r w:rsidRPr="001D5B92">
        <w:rPr>
          <w:lang w:eastAsia="zh-CN"/>
        </w:rPr>
        <w:t>99</w:t>
      </w:r>
      <w:r w:rsidRPr="001D5B92">
        <w:t>SB to 19.7% for C36 and 26.0% for ff14ipq. Interestingly, the R</w:t>
      </w:r>
      <w:r w:rsidRPr="001D5B92">
        <w:rPr>
          <w:vertAlign w:val="subscript"/>
        </w:rPr>
        <w:t>free</w:t>
      </w:r>
      <w:r w:rsidRPr="001D5B92">
        <w:t xml:space="preserve"> statistic obtained for the ff14SB simulation is close to the experimental R</w:t>
      </w:r>
      <w:r w:rsidRPr="001D5B92">
        <w:rPr>
          <w:vertAlign w:val="subscript"/>
        </w:rPr>
        <w:t>free</w:t>
      </w:r>
      <w:r w:rsidRPr="001D5B92">
        <w:t xml:space="preserve"> for PDB</w:t>
      </w:r>
      <w:proofErr w:type="gramStart"/>
      <w:r w:rsidRPr="001D5B92">
        <w:t>:4LZT</w:t>
      </w:r>
      <w:proofErr w:type="gramEnd"/>
      <w:r w:rsidRPr="001D5B92">
        <w:t xml:space="preserve"> which was 14.7%. It should be noted that the refinements performed here were limited and without refinement of anisotropic atomic displacement parameters. This was done for consistency in order to place the refinements against the density obtained with each of the four force fields on comparable footing. A more exact refinement approach with the use of anisotropic atomic displacement parameters and ordered solvent would likely bring the ff14SB R</w:t>
      </w:r>
      <w:r w:rsidRPr="001D5B92">
        <w:rPr>
          <w:vertAlign w:val="subscript"/>
        </w:rPr>
        <w:t>free</w:t>
      </w:r>
      <w:r w:rsidRPr="001D5B92">
        <w:t xml:space="preserve"> very close to the experimental value.</w:t>
      </w:r>
    </w:p>
    <w:p w:rsidR="00A32EDD" w:rsidRDefault="00A32EDD" w:rsidP="00CC2B20">
      <w:r w:rsidRPr="001D5B92">
        <w:t xml:space="preserve">The secondary structure of lysozyme (shown in </w:t>
      </w:r>
      <w:r w:rsidR="000151A4">
        <w:fldChar w:fldCharType="begin"/>
      </w:r>
      <w:r w:rsidR="000151A4">
        <w:instrText xml:space="preserve"> REF _Ref424125555 \h </w:instrText>
      </w:r>
      <w:r w:rsidR="000151A4">
        <w:fldChar w:fldCharType="separate"/>
      </w:r>
      <w:r w:rsidR="00345430">
        <w:t xml:space="preserve">Figure </w:t>
      </w:r>
      <w:r w:rsidR="00345430">
        <w:rPr>
          <w:noProof/>
        </w:rPr>
        <w:t>4</w:t>
      </w:r>
      <w:r w:rsidR="00345430">
        <w:noBreakHyphen/>
      </w:r>
      <w:r w:rsidR="00345430">
        <w:rPr>
          <w:noProof/>
        </w:rPr>
        <w:t>3</w:t>
      </w:r>
      <w:r w:rsidR="000151A4">
        <w:fldChar w:fldCharType="end"/>
      </w:r>
      <w:r w:rsidRPr="001D5B92">
        <w:t>) has three β-strands (β1, β2, β3), four α-helices (α1, α2, α3, α4), and four 3</w:t>
      </w:r>
      <w:r w:rsidRPr="001D5B92">
        <w:rPr>
          <w:vertAlign w:val="subscript"/>
        </w:rPr>
        <w:t>10</w:t>
      </w:r>
      <w:r w:rsidRPr="001D5B92">
        <w:t xml:space="preserve"> helices (G1, G2, G3, G4). </w:t>
      </w:r>
      <w:r w:rsidR="00345430">
        <w:fldChar w:fldCharType="begin"/>
      </w:r>
      <w:r w:rsidR="00345430">
        <w:instrText xml:space="preserve"> REF _Ref424125555 \h </w:instrText>
      </w:r>
      <w:r w:rsidR="00345430">
        <w:fldChar w:fldCharType="separate"/>
      </w:r>
      <w:r w:rsidR="00345430">
        <w:t xml:space="preserve">Figure </w:t>
      </w:r>
      <w:r w:rsidR="00345430">
        <w:rPr>
          <w:noProof/>
        </w:rPr>
        <w:t>4</w:t>
      </w:r>
      <w:r w:rsidR="00345430">
        <w:noBreakHyphen/>
      </w:r>
      <w:r w:rsidR="00345430">
        <w:rPr>
          <w:noProof/>
        </w:rPr>
        <w:t>3</w:t>
      </w:r>
      <w:r w:rsidR="00345430">
        <w:fldChar w:fldCharType="end"/>
      </w:r>
      <w:r w:rsidR="00345430">
        <w:t xml:space="preserve"> </w:t>
      </w:r>
      <w:r w:rsidRPr="001D5B92">
        <w:t>shows mean stability of these secondary structure elements during the simulations. All of the force fields consistently maintain the α-helical structures, although there is a uniform tendency to unravel the helix termini, particularly the C-terminus, in favor of turn or 3</w:t>
      </w:r>
      <w:r w:rsidRPr="001D5B92">
        <w:rPr>
          <w:vertAlign w:val="subscript"/>
        </w:rPr>
        <w:t>10</w:t>
      </w:r>
      <w:r w:rsidRPr="001D5B92">
        <w:t xml:space="preserve"> helical conformations. The situation is markedly different for the 3</w:t>
      </w:r>
      <w:r w:rsidRPr="001D5B92">
        <w:rPr>
          <w:vertAlign w:val="subscript"/>
        </w:rPr>
        <w:t>10</w:t>
      </w:r>
      <w:r w:rsidRPr="001D5B92">
        <w:t xml:space="preserve"> helices. Helix G1 is poorly maintained by all of the force fields, from about 25% of the time with ff14SB to about 10% of the time with C36. Helix G3 is well maintained by all the Amber force fields but unravels about 50% of the time with C36 in favor of a turn conformation. A similar situation occurs with Helix G4, although here there is also a tendency of all force fields to lose the N-terminus (maintained 80% of the time with ff14SB but only 10% of the time with C36). </w:t>
      </w:r>
      <w:proofErr w:type="gramStart"/>
      <w:r w:rsidRPr="001D5B92">
        <w:t>β-sheet</w:t>
      </w:r>
      <w:proofErr w:type="gramEnd"/>
      <w:r w:rsidRPr="001D5B92">
        <w:t xml:space="preserve"> structures are well maintained by all of the force fields but most strongly by C36. In summary, α-helices tend to be understabilized at termini (ff99SB and ff14ipq understabilize the most; ff14SB and C36 the least) and all force fields tend to understabilize 3</w:t>
      </w:r>
      <w:r w:rsidRPr="001D5B92">
        <w:rPr>
          <w:vertAlign w:val="subscript"/>
        </w:rPr>
        <w:t>10</w:t>
      </w:r>
      <w:r w:rsidRPr="001D5B92">
        <w:t xml:space="preserve"> helices (C36 and ff99SB the most, ff14ipq and ff14SB the least). These results may provide helpful insights into future development of the respective force fields.</w:t>
      </w:r>
    </w:p>
    <w:p w:rsidR="00396289" w:rsidRDefault="00396289" w:rsidP="00396289">
      <w:pPr>
        <w:keepNext/>
        <w:ind w:firstLine="0"/>
      </w:pPr>
      <w:r>
        <w:rPr>
          <w:rFonts w:cstheme="minorHAnsi"/>
          <w:noProof/>
          <w:sz w:val="24"/>
          <w:szCs w:val="24"/>
        </w:rPr>
        <w:drawing>
          <wp:inline distT="0" distB="0" distL="0" distR="0" wp14:anchorId="2C2250C3" wp14:editId="3B810CF3">
            <wp:extent cx="5376481" cy="3429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4-3.eps"/>
                    <pic:cNvPicPr/>
                  </pic:nvPicPr>
                  <pic:blipFill>
                    <a:blip r:embed="rId26">
                      <a:extLst>
                        <a:ext uri="{28A0092B-C50C-407E-A947-70E740481C1C}">
                          <a14:useLocalDpi xmlns:a14="http://schemas.microsoft.com/office/drawing/2010/main" val="0"/>
                        </a:ext>
                      </a:extLst>
                    </a:blip>
                    <a:stretch>
                      <a:fillRect/>
                    </a:stretch>
                  </pic:blipFill>
                  <pic:spPr>
                    <a:xfrm>
                      <a:off x="0" y="0"/>
                      <a:ext cx="5376481" cy="3429000"/>
                    </a:xfrm>
                    <a:prstGeom prst="rect">
                      <a:avLst/>
                    </a:prstGeom>
                  </pic:spPr>
                </pic:pic>
              </a:graphicData>
            </a:graphic>
          </wp:inline>
        </w:drawing>
      </w:r>
    </w:p>
    <w:p w:rsidR="00396289" w:rsidRPr="001D5B92" w:rsidRDefault="00396289" w:rsidP="00146F63">
      <w:pPr>
        <w:pStyle w:val="Caption"/>
      </w:pPr>
      <w:bookmarkStart w:id="49" w:name="_Ref424125555"/>
      <w:r>
        <w:t xml:space="preserve">Figure </w:t>
      </w:r>
      <w:fldSimple w:instr=" STYLEREF 2 \s ">
        <w:r w:rsidR="00345430">
          <w:rPr>
            <w:noProof/>
          </w:rPr>
          <w:t>4</w:t>
        </w:r>
      </w:fldSimple>
      <w:r w:rsidR="00A96617">
        <w:noBreakHyphen/>
      </w:r>
      <w:fldSimple w:instr=" SEQ Figure \* ARABIC \s 2 ">
        <w:r w:rsidR="00345430">
          <w:rPr>
            <w:noProof/>
          </w:rPr>
          <w:t>3</w:t>
        </w:r>
      </w:fldSimple>
      <w:bookmarkEnd w:id="49"/>
      <w:r w:rsidR="00146F63">
        <w:t xml:space="preserve">. </w:t>
      </w:r>
      <w:r w:rsidR="00146F63" w:rsidRPr="001D5B92">
        <w:t xml:space="preserve">Comparison of secondary structure elements during each of four different force field simulations. Residue numbers are on the x-axis and percentage of simulation time spent in a particular type of secondary structure is on the y-axis. Each simulation is represented by a different color and each type of secondary structure is shown by a different geometric figure </w:t>
      </w:r>
      <w:r w:rsidR="00146F63" w:rsidRPr="001D5B92">
        <w:rPr>
          <w:lang w:eastAsia="zh-CN"/>
        </w:rPr>
        <w:t>(</w:t>
      </w:r>
      <w:r w:rsidR="00146F63" w:rsidRPr="001D5B92">
        <w:t>α</w:t>
      </w:r>
      <w:proofErr w:type="gramStart"/>
      <w:r w:rsidR="00146F63" w:rsidRPr="001D5B92">
        <w:rPr>
          <w:lang w:eastAsia="zh-CN"/>
        </w:rPr>
        <w:t xml:space="preserve">,  </w:t>
      </w:r>
      <w:r w:rsidR="00146F63" w:rsidRPr="001D5B92">
        <w:t>β</w:t>
      </w:r>
      <w:proofErr w:type="gramEnd"/>
      <w:r w:rsidR="00146F63" w:rsidRPr="001D5B92">
        <w:rPr>
          <w:lang w:eastAsia="zh-CN"/>
        </w:rPr>
        <w:t>, and G are alpha helix, beta sheet, 3</w:t>
      </w:r>
      <w:r w:rsidR="00146F63" w:rsidRPr="001D5B92">
        <w:rPr>
          <w:vertAlign w:val="subscript"/>
          <w:lang w:eastAsia="zh-CN"/>
        </w:rPr>
        <w:t>10</w:t>
      </w:r>
      <w:r w:rsidR="00146F63">
        <w:rPr>
          <w:lang w:eastAsia="zh-CN"/>
        </w:rPr>
        <w:t xml:space="preserve"> helix, respectively)</w:t>
      </w:r>
      <w:r w:rsidR="00146F63" w:rsidRPr="001D5B92">
        <w:rPr>
          <w:lang w:eastAsia="zh-CN"/>
        </w:rPr>
        <w:t>.</w:t>
      </w:r>
    </w:p>
    <w:p w:rsidR="00A32EDD" w:rsidRPr="001D5B92" w:rsidRDefault="00A32EDD" w:rsidP="00A32EDD">
      <w:pPr>
        <w:pStyle w:val="Heading4"/>
      </w:pPr>
      <w:bookmarkStart w:id="50" w:name="OLE_LINK5"/>
      <w:bookmarkStart w:id="51" w:name="OLE_LINK6"/>
      <w:r w:rsidRPr="001D5B92">
        <w:t>Fluctuations</w:t>
      </w:r>
    </w:p>
    <w:bookmarkEnd w:id="50"/>
    <w:bookmarkEnd w:id="51"/>
    <w:p w:rsidR="00A32EDD" w:rsidRPr="001D5B92" w:rsidRDefault="00A32EDD" w:rsidP="00CC2B20">
      <w:r w:rsidRPr="001D5B92">
        <w:t>In addition to structural accuracy of the average atomic coordinates in the simulation, it is important to consider the fluctuations around those mean positions. Furthermore, atomic root mean square fluctuations (RMSF) can be directly compared to the atomic B-factors determined during the crystallographic structural refinement. As in previous work</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7]", "plainTextFormattedCitation" : "[62], [77]", "previouslyFormattedCitation" : "[62], [77]" }, "properties" : { "noteIndex" : 0 }, "schema" : "https://github.com/citation-style-language/schema/raw/master/csl-citation.json" }</w:instrText>
      </w:r>
      <w:r w:rsidRPr="001D5B92">
        <w:fldChar w:fldCharType="separate"/>
      </w:r>
      <w:r w:rsidR="00305BA1" w:rsidRPr="00305BA1">
        <w:rPr>
          <w:noProof/>
        </w:rPr>
        <w:t>[62], [77]</w:t>
      </w:r>
      <w:r w:rsidRPr="001D5B92">
        <w:fldChar w:fldCharType="end"/>
      </w:r>
      <w:r w:rsidRPr="001D5B92">
        <w:t xml:space="preserve"> we calculated two sets of fluctuations, “best-fit” which account for intra-molecular fluctuations in the atomic positions  and “lattice” which also include contributions from inter-molecular fluctuations in the crystal lattice.  “Best-fit” fluctuations are calculated by first rotationally and translationally fitting all monomer snapshots to a reference structure to minimize RMSD, finding the average coordinates of that set of fitted snapshots and then calculating fluctuations around that average; this monitors intramolecular atomic movement around a mean position. “Lattice” fluctuations are calculated by first aligning each supercell snapshot by center of mass and then applying the crystal symmetry and lattice translation operations to bring all monomers into the space of a common asymmetric unit. No RMSD-minimizing rotational translational fitting is applied, thus preserving the contribution of lattice distortion during the simulation.</w:t>
      </w:r>
    </w:p>
    <w:p w:rsidR="00A32EDD" w:rsidRDefault="00A32EDD" w:rsidP="00CC2B20">
      <w:r w:rsidRPr="004A4F5F">
        <w:t xml:space="preserve">These two sets of fluctuations are presented in the two top panels of </w:t>
      </w:r>
      <w:r w:rsidR="000151A4">
        <w:fldChar w:fldCharType="begin"/>
      </w:r>
      <w:r w:rsidR="000151A4">
        <w:instrText xml:space="preserve"> REF _Ref424125582 \h </w:instrText>
      </w:r>
      <w:r w:rsidR="000151A4">
        <w:fldChar w:fldCharType="separate"/>
      </w:r>
      <w:r w:rsidR="00345430">
        <w:t xml:space="preserve">Figure </w:t>
      </w:r>
      <w:r w:rsidR="00345430">
        <w:rPr>
          <w:noProof/>
        </w:rPr>
        <w:t>4</w:t>
      </w:r>
      <w:r w:rsidR="00345430">
        <w:noBreakHyphen/>
      </w:r>
      <w:r w:rsidR="00345430">
        <w:rPr>
          <w:noProof/>
        </w:rPr>
        <w:t>4</w:t>
      </w:r>
      <w:r w:rsidR="000151A4">
        <w:fldChar w:fldCharType="end"/>
      </w:r>
      <w:r>
        <w:t xml:space="preserve">, </w:t>
      </w:r>
      <w:r w:rsidRPr="00313B5B">
        <w:t xml:space="preserve">and </w:t>
      </w:r>
      <w:r w:rsidRPr="004A4F5F">
        <w:t>fluctuations derived from refinement of the model against the average electron density derived from the simulation is presented in the bottom panel. Experimental root mean squared fluctuations have been calculated from the deposited B-factors using the relation</w:t>
      </w:r>
      <w:proofErr w:type="gramStart"/>
      <w:r>
        <w:t>:</w:t>
      </w:r>
      <w:r w:rsidRPr="004A4F5F">
        <w:t xml:space="preserve"> </w:t>
      </w:r>
      <w:proofErr w:type="gramEnd"/>
      <m:oMath>
        <m:r>
          <w:rPr>
            <w:rFonts w:ascii="Cambria Math" w:hAnsi="Cambria Math"/>
          </w:rPr>
          <m:t>B</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8</m:t>
            </m:r>
          </m:num>
          <m:den>
            <m:r>
              <m:rPr>
                <m:sty m:val="p"/>
              </m:rPr>
              <w:rPr>
                <w:rFonts w:ascii="Cambria Math" w:hAnsi="Cambria Math"/>
              </w:rPr>
              <m:t>3</m:t>
            </m:r>
          </m:den>
        </m:f>
        <m:sSup>
          <m:sSupPr>
            <m:ctrlPr>
              <w:rPr>
                <w:rFonts w:ascii="Cambria Math" w:hAnsi="Cambria Math"/>
              </w:rPr>
            </m:ctrlPr>
          </m:sSupPr>
          <m:e>
            <m:r>
              <w:rPr>
                <w:rFonts w:ascii="Cambria Math" w:hAnsi="Cambria Math"/>
              </w:rPr>
              <m:t>π</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RMSF</m:t>
            </m:r>
          </m:e>
          <m:sup>
            <m:r>
              <m:rPr>
                <m:sty m:val="p"/>
              </m:rPr>
              <w:rPr>
                <w:rFonts w:ascii="Cambria Math" w:hAnsi="Cambria Math"/>
              </w:rPr>
              <m:t>2</m:t>
            </m:r>
          </m:sup>
        </m:sSup>
      </m:oMath>
      <w:r w:rsidRPr="004A4F5F">
        <w:t>.</w:t>
      </w:r>
      <w:r w:rsidRPr="001D5B92">
        <w:t xml:space="preserve"> Backbone and per-residue RMSF values from all of the simulations correlate modestly (Pearson correlation 0.7</w:t>
      </w:r>
      <w:r>
        <w:t>6</w:t>
      </w:r>
      <w:r w:rsidRPr="001D5B92">
        <w:t xml:space="preserve">-0.85) with the experimental set (Suppl. Material Table 2), above the typical range of 0.5-0.7 previously reported in MD simulations </w:t>
      </w:r>
      <w:r w:rsidRPr="001D5B92">
        <w:fldChar w:fldCharType="begin" w:fldLock="1"/>
      </w:r>
      <w:r w:rsidR="00E5746F">
        <w:instrText>ADDIN CSL_CITATION { "citationItems" : [ { "id" : "ITEM-1", "itemData" : { "DOI" : "10.1021/jp4124327", "ISSN" : "1520-5207", "PMID" : "24673391", "abstract" : "The strength of X-ray crystallography in providing the information for protein dynamics has been under appreciated. The anisotropic B-factors (ADPs) from high-resolution structures are invaluable in studying the relationship among structure, dynamics, and function. Here, starting from an in-depth evaluation of the metrics used for comparing the overlap between two ellipsoids, we applied normal-mode analysis (NMA) to predict the theoretical ADPs and then align them with experimental results. Adding an extra layer of explicitly treated water on protein surface significantly improved the energy minimization results and better reproduced the anisotropy of experimental ADPs. In comparing experimental and theoretical ADPs, we focused on the overlap in shape, the alignment of dominant directions, and the similarity in magnitude. The choices of water molecules, NMA methods, and the metrics for evaluating the overlap of ADPs determined final results. This study provides useful information for exploring the physical basis and the application potential of experimental ADPs.", "author" : [ { "dropping-particle" : "", "family" : "Zhou", "given" : "Lei", "non-dropping-particle" : "", "parse-names" : false, "suffix" : "" }, { "dropping-particle" : "", "family" : "Liu", "given" : "Qinglian", "non-dropping-particle" : "", "parse-names" : false, "suffix" : "" } ], "container-title" : "The journal of physical chemistry. B", "id" : "ITEM-1", "issue" : "15", "issued" : { "date-parts" : [ [ "2014", "4", "17" ] ] }, "page" : "4069-79", "publisher" : "American Chemical Society", "title" : "Aligning experimental and theoretical anisotropic B-factors: water models, normal-mode analysis methods, and metrics.", "type" : "article-journal", "volume" : "118" }, "uris" : [ "http://www.mendeley.com/documents/?uuid=91f06a40-419e-4aa0-9b01-d23874eb33c7" ] }, { "id" : "ITEM-2", "itemData" : { "DOI" : "10.1016/S0006-3495(02)75203-X", "ISSN" : "0006-3495", "PMID" : "12124259", "abstract" : "The dynamic behavior of proteins in crystals is examined by comparing theory and experiments. The Gaussian network model (GNM) and a simplified version of the crystallographic translation libration screw (TLS) model are used to calculate mean square fluctuations of C(alpha) atoms for a set of 113 proteins whose structures have been determined by x-ray crystallography. Correlation coefficients between the theoretical estimations and experiment are calculated and compared. The GNM method gives better correlation with experimental data than the rigid-body libration model and has the added benefit of being able to calculate correlations between the fluctuations of pairs of atoms. By incorporating the effect of neighboring molecules in the crystal the correlation is further improved.", "author" : [ { "dropping-particle" : "", "family" : "Kundu", "given" : "Sibsankar", "non-dropping-particle" : "", "parse-names" : false, "suffix" : "" }, { "dropping-particle" : "", "family" : "Melton", "given" : "Julia S", "non-dropping-particle" : "", "parse-names" : false, "suffix" : "" }, { "dropping-particle" : "", "family" : "Sorensen", "given" : "Dan C", "non-dropping-particle" : "", "parse-names" : false, "suffix" : "" }, { "dropping-particle" : "", "family" : "Phillips", "given" : "George N", "non-dropping-particle" : "", "parse-names" : false, "suffix" : "" } ], "container-title" : "Biophysical journal", "id" : "ITEM-2", "issue" : "2", "issued" : { "date-parts" : [ [ "2002", "8" ] ] }, "page" : "723-32", "title" : "Dynamics of proteins in crystals: comparison of experiment with simple models.", "type" : "article-journal", "volume" : "83" }, "uris" : [ "http://www.mendeley.com/documents/?uuid=ed49a27f-6a28-407b-a984-291475a7ba70" ] }, { "id" : "ITEM-3", "itemData" : { "DOI" : "10.1021/ct600060d", "ISSN" : "1549-9618", "PMID" : "17710199", "abstract" : "Coarse-grained elastic network models have been successful in determining functionally relevant collective motions. The level of coarse-graining, however, has usually focused on the level of one point per residue. In this work, we compare the applicability of elastic network models over a broader range of representational scales. We apply normal mode analysis for multiple scales on a high-resolution protein data set using various cutoff radii to define the residues considered to be interacting, or the extent of cooperativity of their motions. These scales include the residue-, atomic-, proton-, and explicit solvent-levels. Interestingly, atomic, proton, and explicit solvent level calculations all provide similar results at the same cutoff value, with the computed mean-square fluctuations showing only a slightly higher correlation (0.61) with the experimental temperature factors from crystallography than the results of the residue-level coarse-graining. The qualitative behavior of each level of coarse graining is similar at different cutoff values. The correlations between these fluctuations and the number of internal contacts improve with increased cutoff values. Our results demonstrate that atomic level elastic network models provide an improved representation for the collective motions of proteins compared to the coarse-grained models.", "author" : [ { "dropping-particle" : "", "family" : "Sen", "given" : "Taner Z", "non-dropping-particle" : "", "parse-names" : false, "suffix" : "" }, { "dropping-particle" : "", "family" : "Feng", "given" : "Yaping", "non-dropping-particle" : "", "parse-names" : false, "suffix" : "" }, { "dropping-particle" : "V", "family" : "Garcia", "given" : "John", "non-dropping-particle" : "", "parse-names" : false, "suffix" : "" }, { "dropping-particle" : "", "family" : "Kloczkowski", "given" : "Andrzej", "non-dropping-particle" : "", "parse-names" : false, "suffix" : "" }, { "dropping-particle" : "", "family" : "Jernigan", "given" : "Robert L", "non-dropping-particle" : "", "parse-names" : false, "suffix" : "" } ], "container-title" : "Journal of chemical theory and computation", "id" : "ITEM-3", "issue" : "3", "issued" : { "date-parts" : [ [ "2006", "1" ] ] }, "page" : "696-704", "title" : "The extent of cooperativity of protein motions observed with elastic network models is similar for atomic and coarser-grained models.", "type" : "article-journal", "volume" : "2" }, "uris" : [ "http://www.mendeley.com/documents/?uuid=f5e42dac-d596-4458-84e7-1f551a1fc3e2" ] }, { "id" : "ITEM-4", "itemData" : { "DOI" : "10.1016/j.bpj.2008.10.010", "ISSN" : "1542-0086", "PMID" : "19167297", "abstract" : "Normal mode analysis using elastic network models has grown popular for probing the low-frequency collective dynamics of proteins and other biomolecular assemblies. In most previous studies, these models were validated by comparing calculated atomic fluctuations for isolated proteins with experimental temperature factors determined in the crystalline state, although there were also hints that including crystal contacts in the calculations has an impact on the comparison. In this study, a set of 83 ultra-high resolution crystal structures with experimentally determined anisotropic displacement parameters is used to evaluate several C(alpha)-based elastic network models that either ignore or treat the crystal environment in different ways; the latter include using periodic boundary conditions defined with respect to the asymmetric unit or the primitive unit cell as well as using the Born-von K\u00e1rm\u00e1n boundary condition that accounts for lattice vibrations. For all elastic network models, treating the crystal environment leads to better agreement with experimental anisotropic displacement parameters with the Born-von K\u00e1rm\u00e1n boundary condition giving the best agreement. Atomic correlations over the entire protein are clearly affected by the presence of the crystal contacts and fairly sensitive to the way that the crystal environment is treated. These observations highlight the importance of properly treating the protein system in an environment consistent with experiment when either evaluating approximate protein models or using approximate dynamic models in structural refinement application types. Finally, investigation of the scaling behaviors of the cumulative density of states and the heat capacity indicates that there are still gaps between simplified elastic models and all-atom models for proteins.", "author" : [ { "dropping-particle" : "", "family" : "Riccardi", "given" : "Demian", "non-dropping-particle" : "", "parse-names" : false, "suffix" : "" }, { "dropping-particle" : "", "family" : "Cui", "given" : "Qiang", "non-dropping-particle" : "", "parse-names" : false, "suffix" : "" }, { "dropping-particle" : "", "family" : "Phillips", "given" : "George N", "non-dropping-particle" : "", "parse-names" : false, "suffix" : "" } ], "container-title" : "Biophysical journal", "id" : "ITEM-4", "issue" : "2", "issued" : { "date-parts" : [ [ "2009", "1" ] ] }, "page" : "464-75", "title" : "Application of elastic network models to proteins in the crystalline state.", "type" : "article-journal", "volume" : "96" }, "uris" : [ "http://www.mendeley.com/documents/?uuid=f939f82b-5a4e-4c2a-957b-9f120d7adeb9" ] }, { "id" : "ITEM-5", "itemData" : { "DOI" : "10.1002/prot.22328", "ISSN" : "1097-0134", "PMID" : "19127591", "abstract" : "Because of its appealing simplicity, the anisotropic network model (ANM) has been widely accepted and applied to study many molecular motion problems: such as ribosome motions, the molecular mechanisms of GroEL-GroES function, allosteric changes in hemoglobin, motor-protein motions, and conformational changes in general. However, the validity of the ANM has not been closely examined. In this work, we use ANM to predict the anisotropic temperature factors of proteins obtained from X-ray and NMR data. The rich, directional anisotropic temperature factor data available for hundreds of proteins in the protein data bank are used as validation data to closely test the ANM model. The significance of this work is that it presents a timely, important evaluation of the model, shows the extent of its accuracy in reproducing experimental anisotropic temperature factors, and suggests ways to improve the model. An improved model will help us better understand the internal dynamics of proteins, which in turn can greatly expand the usefulness of the models, which has already been demonstrated in many application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Proteins", "id" : "ITEM-5", "issue" : "1", "issued" : { "date-parts" : [ [ "2009", "7" ] ] }, "page" : "164-75", "title" : "Comparisons of experimental and computed protein anisotropic temperature factors.", "type" : "article-journal", "volume" : "76" }, "uris" : [ "http://www.mendeley.com/documents/?uuid=0d8b20e8-3752-4cb9-8a87-9ed63dabf4a7" ] }, { "id" : "ITEM-6", "itemData" : { "DOI" : "10.1016/j.str.2007.04.014", "ISSN" : "0969-2126", "PMID" : "17562320", "abstract" : "For a representative set of 64 nonhomologous proteins, each containing a structure solved by NMR and X-ray crystallography, we analyzed the variations in atomic coordinates between NMR models, the temperature (B) factors measured by X-ray crystallography, and the fluctuation dynamics predicted by the Gaussian network model (GNM). The NMR and X-ray data exhibited a correlation of 0.49. The GNM results, on the other hand, yielded a correlation of 0.59 with X-ray data and a distinctively better correlation (0.75) with NMR data. The higher correlation between GNM and NMR data, compared to that between GNM and X-ray B factors, is shown to arise from the differences in the spectrum of modes accessible in solution and in the crystal environment. Mainly, large-amplitude motions sampled in solution are restricted, if not inaccessible, in the crystalline environment of X-rays. Combined GNM and NMR analysis emerges as a useful tool for assessing protein dynamics.", "author" : [ { "dropping-particle" : "", "family" : "Yang", "given" : "Lee-Wei", "non-dropping-particle" : "", "parse-names" : false, "suffix" : "" }, { "dropping-particle" : "", "family" : "Eyal", "given" : "Eran", "non-dropping-particle" : "", "parse-names" : false, "suffix" : "" }, { "dropping-particle" : "", "family" : "Chennubhotla", "given" : "Chakra", "non-dropping-particle" : "", "parse-names" : false, "suffix" : "" }, { "dropping-particle" : "", "family" : "Jee", "given" : "JunGoo", "non-dropping-particle" : "", "parse-names" : false, "suffix" : "" }, { "dropping-particle" : "", "family" : "Gronenborn", "given" : "Angela M", "non-dropping-particle" : "", "parse-names" : false, "suffix" : "" }, { "dropping-particle" : "", "family" : "Bahar", "given" : "Ivet", "non-dropping-particle" : "", "parse-names" : false, "suffix" : "" } ], "container-title" : "Structure (London, England : 1993)", "id" : "ITEM-6", "issue" : "6", "issued" : { "date-parts" : [ [ "2007", "6" ] ] }, "page" : "741-9", "title" : "Insights into equilibrium dynamics of proteins from comparison of NMR and X-ray data with computational predictions.", "type" : "article-journal", "volume" : "15" }, "uris" : [ "http://www.mendeley.com/documents/?uuid=63123de2-3fc1-4df7-aa46-2608546ef94b" ] }, { "id" : "ITEM-7", "itemData" : { "DOI" : "10.1016/j.str.2006.12.006", "ISSN" : "0969-2126", "PMID" : "17292835", "abstract" : "Normal mode analysis offers an efficient way of modeling the conformational flexibility of protein structures. We use anisotropic displacement parameters from crystallography to test the quality of prediction of both the magnitude and directionality of conformational flexibility. Normal modes from four simple elastic network model potentials and from the CHARMM force field are calculated for a data set of 83 diverse, ultrahigh-resolution crystal structures. While all five potentials provide good predictions of the magnitude of flexibility, all-atom potentials have a clear edge at prediction of directionality, and the CHARMM potential has the highest prediction quality. The low-frequency modes from different potentials are similar, but those computed from the CHARMM potential show the greatest difference from the elastic network models. The comprehensive evaluation demonstrates the costs and benefits of using normal mode potentials of varying complexity.", "author" : [ { "dropping-particle" : "", "family" : "Kondrashov", "given" : "Dmitry A.", "non-dropping-particle" : "", "parse-names" : false, "suffix" : "" }, { "dropping-particle" : "", "family" : "Wynsberghe", "given" : "Adam W.", "non-dropping-particle" : "Van", "parse-names" : false, "suffix" : "" }, { "dropping-particle" : "", "family" : "Bannen", "given" : "Ryan M.", "non-dropping-particle" : "", "parse-names" : false, "suffix" : "" }, { "dropping-particle" : "", "family" : "Cui", "given" : "Qiang", "non-dropping-particle" : "", "parse-names" : false, "suffix" : "" }, { "dropping-particle" : "", "family" : "Phillips", "given" : "George N.", "non-dropping-particle" : "", "parse-names" : false, "suffix" : "" } ], "container-title" : "Structure (London, England : 1993)", "id" : "ITEM-7", "issue" : "2", "issued" : { "date-parts" : [ [ "2007", "2" ] ] }, "page" : "169-177", "title" : "Protein structural variation in computational models and crystallographic data", "type" : "article-journal", "volume" : "15" }, "uris" : [ "http://www.mendeley.com/documents/?uuid=ae0623cc-1ea0-4c00-95ec-11166c06897d" ] }, { "id" : "ITEM-8",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8", "issue" : "3", "issued" : { "date-parts" : [ [ "2007", "1", "16" ] ] }, "page" : "796-801", "title" : "A consensus view of protein dynamics.", "type" : "article-journal", "volume" : "104" }, "uris" : [ "http://www.mendeley.com/documents/?uuid=e40dc76e-b436-4795-9cad-81dc496a2da4" ] } ], "mendeley" : { "formattedCitation" : "[143]\u2013[150]", "plainTextFormattedCitation" : "[143]\u2013[150]", "previouslyFormattedCitation" : "[143]\u2013[150]" }, "properties" : { "noteIndex" : 0 }, "schema" : "https://github.com/citation-style-language/schema/raw/master/csl-citation.json" }</w:instrText>
      </w:r>
      <w:r w:rsidRPr="001D5B92">
        <w:fldChar w:fldCharType="separate"/>
      </w:r>
      <w:r w:rsidR="00305BA1" w:rsidRPr="00305BA1">
        <w:rPr>
          <w:noProof/>
        </w:rPr>
        <w:t>[143]–[150]</w:t>
      </w:r>
      <w:r w:rsidRPr="001D5B92">
        <w:fldChar w:fldCharType="end"/>
      </w:r>
      <w:r w:rsidRPr="001D5B92">
        <w:t>. Correlations with ff14SB and ff</w:t>
      </w:r>
      <w:r w:rsidRPr="001D5B92">
        <w:rPr>
          <w:lang w:eastAsia="zh-CN"/>
        </w:rPr>
        <w:t>14ipq</w:t>
      </w:r>
      <w:r w:rsidRPr="001D5B92">
        <w:t xml:space="preserve"> are slightly higher than with C36 and ff99SB. For example ff14SB and ff14ipq exhibit all heavy atom correlations of 0.79 and 0.78 while C36 and ff99SB have correlations of 0.71 and 0.70 respectively. </w:t>
      </w:r>
    </w:p>
    <w:p w:rsidR="0042105D" w:rsidRDefault="0042105D" w:rsidP="00766B67">
      <w:pPr>
        <w:keepNext/>
        <w:jc w:val="center"/>
      </w:pPr>
      <w:r>
        <w:rPr>
          <w:rFonts w:cstheme="minorHAnsi"/>
          <w:noProof/>
          <w:sz w:val="24"/>
          <w:szCs w:val="24"/>
        </w:rPr>
        <w:drawing>
          <wp:inline distT="0" distB="0" distL="0" distR="0" wp14:anchorId="60DAA463" wp14:editId="3EE14933">
            <wp:extent cx="3601827" cy="3054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4.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1827" cy="3054350"/>
                    </a:xfrm>
                    <a:prstGeom prst="rect">
                      <a:avLst/>
                    </a:prstGeom>
                  </pic:spPr>
                </pic:pic>
              </a:graphicData>
            </a:graphic>
          </wp:inline>
        </w:drawing>
      </w:r>
    </w:p>
    <w:p w:rsidR="0042105D" w:rsidRPr="001D5B92" w:rsidRDefault="0042105D" w:rsidP="00146F63">
      <w:pPr>
        <w:pStyle w:val="Caption"/>
        <w:rPr>
          <w:rFonts w:cstheme="minorHAnsi"/>
          <w:sz w:val="24"/>
          <w:szCs w:val="24"/>
        </w:rPr>
      </w:pPr>
      <w:bookmarkStart w:id="52" w:name="_Ref424125582"/>
      <w:r>
        <w:t xml:space="preserve">Figure </w:t>
      </w:r>
      <w:fldSimple w:instr=" STYLEREF 2 \s ">
        <w:r w:rsidR="00345430">
          <w:rPr>
            <w:noProof/>
          </w:rPr>
          <w:t>4</w:t>
        </w:r>
      </w:fldSimple>
      <w:r w:rsidR="00A96617">
        <w:noBreakHyphen/>
      </w:r>
      <w:fldSimple w:instr=" SEQ Figure \* ARABIC \s 2 ">
        <w:r w:rsidR="00345430">
          <w:rPr>
            <w:noProof/>
          </w:rPr>
          <w:t>4</w:t>
        </w:r>
      </w:fldSimple>
      <w:bookmarkEnd w:id="52"/>
      <w:r w:rsidR="00146F63">
        <w:t xml:space="preserve">. </w:t>
      </w:r>
      <w:r w:rsidR="00146F63" w:rsidRPr="00146F63">
        <w:t>Best-fit (top) and lattice (middle) and refined (bottom) Cα carbon RMSF for the four crystal simulations and compared to experiment. Colored lines correspond to each of the four simulations (red: ff14SB, blue: C36, cyan: ff14ipq, green: ff99SB); black shows the experimental results. The colored band across the top describes the secondary structure (T: turn, E: β-sheet, H: α-helix, G</w:t>
      </w:r>
      <w:proofErr w:type="gramStart"/>
      <w:r w:rsidR="00146F63" w:rsidRPr="00146F63">
        <w:t>:310</w:t>
      </w:r>
      <w:proofErr w:type="gramEnd"/>
      <w:r w:rsidR="00146F63" w:rsidRPr="00146F63">
        <w:t xml:space="preserve"> helix, B:isolated bridge).</w:t>
      </w:r>
    </w:p>
    <w:p w:rsidR="00A32EDD" w:rsidRDefault="00A32EDD" w:rsidP="00CC2B20">
      <w:r w:rsidRPr="001D5B92">
        <w:t>The best-fit RMSF underestimate</w:t>
      </w:r>
      <w:r w:rsidRPr="001D5B92">
        <w:rPr>
          <w:lang w:eastAsia="zh-CN"/>
        </w:rPr>
        <w:t>s</w:t>
      </w:r>
      <w:r w:rsidRPr="001D5B92">
        <w:t xml:space="preserve"> the baseline of the experimental fluctuations. This is to be expected as the experimental fluctuations contain contributions from various sources, both static and dynamic disorder, which are eliminated when naively performing the best-fit RMSF calculations. On the other hand, lattice fluctuations for all simulations overestimate the experimental fluctuations. We suggest that this is due to the lattice distortion effect described in the next section of this paper. The ff14SB RMSF are closest to experiment, followed by ff99SB, C36 and ff14ipq. Interestingly, when we calculate lattice fluctuations for each monomer individually (Suppl. Material Fig 10) and average the resulting fluctuations, we obtain results that match experiment very closely (</w:t>
      </w:r>
      <w:r w:rsidR="000151A4">
        <w:fldChar w:fldCharType="begin"/>
      </w:r>
      <w:r w:rsidR="000151A4">
        <w:instrText xml:space="preserve"> REF _Ref424125594 \h </w:instrText>
      </w:r>
      <w:r w:rsidR="000151A4">
        <w:fldChar w:fldCharType="separate"/>
      </w:r>
      <w:r w:rsidR="00345430">
        <w:t xml:space="preserve">Figure </w:t>
      </w:r>
      <w:r w:rsidR="00345430">
        <w:rPr>
          <w:noProof/>
        </w:rPr>
        <w:t>4</w:t>
      </w:r>
      <w:r w:rsidR="00345430">
        <w:noBreakHyphen/>
      </w:r>
      <w:r w:rsidR="00345430">
        <w:rPr>
          <w:noProof/>
        </w:rPr>
        <w:t>5</w:t>
      </w:r>
      <w:r w:rsidR="000151A4">
        <w:fldChar w:fldCharType="end"/>
      </w:r>
      <w:r w:rsidRPr="001D5B92">
        <w:t>).  It remains to be seen whether this is a coincidental result for this system only or if this will be a consistent result across other crystal simulations as well.</w:t>
      </w:r>
    </w:p>
    <w:p w:rsidR="0042105D" w:rsidRDefault="0042105D" w:rsidP="0042105D">
      <w:pPr>
        <w:keepNext/>
      </w:pPr>
      <w:r>
        <w:rPr>
          <w:rFonts w:cstheme="minorHAnsi"/>
          <w:noProof/>
          <w:sz w:val="24"/>
          <w:szCs w:val="24"/>
        </w:rPr>
        <w:drawing>
          <wp:inline distT="0" distB="0" distL="0" distR="0" wp14:anchorId="63C1FE32" wp14:editId="2441A7BF">
            <wp:extent cx="5328670" cy="2286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5.eps"/>
                    <pic:cNvPicPr/>
                  </pic:nvPicPr>
                  <pic:blipFill>
                    <a:blip r:embed="rId28">
                      <a:extLst>
                        <a:ext uri="{28A0092B-C50C-407E-A947-70E740481C1C}">
                          <a14:useLocalDpi xmlns:a14="http://schemas.microsoft.com/office/drawing/2010/main" val="0"/>
                        </a:ext>
                      </a:extLst>
                    </a:blip>
                    <a:stretch>
                      <a:fillRect/>
                    </a:stretch>
                  </pic:blipFill>
                  <pic:spPr>
                    <a:xfrm>
                      <a:off x="0" y="0"/>
                      <a:ext cx="5328670" cy="2286000"/>
                    </a:xfrm>
                    <a:prstGeom prst="rect">
                      <a:avLst/>
                    </a:prstGeom>
                  </pic:spPr>
                </pic:pic>
              </a:graphicData>
            </a:graphic>
          </wp:inline>
        </w:drawing>
      </w:r>
    </w:p>
    <w:p w:rsidR="0042105D" w:rsidRPr="001D5B92" w:rsidRDefault="0042105D" w:rsidP="00146F63">
      <w:pPr>
        <w:pStyle w:val="Caption"/>
      </w:pPr>
      <w:bookmarkStart w:id="53" w:name="_Ref424125594"/>
      <w:r>
        <w:t xml:space="preserve">Figure </w:t>
      </w:r>
      <w:fldSimple w:instr=" STYLEREF 2 \s ">
        <w:r w:rsidR="00345430">
          <w:rPr>
            <w:noProof/>
          </w:rPr>
          <w:t>4</w:t>
        </w:r>
      </w:fldSimple>
      <w:r w:rsidR="00A96617">
        <w:noBreakHyphen/>
      </w:r>
      <w:fldSimple w:instr=" SEQ Figure \* ARABIC \s 2 ">
        <w:r w:rsidR="00345430">
          <w:rPr>
            <w:noProof/>
          </w:rPr>
          <w:t>5</w:t>
        </w:r>
      </w:fldSimple>
      <w:bookmarkEnd w:id="53"/>
      <w:r w:rsidR="00146F63">
        <w:t xml:space="preserve">. </w:t>
      </w:r>
      <w:r w:rsidR="00146F63" w:rsidRPr="001D5B92">
        <w:t xml:space="preserve">The averaged lattice fluctuations from each individual monomer in the ff14SB simulation (shown in red). Lattice RMSF were calculated for each of the 12 monomers and then averaged. Experimental results are shown in black. The best-fit (brown dots) and </w:t>
      </w:r>
      <w:proofErr w:type="gramStart"/>
      <w:r w:rsidR="00146F63" w:rsidRPr="001D5B92">
        <w:t>lattice(</w:t>
      </w:r>
      <w:proofErr w:type="gramEnd"/>
      <w:r w:rsidR="00146F63" w:rsidRPr="001D5B92">
        <w:t xml:space="preserve">brown dashes) fluctuations are those of ff14SB found in </w:t>
      </w:r>
      <w:r w:rsidR="000151A4">
        <w:fldChar w:fldCharType="begin"/>
      </w:r>
      <w:r w:rsidR="000151A4">
        <w:instrText xml:space="preserve"> REF _Ref424125582 \h </w:instrText>
      </w:r>
      <w:r w:rsidR="000151A4">
        <w:fldChar w:fldCharType="separate"/>
      </w:r>
      <w:r w:rsidR="00345430">
        <w:t xml:space="preserve">Figure </w:t>
      </w:r>
      <w:r w:rsidR="00345430">
        <w:rPr>
          <w:noProof/>
        </w:rPr>
        <w:t>4</w:t>
      </w:r>
      <w:r w:rsidR="00345430">
        <w:noBreakHyphen/>
      </w:r>
      <w:r w:rsidR="00345430">
        <w:rPr>
          <w:noProof/>
        </w:rPr>
        <w:t>4</w:t>
      </w:r>
      <w:r w:rsidR="000151A4">
        <w:fldChar w:fldCharType="end"/>
      </w:r>
      <w:r w:rsidR="000151A4">
        <w:t xml:space="preserve"> </w:t>
      </w:r>
      <w:r w:rsidR="00146F63" w:rsidRPr="001D5B92">
        <w:t>and are shown here for reference.</w:t>
      </w:r>
    </w:p>
    <w:p w:rsidR="00A32EDD" w:rsidRPr="001D5B92" w:rsidRDefault="00A32EDD" w:rsidP="00CC2B20">
      <w:r w:rsidRPr="001D5B92">
        <w:t>Experimental RMSF peaks (regions of high fluctuation) are recapitulated in the simulations, but the RMSF peaks derived from simulation are significantly higher. In part this may be because refined B-factors are known to underestimate atomic fluctuations</w:t>
      </w:r>
      <w:r w:rsidRPr="001D5B92">
        <w:fldChar w:fldCharType="begin" w:fldLock="1"/>
      </w:r>
      <w:r w:rsidR="00E5746F">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9], [151]", "plainTextFormattedCitation" : "[109], [151]", "previouslyFormattedCitation" : "[109], [151]" }, "properties" : { "noteIndex" : 0 }, "schema" : "https://github.com/citation-style-language/schema/raw/master/csl-citation.json" }</w:instrText>
      </w:r>
      <w:r w:rsidRPr="001D5B92">
        <w:fldChar w:fldCharType="separate"/>
      </w:r>
      <w:r w:rsidR="00305BA1" w:rsidRPr="00305BA1">
        <w:rPr>
          <w:noProof/>
        </w:rPr>
        <w:t>[109], [151]</w:t>
      </w:r>
      <w:r w:rsidRPr="001D5B92">
        <w:fldChar w:fldCharType="end"/>
      </w:r>
      <w:r w:rsidRPr="001D5B92">
        <w:t xml:space="preserve"> while the simulations may be revealing the true extent of the fluctuations in the physical crystal. On the other hand force field inaccuracies can lead to structural molecular and lattice instability producing higher than experimental fluctuations. Thus, it may be posited that the true fluctuations in these regions are to be found somewhere between the refined and the simulation-derived values. </w:t>
      </w:r>
      <w:r w:rsidRPr="004A4F5F">
        <w:t>Fluctuations obtained from refinement against the simulation electron density (</w:t>
      </w:r>
      <w:r w:rsidR="000151A4">
        <w:fldChar w:fldCharType="begin"/>
      </w:r>
      <w:r w:rsidR="000151A4">
        <w:instrText xml:space="preserve"> REF _Ref424125582 \h </w:instrText>
      </w:r>
      <w:r w:rsidR="000151A4">
        <w:fldChar w:fldCharType="separate"/>
      </w:r>
      <w:r w:rsidR="00345430">
        <w:t xml:space="preserve">Figure </w:t>
      </w:r>
      <w:r w:rsidR="00345430">
        <w:rPr>
          <w:noProof/>
        </w:rPr>
        <w:t>4</w:t>
      </w:r>
      <w:r w:rsidR="00345430">
        <w:noBreakHyphen/>
      </w:r>
      <w:r w:rsidR="00345430">
        <w:rPr>
          <w:noProof/>
        </w:rPr>
        <w:t>4</w:t>
      </w:r>
      <w:r w:rsidR="000151A4">
        <w:fldChar w:fldCharType="end"/>
      </w:r>
      <w:r w:rsidRPr="004A4F5F">
        <w:t>, bottom panel) appear to confirm this conjecture: the ff14SB refined fluctuations are generally lower than the ff14SB lattice fluctuations and in excellent agreement with experimental results, whereas refined fluctuations from the other three force fields, while lower than the corresponding lattice fluctuations, are still higher than the experimental result. Because we find ff14SB to preserve the crystal lattice and structure of the protein with higher integrity than the other force fields (see next section), this does indicate that the higher than refined “real” fluctuations are due to both a limitation of the refinement algorithm</w:t>
      </w:r>
      <w:r w:rsidRPr="004A4F5F">
        <w:fldChar w:fldCharType="begin" w:fldLock="1"/>
      </w:r>
      <w:r w:rsidR="00E5746F">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9], [151]", "plainTextFormattedCitation" : "[109], [151]", "previouslyFormattedCitation" : "[109], [151]" }, "properties" : { "noteIndex" : 0 }, "schema" : "https://github.com/citation-style-language/schema/raw/master/csl-citation.json" }</w:instrText>
      </w:r>
      <w:r w:rsidRPr="004A4F5F">
        <w:fldChar w:fldCharType="separate"/>
      </w:r>
      <w:r w:rsidR="00305BA1" w:rsidRPr="00305BA1">
        <w:rPr>
          <w:noProof/>
        </w:rPr>
        <w:t>[109], [151]</w:t>
      </w:r>
      <w:r w:rsidRPr="004A4F5F">
        <w:fldChar w:fldCharType="end"/>
      </w:r>
      <w:r w:rsidRPr="004A4F5F">
        <w:t xml:space="preserve"> and excessive fluctuations resulting from inaccurate force fields. This insight will be treated in more detail in an upcoming publication.</w:t>
      </w:r>
      <w:r>
        <w:t xml:space="preserve"> </w:t>
      </w:r>
      <w:r w:rsidRPr="001D5B92">
        <w:t xml:space="preserve">Furthermore, we see that all of the fluctuation peaks occur at helix termini (regions around residues 88, 100, 105) or at extended turn loops (around residues 16, 49, 70, 115). As discussed previously, our simulations tend to under-stabilize helix termini; this could lead to the higher fluctuations we observe. </w:t>
      </w:r>
    </w:p>
    <w:p w:rsidR="00A32EDD" w:rsidRPr="001D5B92" w:rsidRDefault="00A32EDD" w:rsidP="00A32EDD">
      <w:pPr>
        <w:pStyle w:val="Heading4"/>
      </w:pPr>
      <w:r w:rsidRPr="001D5B92">
        <w:t xml:space="preserve"> Side-chain disorder</w:t>
      </w:r>
    </w:p>
    <w:p w:rsidR="00A32EDD" w:rsidRDefault="00A32EDD" w:rsidP="00CC2B20">
      <w:r w:rsidRPr="001D5B92">
        <w:t>An analysis of side chain disorder (</w:t>
      </w:r>
      <w:r w:rsidRPr="001D5B92">
        <w:rPr>
          <w:i/>
          <w:iCs/>
        </w:rPr>
        <w:t>cf.</w:t>
      </w:r>
      <w:r w:rsidRPr="001D5B92">
        <w:t xml:space="preserve"> Suppl. Material Table 3) reveals that χ</w:t>
      </w:r>
      <w:r w:rsidRPr="001D5B92">
        <w:rPr>
          <w:vertAlign w:val="subscript"/>
        </w:rPr>
        <w:t>1</w:t>
      </w:r>
      <w:r w:rsidRPr="001D5B92">
        <w:t xml:space="preserve"> angle distributions behave similarly across the four crystal simulations as well as the solution simulation. For each residue we computed the percentage of </w:t>
      </w:r>
      <w:proofErr w:type="gramStart"/>
      <w:r w:rsidRPr="001D5B92">
        <w:t>trans</w:t>
      </w:r>
      <w:proofErr w:type="gramEnd"/>
      <w:r w:rsidRPr="001D5B92">
        <w:t xml:space="preserve">, gauche minus and gauche plus (t, g-, g+ respectively) conformers. About half of the residues display at least some disorder (major </w:t>
      </w:r>
      <w:proofErr w:type="gramStart"/>
      <w:r w:rsidRPr="001D5B92">
        <w:t>χ</w:t>
      </w:r>
      <w:r w:rsidRPr="001D5B92">
        <w:rPr>
          <w:vertAlign w:val="subscript"/>
        </w:rPr>
        <w:t xml:space="preserve">1  </w:t>
      </w:r>
      <w:r w:rsidRPr="001D5B92">
        <w:t>rotamer</w:t>
      </w:r>
      <w:proofErr w:type="gramEnd"/>
      <w:r w:rsidRPr="001D5B92">
        <w:t xml:space="preserve"> population &lt; 99%), but we focused on residues where the major χ</w:t>
      </w:r>
      <w:r w:rsidRPr="001D5B92">
        <w:rPr>
          <w:vertAlign w:val="subscript"/>
        </w:rPr>
        <w:t>1</w:t>
      </w:r>
      <w:r w:rsidRPr="001D5B92">
        <w:t xml:space="preserve"> conformation was sampled less than 80% of the time (</w:t>
      </w:r>
      <w:r w:rsidR="000151A4">
        <w:fldChar w:fldCharType="begin"/>
      </w:r>
      <w:r w:rsidR="000151A4">
        <w:instrText xml:space="preserve"> REF _Ref424125635 \h </w:instrText>
      </w:r>
      <w:r w:rsidR="000151A4">
        <w:fldChar w:fldCharType="separate"/>
      </w:r>
      <w:r w:rsidR="00345430">
        <w:t xml:space="preserve">Figure </w:t>
      </w:r>
      <w:r w:rsidR="00345430">
        <w:rPr>
          <w:noProof/>
        </w:rPr>
        <w:t>4</w:t>
      </w:r>
      <w:r w:rsidR="00345430">
        <w:noBreakHyphen/>
      </w:r>
      <w:r w:rsidR="00345430">
        <w:rPr>
          <w:noProof/>
        </w:rPr>
        <w:t>6</w:t>
      </w:r>
      <w:r w:rsidR="000151A4">
        <w:fldChar w:fldCharType="end"/>
      </w:r>
      <w:r w:rsidRPr="001D5B92">
        <w:t xml:space="preserve">). The number of these “multimeric” residues was ff14SB: 24, ff99SB: 31, ff14ipq: 28, C36: 26 and ff14SB_solv: 28. </w:t>
      </w:r>
      <w:r w:rsidRPr="004A4F5F">
        <w:t>While there is a common set of 56 residues that are not multimeric in any simulation, there are only 9 residues that are consistently multimeric across all four simulations.</w:t>
      </w:r>
      <w:r>
        <w:t xml:space="preserve"> </w:t>
      </w:r>
      <w:r w:rsidRPr="001D5B92">
        <w:t>This could be indicative of insufficient sampling. In all there are 50 unique residues that are multimeric in at least one simulation. Out of these 3</w:t>
      </w:r>
      <w:r w:rsidRPr="001D5B92">
        <w:rPr>
          <w:lang w:eastAsia="zh-CN"/>
        </w:rPr>
        <w:t>5</w:t>
      </w:r>
      <w:r w:rsidRPr="001D5B92">
        <w:t xml:space="preserve"> have polar or charged side chains. The share of polar/charged multimeric side chains varies in the simulations and is 66% in ff14SB, 71% in ff99SB, 79% in ff14ipq, 88% in C36 and </w:t>
      </w:r>
      <w:r w:rsidRPr="001D5B92">
        <w:rPr>
          <w:lang w:eastAsia="zh-CN"/>
        </w:rPr>
        <w:t>75</w:t>
      </w:r>
      <w:r w:rsidRPr="001D5B92">
        <w:t xml:space="preserve">% in ff14SB_solv. Thus, while the number of total multimeric residues is approximately the same, C36 (and to a lesser extent ff14ipq,) tend toward more frequent heterogeneity in charged and polar side chains than in hydrophobic side chains. Only two of the </w:t>
      </w:r>
      <w:r w:rsidRPr="001D5B92">
        <w:rPr>
          <w:lang w:eastAsia="zh-CN"/>
        </w:rPr>
        <w:t>50</w:t>
      </w:r>
      <w:r w:rsidRPr="001D5B92">
        <w:t xml:space="preserve"> distinct multimeric residues are buried residues (solvent accessible surface area is 0 Å</w:t>
      </w:r>
      <w:r w:rsidRPr="001D5B92">
        <w:rPr>
          <w:vertAlign w:val="superscript"/>
        </w:rPr>
        <w:t>2</w:t>
      </w:r>
      <w:r w:rsidRPr="001D5B92">
        <w:t>) and only 1</w:t>
      </w:r>
      <w:r w:rsidRPr="001D5B92">
        <w:rPr>
          <w:lang w:eastAsia="zh-CN"/>
        </w:rPr>
        <w:t xml:space="preserve">1 </w:t>
      </w:r>
      <w:r w:rsidRPr="001D5B92">
        <w:t>have an accessible surface area of less than 50 Å</w:t>
      </w:r>
      <w:r w:rsidRPr="001D5B92">
        <w:rPr>
          <w:vertAlign w:val="superscript"/>
        </w:rPr>
        <w:t>2</w:t>
      </w:r>
      <w:r w:rsidRPr="001D5B92">
        <w:t xml:space="preserve">.  Thus the great majority of the multimeric residues are surface residues and all but the buried two are involved in contacts at crystal interfaces. </w:t>
      </w:r>
    </w:p>
    <w:p w:rsidR="0042105D" w:rsidRDefault="0042105D" w:rsidP="00766B67">
      <w:pPr>
        <w:keepNext/>
        <w:jc w:val="center"/>
      </w:pPr>
      <w:r>
        <w:rPr>
          <w:rFonts w:cstheme="minorHAnsi"/>
          <w:noProof/>
          <w:sz w:val="24"/>
          <w:szCs w:val="24"/>
        </w:rPr>
        <w:drawing>
          <wp:inline distT="0" distB="0" distL="0" distR="0" wp14:anchorId="05CD0D3A" wp14:editId="26811E72">
            <wp:extent cx="3189618" cy="736270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6.eps"/>
                    <pic:cNvPicPr/>
                  </pic:nvPicPr>
                  <pic:blipFill>
                    <a:blip r:embed="rId29">
                      <a:extLst>
                        <a:ext uri="{28A0092B-C50C-407E-A947-70E740481C1C}">
                          <a14:useLocalDpi xmlns:a14="http://schemas.microsoft.com/office/drawing/2010/main" val="0"/>
                        </a:ext>
                      </a:extLst>
                    </a:blip>
                    <a:stretch>
                      <a:fillRect/>
                    </a:stretch>
                  </pic:blipFill>
                  <pic:spPr>
                    <a:xfrm>
                      <a:off x="0" y="0"/>
                      <a:ext cx="3193394" cy="7371418"/>
                    </a:xfrm>
                    <a:prstGeom prst="rect">
                      <a:avLst/>
                    </a:prstGeom>
                  </pic:spPr>
                </pic:pic>
              </a:graphicData>
            </a:graphic>
          </wp:inline>
        </w:drawing>
      </w:r>
    </w:p>
    <w:p w:rsidR="0042105D" w:rsidRPr="001D5B92" w:rsidRDefault="0042105D" w:rsidP="00146F63">
      <w:pPr>
        <w:pStyle w:val="Caption"/>
      </w:pPr>
      <w:bookmarkStart w:id="54" w:name="_Ref424125635"/>
      <w:r>
        <w:t xml:space="preserve">Figure </w:t>
      </w:r>
      <w:fldSimple w:instr=" STYLEREF 2 \s ">
        <w:r w:rsidR="00345430">
          <w:rPr>
            <w:noProof/>
          </w:rPr>
          <w:t>4</w:t>
        </w:r>
      </w:fldSimple>
      <w:r w:rsidR="00A96617">
        <w:noBreakHyphen/>
      </w:r>
      <w:fldSimple w:instr=" SEQ Figure \* ARABIC \s 2 ">
        <w:r w:rsidR="00345430">
          <w:rPr>
            <w:noProof/>
          </w:rPr>
          <w:t>6</w:t>
        </w:r>
      </w:fldSimple>
      <w:bookmarkEnd w:id="54"/>
      <w:r w:rsidR="00146F63">
        <w:t xml:space="preserve">. </w:t>
      </w:r>
      <w:proofErr w:type="gramStart"/>
      <w:r w:rsidR="00146F63" w:rsidRPr="001D5B92">
        <w:t>χ</w:t>
      </w:r>
      <w:r w:rsidR="00146F63" w:rsidRPr="001D5B92">
        <w:rPr>
          <w:vertAlign w:val="subscript"/>
        </w:rPr>
        <w:t>1</w:t>
      </w:r>
      <w:proofErr w:type="gramEnd"/>
      <w:r w:rsidR="00146F63" w:rsidRPr="001D5B92">
        <w:rPr>
          <w:vertAlign w:val="subscript"/>
        </w:rPr>
        <w:t xml:space="preserve"> </w:t>
      </w:r>
      <w:r w:rsidR="00146F63" w:rsidRPr="001D5B92">
        <w:t>angle side chain disorder in each of the simulations. In each simulation (first five columns), each residue (rows) is classified as either multimeric (dark blue) or non-multimeric (light blue). White rows indicate alanine or glycine residues. See text for explanation on the classification method. For the Ringer column, dark blue means Ringer predicted more than one χ</w:t>
      </w:r>
      <w:r w:rsidR="00146F63" w:rsidRPr="001D5B92">
        <w:rPr>
          <w:vertAlign w:val="subscript"/>
        </w:rPr>
        <w:t xml:space="preserve">1 </w:t>
      </w:r>
      <w:r w:rsidR="00146F63" w:rsidRPr="001D5B92">
        <w:t>rotamer, light blue if Ringer predicted only one. Experimental column is dark blue if the side chain was modeled with an alternate conformer in the 4LZT deposition, light blue otherwise.</w:t>
      </w:r>
    </w:p>
    <w:p w:rsidR="00A32EDD" w:rsidRPr="001D5B92" w:rsidRDefault="00A32EDD" w:rsidP="00CC2B20">
      <w:r w:rsidRPr="001D5B92">
        <w:t xml:space="preserve">Among the crystal simulations, the force fields disagree on the most populated rotamer of a given residue in 22 instances out of a possible 106. However, between ff14SB and ff14SB_solv, we find only </w:t>
      </w:r>
      <w:r w:rsidRPr="001D5B92">
        <w:rPr>
          <w:lang w:eastAsia="zh-CN"/>
        </w:rPr>
        <w:t xml:space="preserve">7 </w:t>
      </w:r>
      <w:r w:rsidRPr="001D5B92">
        <w:t>residues where major rotamer preferences differ, suggesting that force field differences play a stronger role in rotamer disorder than solvent/crystal environment. We also performed a Ringer analysis</w:t>
      </w:r>
      <w:r w:rsidRPr="001D5B92">
        <w:fldChar w:fldCharType="begin" w:fldLock="1"/>
      </w:r>
      <w:r w:rsidR="00E5746F">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Pr="001D5B92">
        <w:fldChar w:fldCharType="separate"/>
      </w:r>
      <w:r w:rsidR="00305BA1" w:rsidRPr="00305BA1">
        <w:rPr>
          <w:noProof/>
        </w:rPr>
        <w:t>[57]</w:t>
      </w:r>
      <w:r w:rsidRPr="001D5B92">
        <w:fldChar w:fldCharType="end"/>
      </w:r>
      <w:r w:rsidRPr="001D5B92">
        <w:t xml:space="preserve"> of the experimental electron density and model and found weak correlation between the simulation multimeric residues and those identified as containing alternate conformations by Ringer. Out of the </w:t>
      </w:r>
      <w:r w:rsidRPr="001D5B92">
        <w:rPr>
          <w:lang w:eastAsia="zh-CN"/>
        </w:rPr>
        <w:t xml:space="preserve">50 </w:t>
      </w:r>
      <w:r w:rsidRPr="001D5B92">
        <w:t>multimeric residues, Ringer identifies 26 as having secondary χ</w:t>
      </w:r>
      <w:r w:rsidRPr="001D5B92">
        <w:rPr>
          <w:vertAlign w:val="subscript"/>
        </w:rPr>
        <w:t>1</w:t>
      </w:r>
      <w:r w:rsidRPr="001D5B92">
        <w:t xml:space="preserve"> peaks. However, of the 56 non-multimeric simulation residues, Ringer finds 19 residues with secondary χ</w:t>
      </w:r>
      <w:r w:rsidRPr="001D5B92">
        <w:rPr>
          <w:vertAlign w:val="subscript"/>
        </w:rPr>
        <w:t>1</w:t>
      </w:r>
      <w:r w:rsidRPr="001D5B92">
        <w:t xml:space="preserve"> peaks. In other words, in some cases our simulations find side chain disorder that is not supported by experimental evidence and in other cases we fail to find disorder that can be predicted from the experimental data. Again, this could be due to insufficient sampling or force field deficiency. </w:t>
      </w:r>
    </w:p>
    <w:p w:rsidR="00A32EDD" w:rsidRPr="00A32EDD" w:rsidRDefault="00A32EDD" w:rsidP="00CC2B20">
      <w:r w:rsidRPr="001D5B92">
        <w:t>In summary, a significant amount of side chain rotamer disorder is sampled by the simulations. The χ</w:t>
      </w:r>
      <w:r w:rsidRPr="001D5B92">
        <w:rPr>
          <w:vertAlign w:val="subscript"/>
        </w:rPr>
        <w:t xml:space="preserve">1 </w:t>
      </w:r>
      <w:r w:rsidRPr="001D5B92">
        <w:t>rotamer disorder is consistent among the crystal simulations, although C36 and ff14ipq tend to sample rotamer disorder of polar/charged residues more frequently. The amount of disorder in the solution simulation does not appear to be higher than in the crystal simulations. Most disordered side chains are charged or polar and almost all lie on the surface of the protein and are involved in crystal contacts within the lattice.</w:t>
      </w:r>
    </w:p>
    <w:p w:rsidR="00A32EDD" w:rsidRPr="001D5B92" w:rsidRDefault="00A32EDD" w:rsidP="00A32EDD">
      <w:pPr>
        <w:pStyle w:val="Heading4"/>
      </w:pPr>
      <w:r w:rsidRPr="001D5B92">
        <w:t>Crystal lattice disorder</w:t>
      </w:r>
    </w:p>
    <w:p w:rsidR="00A32EDD" w:rsidRDefault="00A32EDD" w:rsidP="00CC2B20">
      <w:r w:rsidRPr="001D5B92">
        <w:t>We next attempted to characterize the disorder in the crystal lattice. An analysis of monomer movement (</w:t>
      </w:r>
      <w:r w:rsidR="000151A4">
        <w:fldChar w:fldCharType="begin"/>
      </w:r>
      <w:r w:rsidR="000151A4">
        <w:instrText xml:space="preserve"> REF _Ref424125645 \h </w:instrText>
      </w:r>
      <w:r w:rsidR="000151A4">
        <w:fldChar w:fldCharType="separate"/>
      </w:r>
      <w:r w:rsidR="00345430">
        <w:t xml:space="preserve">Figure </w:t>
      </w:r>
      <w:r w:rsidR="00345430">
        <w:rPr>
          <w:noProof/>
        </w:rPr>
        <w:t>4</w:t>
      </w:r>
      <w:r w:rsidR="00345430">
        <w:noBreakHyphen/>
      </w:r>
      <w:r w:rsidR="00345430">
        <w:rPr>
          <w:noProof/>
        </w:rPr>
        <w:t>7</w:t>
      </w:r>
      <w:r w:rsidR="000151A4">
        <w:fldChar w:fldCharType="end"/>
      </w:r>
      <w:r w:rsidRPr="001D5B92">
        <w:t>) indicates that all of our simulations exhibit a small progressive deterioration of the ideal crystal lattice. The centers of mass (COM) of the independent unit cells (each containing a single lysozyme molecule) explore regions close to but slightly away from the location of the COM in an ideal crystal lattice (</w:t>
      </w:r>
      <w:r w:rsidR="000151A4">
        <w:fldChar w:fldCharType="begin"/>
      </w:r>
      <w:r w:rsidR="000151A4">
        <w:instrText xml:space="preserve"> REF _Ref424125645 \h </w:instrText>
      </w:r>
      <w:r w:rsidR="000151A4">
        <w:fldChar w:fldCharType="separate"/>
      </w:r>
      <w:r w:rsidR="00345430">
        <w:t xml:space="preserve">Figure </w:t>
      </w:r>
      <w:r w:rsidR="00345430">
        <w:rPr>
          <w:noProof/>
        </w:rPr>
        <w:t>4</w:t>
      </w:r>
      <w:r w:rsidR="00345430">
        <w:noBreakHyphen/>
      </w:r>
      <w:r w:rsidR="00345430">
        <w:rPr>
          <w:noProof/>
        </w:rPr>
        <w:t>7</w:t>
      </w:r>
      <w:r w:rsidR="000151A4">
        <w:fldChar w:fldCharType="end"/>
      </w:r>
      <w:r w:rsidRPr="001D5B92">
        <w:t xml:space="preserve">, top-left). The mean </w:t>
      </w:r>
      <w:r w:rsidRPr="001D5B92">
        <w:rPr>
          <w:i/>
          <w:iCs/>
        </w:rPr>
        <w:t>instantaneous</w:t>
      </w:r>
      <w:r w:rsidRPr="001D5B92">
        <w:t xml:space="preserve"> distance (in Å) from the ideal position in the crystal lattice, averaged over all the monomers and all snapshots, is 0.31 for ff14SB, </w:t>
      </w:r>
      <w:r w:rsidRPr="001D5B92">
        <w:rPr>
          <w:lang w:eastAsia="zh-CN"/>
        </w:rPr>
        <w:t xml:space="preserve">0.42 </w:t>
      </w:r>
      <w:r w:rsidRPr="001D5B92">
        <w:t xml:space="preserve">for ff99SB, 0.53 for ff14ipq and 0.43 for C36. The mean distance from the ideal crystal position of each monomer’s </w:t>
      </w:r>
      <w:r w:rsidRPr="001D5B92">
        <w:rPr>
          <w:i/>
          <w:iCs/>
        </w:rPr>
        <w:t>average</w:t>
      </w:r>
      <w:r w:rsidRPr="001D5B92">
        <w:t xml:space="preserve"> center of mass position is 0.20 for ff14SB, </w:t>
      </w:r>
      <w:r w:rsidRPr="001D5B92">
        <w:rPr>
          <w:lang w:eastAsia="zh-CN"/>
        </w:rPr>
        <w:t>0.31</w:t>
      </w:r>
      <w:r w:rsidRPr="001D5B92">
        <w:t xml:space="preserve"> for ff99SB, 0.47 for ff14ipq and 0.35 for C36. The degree of lattice deterioration appears to be force field dependent (</w:t>
      </w:r>
      <w:r w:rsidR="000151A4">
        <w:fldChar w:fldCharType="begin"/>
      </w:r>
      <w:r w:rsidR="000151A4">
        <w:instrText xml:space="preserve"> REF _Ref424125645 \h </w:instrText>
      </w:r>
      <w:r w:rsidR="000151A4">
        <w:fldChar w:fldCharType="separate"/>
      </w:r>
      <w:r w:rsidR="00345430">
        <w:t xml:space="preserve">Figure </w:t>
      </w:r>
      <w:r w:rsidR="00345430">
        <w:rPr>
          <w:noProof/>
        </w:rPr>
        <w:t>4</w:t>
      </w:r>
      <w:r w:rsidR="00345430">
        <w:noBreakHyphen/>
      </w:r>
      <w:r w:rsidR="00345430">
        <w:rPr>
          <w:noProof/>
        </w:rPr>
        <w:t>7</w:t>
      </w:r>
      <w:r w:rsidR="000151A4">
        <w:fldChar w:fldCharType="end"/>
      </w:r>
      <w:r w:rsidRPr="001D5B92">
        <w:t>, top-right), with ff14SB showing the least deterioration and ff14ipq the greatest. Deterioration appears to increase with simulation time and then level off: a comparison of the three microseconds of the ff14SB simulation shows that the mean ASU distance from ideal is 0.</w:t>
      </w:r>
      <w:r>
        <w:t>20</w:t>
      </w:r>
      <w:r w:rsidRPr="001D5B92">
        <w:t xml:space="preserve"> during the first microsecond, 0.2</w:t>
      </w:r>
      <w:r>
        <w:t>4</w:t>
      </w:r>
      <w:r w:rsidRPr="001D5B92">
        <w:t xml:space="preserve"> during the second microsecond, and 0.2</w:t>
      </w:r>
      <w:r>
        <w:t>3</w:t>
      </w:r>
      <w:r w:rsidRPr="001D5B92">
        <w:t xml:space="preserve"> during the third microsecond (</w:t>
      </w:r>
      <w:r w:rsidR="000151A4">
        <w:fldChar w:fldCharType="begin"/>
      </w:r>
      <w:r w:rsidR="000151A4">
        <w:instrText xml:space="preserve"> REF _Ref424125645 \h </w:instrText>
      </w:r>
      <w:r w:rsidR="000151A4">
        <w:fldChar w:fldCharType="separate"/>
      </w:r>
      <w:r w:rsidR="00345430">
        <w:t xml:space="preserve">Figure </w:t>
      </w:r>
      <w:r w:rsidR="00345430">
        <w:rPr>
          <w:noProof/>
        </w:rPr>
        <w:t>4</w:t>
      </w:r>
      <w:r w:rsidR="00345430">
        <w:noBreakHyphen/>
      </w:r>
      <w:r w:rsidR="00345430">
        <w:rPr>
          <w:noProof/>
        </w:rPr>
        <w:t>7</w:t>
      </w:r>
      <w:r w:rsidR="000151A4">
        <w:fldChar w:fldCharType="end"/>
      </w:r>
      <w:r w:rsidRPr="001D5B92">
        <w:t>, bottom left and bottom right).  In ff99SB, the mean ASU distance from ideal is 0.31 during the first microsecond, 0.3</w:t>
      </w:r>
      <w:r>
        <w:t>8</w:t>
      </w:r>
      <w:r w:rsidRPr="001D5B92">
        <w:t xml:space="preserve"> during the second microsecond and 0.3</w:t>
      </w:r>
      <w:r>
        <w:t>6</w:t>
      </w:r>
      <w:r w:rsidRPr="001D5B92">
        <w:t xml:space="preserve"> during the third microsecond. The movement of the ASU centers of mass within the lattice appears to be </w:t>
      </w:r>
      <w:bookmarkStart w:id="55" w:name="OLE_LINK9"/>
      <w:r w:rsidRPr="001D5B92">
        <w:t xml:space="preserve">stochastic </w:t>
      </w:r>
      <w:bookmarkEnd w:id="55"/>
      <w:r w:rsidRPr="001D5B92">
        <w:t xml:space="preserve">and does not appear to follow any specific pattern, such as a monotonic movement away from the ideal crystal lattice position. Some ASU’s (e.g. #5 and #6 in </w:t>
      </w:r>
      <w:r w:rsidR="000151A4">
        <w:fldChar w:fldCharType="begin"/>
      </w:r>
      <w:r w:rsidR="000151A4">
        <w:instrText xml:space="preserve"> REF _Ref424125645 \h </w:instrText>
      </w:r>
      <w:r w:rsidR="000151A4">
        <w:fldChar w:fldCharType="separate"/>
      </w:r>
      <w:r w:rsidR="00345430">
        <w:t xml:space="preserve">Figure </w:t>
      </w:r>
      <w:r w:rsidR="00345430">
        <w:rPr>
          <w:noProof/>
        </w:rPr>
        <w:t>4</w:t>
      </w:r>
      <w:r w:rsidR="00345430">
        <w:noBreakHyphen/>
      </w:r>
      <w:r w:rsidR="00345430">
        <w:rPr>
          <w:noProof/>
        </w:rPr>
        <w:t>7</w:t>
      </w:r>
      <w:r w:rsidR="000151A4">
        <w:fldChar w:fldCharType="end"/>
      </w:r>
      <w:r w:rsidRPr="001D5B92">
        <w:t xml:space="preserve"> bottom panels) do progressively move away from the crystal ideal, whereas others (e.g. #4) move away and then return during the first and second microsecond of the simulation respectively; still others (e.g. #2) move away first along in one direction and then “swing around” to move away in a different direction.</w:t>
      </w:r>
    </w:p>
    <w:p w:rsidR="0042105D" w:rsidRDefault="0042105D" w:rsidP="00AA4EDC">
      <w:pPr>
        <w:keepNext/>
        <w:ind w:firstLine="0"/>
        <w:jc w:val="center"/>
      </w:pPr>
      <w:r>
        <w:rPr>
          <w:rFonts w:cstheme="minorHAnsi"/>
          <w:noProof/>
          <w:sz w:val="24"/>
          <w:szCs w:val="24"/>
        </w:rPr>
        <w:drawing>
          <wp:inline distT="0" distB="0" distL="0" distR="0" wp14:anchorId="4279D3FB" wp14:editId="56C6127C">
            <wp:extent cx="3864634" cy="392501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4-7.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65017" cy="3925408"/>
                    </a:xfrm>
                    <a:prstGeom prst="rect">
                      <a:avLst/>
                    </a:prstGeom>
                  </pic:spPr>
                </pic:pic>
              </a:graphicData>
            </a:graphic>
          </wp:inline>
        </w:drawing>
      </w:r>
    </w:p>
    <w:p w:rsidR="0042105D" w:rsidRPr="001D5B92" w:rsidRDefault="0042105D" w:rsidP="00146F63">
      <w:pPr>
        <w:pStyle w:val="Caption"/>
      </w:pPr>
      <w:bookmarkStart w:id="56" w:name="_Ref424125645"/>
      <w:r>
        <w:t xml:space="preserve">Figure </w:t>
      </w:r>
      <w:fldSimple w:instr=" STYLEREF 2 \s ">
        <w:r w:rsidR="00345430">
          <w:rPr>
            <w:noProof/>
          </w:rPr>
          <w:t>4</w:t>
        </w:r>
      </w:fldSimple>
      <w:r w:rsidR="00A96617">
        <w:noBreakHyphen/>
      </w:r>
      <w:fldSimple w:instr=" SEQ Figure \* ARABIC \s 2 ">
        <w:r w:rsidR="00345430">
          <w:rPr>
            <w:noProof/>
          </w:rPr>
          <w:t>7</w:t>
        </w:r>
      </w:fldSimple>
      <w:bookmarkEnd w:id="56"/>
      <w:r w:rsidR="00146F63">
        <w:t xml:space="preserve">. </w:t>
      </w:r>
      <w:r w:rsidR="00146F63" w:rsidRPr="001D5B92">
        <w:t xml:space="preserve">ASU center of mass movement relative to ideal crystal lattice positions. Upper-left: cumulative plot of the center of mass of each ASU relative to the ideal lattice position at each time point in the simulation. Points are colored by each independent copy of the ASU in the system (12 independent ASU’s). </w:t>
      </w:r>
      <w:proofErr w:type="gramStart"/>
      <w:r w:rsidR="00146F63" w:rsidRPr="001D5B92">
        <w:t>ff14SB</w:t>
      </w:r>
      <w:proofErr w:type="gramEnd"/>
      <w:r w:rsidR="00146F63" w:rsidRPr="001D5B92">
        <w:t xml:space="preserve"> is shown, data for the other simulations can be found in the Supplementary Material. Upper-right: Mean distance of each independent ASU relative to the ideal crystal position along each of the crystal system axes (a, b, c). Lower-left: mean position of each ASU’s center of mass plotted over intervals of 100ns over the course of the first microsecond of simulation. Starting position (&lt;t=0-100ns&gt;) indicated by a circle and ending position (&lt;t=900-1000ns&gt;) indicated by a triangle. Data shown for the ff14SB simulation; similar plots for the other simulations available in the Supplementary Material.  Lower-right: similar plot for the second microsecond of the ff14SB simulation. </w:t>
      </w:r>
      <w:r w:rsidR="00146F63" w:rsidRPr="001D5B92">
        <w:rPr>
          <w:lang w:eastAsia="zh-CN"/>
        </w:rPr>
        <w:t>A circle is drawn at 0.5 Å from the ideal center of mass in both plots.</w:t>
      </w:r>
    </w:p>
    <w:p w:rsidR="00A32EDD" w:rsidRDefault="00A32EDD" w:rsidP="00CC2B20">
      <w:r w:rsidRPr="001D5B92">
        <w:t>To further characterize the changes in the crystal lattice during the simulation, we investigated the behavior of the crystal interfaces. Triclinic lysozyme contains 6 unique crystal interfaces {x+1,y,z}, {x,y+1,z}, {x,y,z+1}, {x+1,y+1,z}, {x+1,y,z+1} and {x,y+1,z-1} which we will refer to here as X, Y, Z, XY, XZ and YZ respectively. There are 12 independent copies of each interface in the simulated supercell. We calculated the relative distance between the centers of mass of lysozyme monomers across crystal interfaces. (</w:t>
      </w:r>
      <w:proofErr w:type="gramStart"/>
      <w:r w:rsidRPr="001D5B92">
        <w:t>see</w:t>
      </w:r>
      <w:proofErr w:type="gramEnd"/>
      <w:r w:rsidRPr="001D5B92">
        <w:t xml:space="preserve"> </w:t>
      </w:r>
      <w:r w:rsidR="000151A4">
        <w:fldChar w:fldCharType="begin"/>
      </w:r>
      <w:r w:rsidR="000151A4">
        <w:instrText xml:space="preserve"> REF _Ref424125218 \h </w:instrText>
      </w:r>
      <w:r w:rsidR="000151A4">
        <w:fldChar w:fldCharType="separate"/>
      </w:r>
      <w:r w:rsidR="00345430" w:rsidRPr="0042105D">
        <w:t xml:space="preserve">Table </w:t>
      </w:r>
      <w:r w:rsidR="00345430">
        <w:rPr>
          <w:noProof/>
        </w:rPr>
        <w:t>4</w:t>
      </w:r>
      <w:r w:rsidR="00345430">
        <w:noBreakHyphen/>
      </w:r>
      <w:r w:rsidR="00345430">
        <w:rPr>
          <w:noProof/>
        </w:rPr>
        <w:t>3</w:t>
      </w:r>
      <w:r w:rsidR="000151A4">
        <w:fldChar w:fldCharType="end"/>
      </w:r>
      <w:r>
        <w:t xml:space="preserve"> </w:t>
      </w:r>
      <w:r w:rsidRPr="001D5B92">
        <w:t xml:space="preserve">below and Figure </w:t>
      </w:r>
      <w:r w:rsidRPr="001D5B92">
        <w:rPr>
          <w:lang w:eastAsia="zh-CN"/>
        </w:rPr>
        <w:t>7</w:t>
      </w:r>
      <w:r w:rsidRPr="001D5B92">
        <w:t xml:space="preserve"> in Supplementary Material). Behavior across the interfaces is variable. In particular, the distance between interfaces X, XY and XZ is on average very close to experiment, whereas interfaces Y, Z and YZ tend to come slightly closer together (by about 0.25Å). These results are consistent for all simulations. However, maintaining the interface distance close to the experimental value may be artificially imposed by the periodic boundary conditions: when one set of monomers move apart, another set must necessarily move closer together. Therefore, it may be more informative to look at the deviations from experiment of individual ASU’s (Suppl. Material Figure 7). Here we observe a variety of behaviors between simulations. For example, across the XZ interface, the greatest interface distance change for ff14SB is 0.5Å while for ff14ipq most of the monomers spend most of the time at interface distance changes greater than 0.5Å and the largest deviations are of more than 1.5Å. In general, the greatest fluctuations are observed for interfaces XY and XZ. </w:t>
      </w:r>
      <w:proofErr w:type="gramStart"/>
      <w:r w:rsidRPr="001D5B92">
        <w:t>ff14SB</w:t>
      </w:r>
      <w:proofErr w:type="gramEnd"/>
      <w:r w:rsidRPr="001D5B92">
        <w:t xml:space="preserve"> exhibits the smallest fluctuations of all the force fields.</w:t>
      </w:r>
    </w:p>
    <w:tbl>
      <w:tblPr>
        <w:tblW w:w="0" w:type="auto"/>
        <w:tblInd w:w="-106" w:type="dxa"/>
        <w:tblBorders>
          <w:top w:val="single" w:sz="8" w:space="0" w:color="000000"/>
          <w:left w:val="single" w:sz="8" w:space="0" w:color="000000"/>
          <w:bottom w:val="single" w:sz="8" w:space="0" w:color="000000"/>
          <w:right w:val="single" w:sz="8" w:space="0" w:color="000000"/>
        </w:tblBorders>
        <w:tblLook w:val="00A0" w:firstRow="1" w:lastRow="0" w:firstColumn="1" w:lastColumn="0" w:noHBand="0" w:noVBand="0"/>
      </w:tblPr>
      <w:tblGrid>
        <w:gridCol w:w="1446"/>
        <w:gridCol w:w="814"/>
        <w:gridCol w:w="1026"/>
        <w:gridCol w:w="1026"/>
        <w:gridCol w:w="1026"/>
        <w:gridCol w:w="838"/>
        <w:gridCol w:w="1026"/>
        <w:gridCol w:w="734"/>
        <w:gridCol w:w="1026"/>
      </w:tblGrid>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Interface</w:t>
            </w:r>
          </w:p>
        </w:tc>
        <w:tc>
          <w:tcPr>
            <w:tcW w:w="876" w:type="dxa"/>
            <w:tcBorders>
              <w:top w:val="single" w:sz="8" w:space="0" w:color="000000"/>
              <w:lef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Z</w:t>
            </w:r>
          </w:p>
        </w:tc>
        <w:tc>
          <w:tcPr>
            <w:tcW w:w="902"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Z</w:t>
            </w:r>
          </w:p>
        </w:tc>
        <w:tc>
          <w:tcPr>
            <w:tcW w:w="787" w:type="dxa"/>
            <w:tcBorders>
              <w:top w:val="single" w:sz="8" w:space="0" w:color="000000"/>
              <w:right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Z</w:t>
            </w:r>
          </w:p>
        </w:tc>
        <w:tc>
          <w:tcPr>
            <w:tcW w:w="1109" w:type="dxa"/>
            <w:tcBorders>
              <w:top w:val="single" w:sz="8" w:space="0" w:color="000000"/>
              <w:left w:val="single" w:sz="8" w:space="0" w:color="000000"/>
              <w:bottom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Total</w:t>
            </w:r>
          </w:p>
        </w:tc>
      </w:tr>
      <w:tr w:rsidR="0042105D" w:rsidRPr="0042105D" w:rsidTr="000E5B73">
        <w:tc>
          <w:tcPr>
            <w:tcW w:w="1572" w:type="dxa"/>
            <w:vMerge w:val="restart"/>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 xml:space="preserve">Avg. </w:t>
            </w:r>
            <w:proofErr w:type="spellStart"/>
            <w:r w:rsidRPr="0042105D">
              <w:rPr>
                <w:rFonts w:ascii="Calibri" w:eastAsia="SimSun" w:hAnsi="Calibri" w:cs="Calibri"/>
                <w:b/>
                <w:bCs/>
                <w:sz w:val="20"/>
                <w:szCs w:val="20"/>
              </w:rPr>
              <w:t>Δdist</w:t>
            </w:r>
            <w:proofErr w:type="spellEnd"/>
            <w:r w:rsidRPr="0042105D">
              <w:rPr>
                <w:rFonts w:ascii="Calibri" w:eastAsia="SimSun" w:hAnsi="Calibri" w:cs="Calibri"/>
                <w:b/>
                <w:bCs/>
                <w:sz w:val="20"/>
                <w:szCs w:val="20"/>
              </w:rPr>
              <w:t xml:space="preserve"> of monomer COM across interface</w:t>
            </w: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8</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33</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65</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27</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0</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41</w:t>
            </w:r>
          </w:p>
        </w:tc>
      </w:tr>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50"/>
        </w:trPr>
        <w:tc>
          <w:tcPr>
            <w:tcW w:w="1572" w:type="dxa"/>
            <w:vMerge w:val="restart"/>
            <w:tcBorders>
              <w:top w:val="single" w:sz="8"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contacts</w:t>
            </w: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8</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4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6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1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61</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87</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8.3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7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01</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6.97</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0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1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4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57</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00</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6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4.74</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3.90</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5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69</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7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64.32</w:t>
            </w:r>
          </w:p>
        </w:tc>
      </w:tr>
      <w:tr w:rsidR="0042105D" w:rsidRPr="0042105D" w:rsidTr="000E5B73">
        <w:tc>
          <w:tcPr>
            <w:tcW w:w="1572" w:type="dxa"/>
            <w:tcBorders>
              <w:top w:val="single" w:sz="8"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maintained (strong/weak)</w:t>
            </w: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 (6/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1(5/6)</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7/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4/0)</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6</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7/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7/7)</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3/5)</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r w:rsidRPr="0042105D">
              <w:rPr>
                <w:rFonts w:ascii="Calibri" w:eastAsia="SimSun" w:hAnsi="Calibri" w:cs="Calibri"/>
                <w:sz w:val="20"/>
                <w:szCs w:val="20"/>
              </w:rPr>
              <w:t>(2/</w:t>
            </w:r>
            <w:r w:rsidRPr="0042105D">
              <w:rPr>
                <w:rFonts w:ascii="Calibri" w:eastAsia="SimSun" w:hAnsi="Calibri" w:cs="Calibri"/>
                <w:sz w:val="20"/>
                <w:szCs w:val="20"/>
                <w:lang w:eastAsia="zh-CN"/>
              </w:rPr>
              <w:t>1</w:t>
            </w:r>
            <w:r w:rsidRPr="0042105D">
              <w:rPr>
                <w:rFonts w:ascii="Calibri" w:eastAsia="SimSun" w:hAnsi="Calibri" w:cs="Calibri"/>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4</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6/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3/4)</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6/2)</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5/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4/7)</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2/2)</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8</w:t>
            </w:r>
          </w:p>
        </w:tc>
      </w:tr>
      <w:tr w:rsidR="0042105D" w:rsidRPr="0042105D" w:rsidTr="000E5B73">
        <w:trPr>
          <w:trHeight w:val="245"/>
        </w:trPr>
        <w:tc>
          <w:tcPr>
            <w:tcW w:w="1572" w:type="dxa"/>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lost</w:t>
            </w:r>
          </w:p>
        </w:tc>
        <w:tc>
          <w:tcPr>
            <w:tcW w:w="876" w:type="dxa"/>
            <w:tcBorders>
              <w:top w:val="single" w:sz="4"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4"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4</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New contacts</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Interface area</w:t>
            </w: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w:t>
            </w:r>
            <w:r w:rsidRPr="0042105D">
              <w:rPr>
                <w:rFonts w:ascii="Calibri" w:eastAsia="SimSun" w:hAnsi="Calibri" w:cs="Calibri"/>
                <w:sz w:val="20"/>
                <w:szCs w:val="20"/>
                <w:lang w:eastAsia="zh-CN"/>
              </w:rPr>
              <w:t>8</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r w:rsidRPr="0042105D">
              <w:rPr>
                <w:rFonts w:ascii="Calibri" w:eastAsia="SimSun" w:hAnsi="Calibri" w:cs="Calibri"/>
                <w:sz w:val="20"/>
                <w:szCs w:val="20"/>
                <w:lang w:eastAsia="zh-CN"/>
              </w:rPr>
              <w:t>4</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79</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9</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8</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r w:rsidRPr="0042105D">
              <w:rPr>
                <w:rFonts w:ascii="Calibri" w:eastAsia="SimSun" w:hAnsi="Calibri" w:cs="Calibri"/>
                <w:sz w:val="20"/>
                <w:szCs w:val="20"/>
                <w:lang w:eastAsia="zh-CN"/>
              </w:rPr>
              <w:t>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9</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7</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8</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52</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48</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2</w:t>
            </w:r>
            <w:r w:rsidRPr="0042105D">
              <w:rPr>
                <w:rFonts w:ascii="Calibri" w:eastAsia="SimSun" w:hAnsi="Calibri" w:cs="Calibri"/>
                <w:sz w:val="20"/>
                <w:szCs w:val="20"/>
                <w:lang w:eastAsia="zh-CN"/>
              </w:rPr>
              <w:t>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9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9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7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6</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w:t>
            </w:r>
            <w:r w:rsidRPr="0042105D">
              <w:rPr>
                <w:rFonts w:ascii="Calibri" w:eastAsia="SimSun" w:hAnsi="Calibri" w:cs="Calibri"/>
                <w:sz w:val="20"/>
                <w:szCs w:val="20"/>
                <w:lang w:eastAsia="zh-CN"/>
              </w:rPr>
              <w:t>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37</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27</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0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7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2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6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H-bonds (crystal/newly formed)</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4/0.8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9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74/1.65</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3/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61/0</w:t>
            </w:r>
          </w:p>
        </w:tc>
        <w:tc>
          <w:tcPr>
            <w:tcW w:w="787" w:type="dxa"/>
            <w:tcBorders>
              <w:top w:val="single" w:sz="4"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6/3.37</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4/1.71</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29/1.85</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4/2.6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2/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25</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13/6.4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77/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63/1.3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70/1.9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84/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36/0.16</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30/3.50</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0/0.88</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8/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3/0.9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8/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47/0.15</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46/2.65</w:t>
            </w:r>
          </w:p>
        </w:tc>
      </w:tr>
    </w:tbl>
    <w:p w:rsidR="0042105D" w:rsidRPr="0042105D" w:rsidRDefault="0042105D" w:rsidP="00146F63">
      <w:pPr>
        <w:pStyle w:val="Caption"/>
      </w:pPr>
      <w:bookmarkStart w:id="57" w:name="_Ref424125218"/>
      <w:r w:rsidRPr="0042105D">
        <w:t xml:space="preserve">Table </w:t>
      </w:r>
      <w:fldSimple w:instr=" STYLEREF 2 \s ">
        <w:r w:rsidR="00345430">
          <w:rPr>
            <w:noProof/>
          </w:rPr>
          <w:t>4</w:t>
        </w:r>
      </w:fldSimple>
      <w:r w:rsidR="006A59C8">
        <w:noBreakHyphen/>
      </w:r>
      <w:fldSimple w:instr=" SEQ Table \* ARABIC \s 2 ">
        <w:r w:rsidR="00345430">
          <w:rPr>
            <w:noProof/>
          </w:rPr>
          <w:t>3</w:t>
        </w:r>
      </w:fldSimple>
      <w:bookmarkEnd w:id="57"/>
      <w:r w:rsidRPr="0042105D">
        <w:t>. Interface behavior relative to deposited model for each of four different simulations. Six columns correspond to each of the six unique crystal interfaces in the model. Each simulation contained 12 independent copies of each interface. The top block shows the relative change in distance between the centers of mass of the interfacing residues. The second block shows the average number of contacts made between unique residues across interface. The third block shows the number of residue contacts from the experimental model that were maintained in each simulation. This number is further subdivided (in parentheses) into strong contacts (on average found in 10 or more unit cells at a time) and weak contacts (on average found in more than 6 but less than 10 unit cells at a time). The fourth block shows the number of residue contacts from the experimental model that were lost in each simulation (found in less than 6 unit cells at a time). The fifth block shows the number of new interface residue contacts formed in each simulation that were not present in the experimental model (“formed” means that they were present on average in more than 7 unit cells at a time). The sixth block shows the average surface area in each simulation. The last block shows the average number of hydrogen bonds across each interface. The first number corresponds to hydrogen bonds that exist also in the experimental model and the second number to new hydrogens bond formed in the simulation.</w:t>
      </w:r>
    </w:p>
    <w:p w:rsidR="00A32EDD" w:rsidRPr="001D5B92" w:rsidRDefault="00A32EDD" w:rsidP="00CC2B20">
      <w:r w:rsidRPr="001D5B92">
        <w:t>Another factor that could account for lattice disintegration could be the inaccurate modeling of crystal contacts and hydrogen bonds across the crystal interfaces. To further characterize the relocation of monomers inside the crystal lattice, we performed a detailed analysis of crystal interface contact residues and hydrogen bonds (</w:t>
      </w:r>
      <w:r w:rsidR="000151A4">
        <w:fldChar w:fldCharType="begin"/>
      </w:r>
      <w:r w:rsidR="000151A4">
        <w:instrText xml:space="preserve"> REF _Ref424125218 \h </w:instrText>
      </w:r>
      <w:r w:rsidR="000151A4">
        <w:fldChar w:fldCharType="separate"/>
      </w:r>
      <w:r w:rsidR="00345430" w:rsidRPr="0042105D">
        <w:t xml:space="preserve">Table </w:t>
      </w:r>
      <w:r w:rsidR="00345430">
        <w:rPr>
          <w:noProof/>
        </w:rPr>
        <w:t>4</w:t>
      </w:r>
      <w:r w:rsidR="00345430">
        <w:noBreakHyphen/>
      </w:r>
      <w:r w:rsidR="00345430">
        <w:rPr>
          <w:noProof/>
        </w:rPr>
        <w:t>3</w:t>
      </w:r>
      <w:r w:rsidR="000151A4">
        <w:fldChar w:fldCharType="end"/>
      </w:r>
      <w:r w:rsidRPr="001D5B92">
        <w:t>; see also Suppl. Material for detailed presentation of all bonds and contacts</w:t>
      </w:r>
      <w:r w:rsidRPr="001D5B92">
        <w:rPr>
          <w:lang w:eastAsia="zh-CN"/>
        </w:rPr>
        <w:t>: Tables 4-7</w:t>
      </w:r>
      <w:r w:rsidRPr="001D5B92">
        <w:t xml:space="preserve">). Use of various cut-off values for assigning contacts yielded similar conclusions. For the results printed here a “contact” is defined as two residues belonging to different ASU’s with at least two heavy atoms within 3.2 Å of each other. We note that the average number of contacts per interface, compared to the number of contacts in the experimental structure, is slightly higher in all four force fields, ranging from 64 to 67 compared to 58 in the experimental structure. This includes both contacts found in the experimental structure and new contacts formed during the simulations, indicating that a rearrangement of contacts takes place. We classified the contacts found in the experimental structure into </w:t>
      </w:r>
      <w:r w:rsidRPr="001D5B92">
        <w:rPr>
          <w:i/>
          <w:iCs/>
        </w:rPr>
        <w:t>strong</w:t>
      </w:r>
      <w:r w:rsidRPr="001D5B92">
        <w:t xml:space="preserve"> (found on average in more than 10 of the 12 independent interface copies during the course of the simulation), </w:t>
      </w:r>
      <w:r w:rsidRPr="001D5B92">
        <w:rPr>
          <w:i/>
          <w:iCs/>
        </w:rPr>
        <w:t>weak</w:t>
      </w:r>
      <w:r w:rsidRPr="001D5B92">
        <w:t xml:space="preserve"> (found on average in more than 6 of the 12 interfaces) or </w:t>
      </w:r>
      <w:r w:rsidRPr="001D5B92">
        <w:rPr>
          <w:i/>
          <w:iCs/>
        </w:rPr>
        <w:t>broken</w:t>
      </w:r>
      <w:r w:rsidRPr="001D5B92">
        <w:t xml:space="preserve"> (found on average in less than 6 of the 12 interfaces). We also identified </w:t>
      </w:r>
      <w:r w:rsidRPr="001D5B92">
        <w:rPr>
          <w:i/>
        </w:rPr>
        <w:t>new</w:t>
      </w:r>
      <w:r w:rsidRPr="001D5B92">
        <w:t xml:space="preserve"> contacts, not present in the experimental structure, if a contact occurred on average in 7 or more of the 12 interfaces during the simulation. We see that ff99SB maintains more crystal contacts than the other simulations (48 vs. 46, 44 and 39 for ff14SB, ff14ipq and C36 respectively). </w:t>
      </w:r>
      <w:proofErr w:type="gramStart"/>
      <w:r w:rsidRPr="001D5B92">
        <w:t>ff99SB</w:t>
      </w:r>
      <w:proofErr w:type="gramEnd"/>
      <w:r w:rsidRPr="001D5B92">
        <w:t xml:space="preserve"> and ff14SB also create fewer new contacts (7 and 12, respectively) than ff14ipq and C36 (19 in both cases). This indicates that ff99SB and ff14SB result in less rearrangement of interface contacts. </w:t>
      </w:r>
    </w:p>
    <w:p w:rsidR="00A32EDD" w:rsidRPr="00A32EDD" w:rsidRDefault="00A32EDD" w:rsidP="00CC2B20">
      <w:r w:rsidRPr="001D5B92">
        <w:t>On a per-interface basis, results vary and patterns are less clear. For example, ff14SB loses more crystal contacts than the other force fields do at the X and Y interfaces but fewer than the other force fields at the Z, XY, XZ and YZ interfaces. C36 does well at the X interface but loses many contacts at the Y and Z interfaces. In general, all interfaces average more contacts per interface in all simulations than the number of contacts found in the crystal structure. The exception to this is interface Z. In three of the simulations this interface has slightly fewer contacts on average (</w:t>
      </w:r>
      <w:r w:rsidRPr="001D5B92">
        <w:rPr>
          <w:lang w:eastAsia="zh-CN"/>
        </w:rPr>
        <w:t xml:space="preserve">13.90 </w:t>
      </w:r>
      <w:r w:rsidRPr="001D5B92">
        <w:t xml:space="preserve">for ff99SB, 13.76 for ff14ipq, </w:t>
      </w:r>
      <w:proofErr w:type="gramStart"/>
      <w:r w:rsidRPr="001D5B92">
        <w:t>13.43</w:t>
      </w:r>
      <w:proofErr w:type="gramEnd"/>
      <w:r w:rsidRPr="001D5B92">
        <w:t xml:space="preserve"> for C36) than the crystal, which has 14 contacts. Only ff14SB has more, with 15.69 Z interface contacts. Of the contacts that are maintained by the simulations, the most stable contacts tend to be hydrophobic interactions, whereas polar and electrostatic interactions tend to be less stable. This could indicate that the force fields model hydrophobicity well, but that some electrostatic-based effects are too weak compared to alternative interactions with waters. </w:t>
      </w:r>
    </w:p>
    <w:p w:rsidR="00A32EDD" w:rsidRPr="001D5B92" w:rsidRDefault="00A32EDD" w:rsidP="00CC2B20">
      <w:r w:rsidRPr="001D5B92">
        <w:t xml:space="preserve">A “hydrogen bond” is defined here as a nitrogen or oxygen with a covalent hydrogen on one of the atoms and a distance between the two heavy atoms of less than 3.2 Å (no angle cut-off was used). For ff14SB, we first analyzed hydrogen bonds within the active site and compared them to those identified from an analysis of the experimental electron density by Held and van </w:t>
      </w:r>
      <w:proofErr w:type="spellStart"/>
      <w:r w:rsidRPr="001D5B92">
        <w:t>Smaalen</w:t>
      </w:r>
      <w:proofErr w:type="spellEnd"/>
      <w:r w:rsidRPr="001D5B92">
        <w:fldChar w:fldCharType="begin" w:fldLock="1"/>
      </w:r>
      <w:r w:rsidR="00E5746F">
        <w:instrText>ADDIN CSL_CITATION { "citationItems" : [ { "id" : "ITEM-1",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1",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mendeley" : { "formattedCitation" : "[132]", "plainTextFormattedCitation" : "[132]", "previouslyFormattedCitation" : "[132]" }, "properties" : { "noteIndex" : 0 }, "schema" : "https://github.com/citation-style-language/schema/raw/master/csl-citation.json" }</w:instrText>
      </w:r>
      <w:r w:rsidRPr="001D5B92">
        <w:fldChar w:fldCharType="separate"/>
      </w:r>
      <w:r w:rsidR="00305BA1" w:rsidRPr="00305BA1">
        <w:rPr>
          <w:noProof/>
        </w:rPr>
        <w:t>[132]</w:t>
      </w:r>
      <w:r w:rsidRPr="001D5B92">
        <w:fldChar w:fldCharType="end"/>
      </w:r>
      <w:r w:rsidRPr="001D5B92">
        <w:t xml:space="preserve">. We found that the simulation reproduces the same set of hydrogen bonds and with similar relative strengths as those reported in the cited work: reported strong bonds between Ala31 and Glu35, between Asn44 and Asp52 and between the side chain of Asp52 and one of the side chains of either Asn44, Asn46 or Asn59 are all consistently maintained (&gt;75%). A reported weaker bond between Glu35 and Ala110 is also less common in the simulations (&lt;30%). This shows that intra-molecular hydrogen bonds (at least in the active site) are maintained by the force field in a manner that is consistent with experimental density. </w:t>
      </w:r>
    </w:p>
    <w:p w:rsidR="00A32EDD" w:rsidRPr="001D5B92" w:rsidRDefault="00A32EDD" w:rsidP="00CC2B20">
      <w:r w:rsidRPr="001D5B92">
        <w:t>On the other hand, crystal interface hydrogen bonds are not stably maintained in the simulation: there are 1</w:t>
      </w:r>
      <w:r w:rsidRPr="001D5B92">
        <w:rPr>
          <w:lang w:eastAsia="zh-CN"/>
        </w:rPr>
        <w:t>3</w:t>
      </w:r>
      <w:r w:rsidRPr="001D5B92">
        <w:t xml:space="preserve"> interface H-bonds in the deposited model: 2 across the Y interface, </w:t>
      </w:r>
      <w:r w:rsidRPr="001D5B92">
        <w:rPr>
          <w:lang w:eastAsia="zh-CN"/>
        </w:rPr>
        <w:t>3</w:t>
      </w:r>
      <w:r w:rsidRPr="001D5B92">
        <w:t xml:space="preserve"> across Z, 5 across X, 2 across XY, and 1 across XZ. In general, H-bond occupancy statistics are remarkably similar across all of the force fields, with the same bonds being the most strongly maintained or most likely to be broken across all simulations; (See </w:t>
      </w:r>
      <w:r w:rsidR="00345430">
        <w:t xml:space="preserve">Table 3 </w:t>
      </w:r>
      <w:r w:rsidRPr="001D5B92">
        <w:t>in Supplementary Material for stabilities of specific hydrogen bonds in the simulations). Of the five hydrogen bond interactions across the X interface, only three in ff14SB and ff99SB (</w:t>
      </w:r>
      <w:bookmarkStart w:id="58" w:name="OLE_LINK11"/>
      <w:r w:rsidRPr="001D5B92">
        <w:fldChar w:fldCharType="begin"/>
      </w:r>
      <w:r w:rsidRPr="001D5B92">
        <w:instrText xml:space="preserve"> HYPERLINK "mailto:45@O" \h </w:instrText>
      </w:r>
      <w:r w:rsidRPr="001D5B92">
        <w:fldChar w:fldCharType="separate"/>
      </w:r>
      <w:r w:rsidRPr="001D5B92">
        <w:t>45@O</w:t>
      </w:r>
      <w:r w:rsidRPr="001D5B92">
        <w:fldChar w:fldCharType="end"/>
      </w:r>
      <w:r w:rsidRPr="001D5B92">
        <w:t>–77@ND2; 114@NH2–18@O; 114@NH1–16@O</w:t>
      </w:r>
      <w:bookmarkEnd w:id="58"/>
      <w:r w:rsidRPr="001D5B92">
        <w:t>), two in ff14ipq (45@O–77@ND2; 114@NH2–18@O), and</w:t>
      </w:r>
      <w:r w:rsidRPr="001D5B92">
        <w:rPr>
          <w:lang w:eastAsia="zh-CN"/>
        </w:rPr>
        <w:t xml:space="preserve"> one in</w:t>
      </w:r>
      <w:r w:rsidRPr="001D5B92">
        <w:t xml:space="preserve"> C36 (45@O–77@ND2) are preserved more than 50% of the time. In all simulations, the crystal hydrogen bond </w:t>
      </w:r>
      <w:hyperlink r:id="rId31">
        <w:r w:rsidRPr="001D5B92">
          <w:t>45@O</w:t>
        </w:r>
      </w:hyperlink>
      <w:r w:rsidRPr="001D5B92">
        <w:t xml:space="preserve">–77@ND2 is maintained more than 50% of the time. The other crystal hydrogen bonds across interface Y and Z are not preserved well: all the crystallographic hydrogen bonds are preserved less than 50% of the time. For interface XZ and XY there are fewer crystal hydrogen bonds compared with that in interfaces X, Y and Z. However, the crystal hydrogen bond 116@NZ–77@OD1 across interface XY is generally maintained in all simulations. Furthermore, the same rearrangements of hydrogen bonding are seen to occur in all cases, such as the </w:t>
      </w:r>
      <w:r w:rsidRPr="001D5B92">
        <w:rPr>
          <w:lang w:eastAsia="zh-CN"/>
        </w:rPr>
        <w:t>Y</w:t>
      </w:r>
      <w:r w:rsidRPr="001D5B92">
        <w:t xml:space="preserve"> interface Arg21@NH2-Asp66@O breaking in preference of Arg21@O</w:t>
      </w:r>
      <w:r w:rsidRPr="001D5B92">
        <w:rPr>
          <w:lang w:eastAsia="zh-CN"/>
        </w:rPr>
        <w:t>-</w:t>
      </w:r>
      <w:r w:rsidRPr="001D5B92">
        <w:t>Arg68@NH1/NH2 with Arg21 switching roles from H-bond donor to acceptor and Asn19@ND2--Ser81@O breaking in preference of Asn19@ND2--Leu84@O and Asn19@OD1--Gln41@NE2. However, this particular rearrangement occurs more frequently in</w:t>
      </w:r>
      <w:r w:rsidRPr="001D5B92">
        <w:rPr>
          <w:lang w:eastAsia="zh-CN"/>
        </w:rPr>
        <w:t xml:space="preserve"> ff14ipq, C36</w:t>
      </w:r>
      <w:r w:rsidRPr="001D5B92">
        <w:t xml:space="preserve"> and ff14SB than in ff</w:t>
      </w:r>
      <w:r w:rsidRPr="001D5B92">
        <w:rPr>
          <w:lang w:eastAsia="zh-CN"/>
        </w:rPr>
        <w:t xml:space="preserve">99SB. </w:t>
      </w:r>
      <w:r w:rsidRPr="001D5B92">
        <w:t xml:space="preserve">Across the Z interface, all </w:t>
      </w:r>
      <w:r w:rsidRPr="001D5B92">
        <w:rPr>
          <w:lang w:eastAsia="zh-CN"/>
        </w:rPr>
        <w:t xml:space="preserve">four force fields </w:t>
      </w:r>
      <w:r w:rsidRPr="001D5B92">
        <w:t xml:space="preserve">completely break the H-bond </w:t>
      </w:r>
      <w:r w:rsidRPr="001D5B92">
        <w:rPr>
          <w:lang w:eastAsia="zh-CN"/>
        </w:rPr>
        <w:t>Ser100@OG-Leu128@NH1</w:t>
      </w:r>
      <w:r w:rsidRPr="001D5B92">
        <w:t xml:space="preserve"> found in the experimental model</w:t>
      </w:r>
      <w:r w:rsidRPr="001D5B92">
        <w:rPr>
          <w:lang w:eastAsia="zh-CN"/>
        </w:rPr>
        <w:t xml:space="preserve"> but involving the terminal Leu128. However, Phe3@O-Arg73@NH1, is almost completely broken in ff14ipq and C36, </w:t>
      </w:r>
      <w:r w:rsidRPr="001D5B92">
        <w:t>but is more strongly maintained in ff99SB and ff14SB (respectively 3</w:t>
      </w:r>
      <w:r w:rsidRPr="001D5B92">
        <w:rPr>
          <w:lang w:eastAsia="zh-CN"/>
        </w:rPr>
        <w:t>5</w:t>
      </w:r>
      <w:r w:rsidRPr="001D5B92">
        <w:t xml:space="preserve">% and </w:t>
      </w:r>
      <w:r w:rsidRPr="001D5B92">
        <w:rPr>
          <w:lang w:eastAsia="zh-CN"/>
        </w:rPr>
        <w:t>37</w:t>
      </w:r>
      <w:r w:rsidRPr="001D5B92">
        <w:t>% of the time). On average ff14SB and ff99SB tend to maintain more of the hydrogen bonds found in the experimental model (on average 4.66 and 5.46 experimental H-bonds vs. 4.13 and 4.30 for ff14ipq and C36 respectively), and to create fewer new H-bonds not found in the experimental model (on average 3.37 and 2.65 new bonds vs. 6.49 and 3.50 new bonds for ff14ipq and C36 respectively;</w:t>
      </w:r>
      <w:r>
        <w:t xml:space="preserve"> </w:t>
      </w:r>
      <w:r w:rsidR="000151A4">
        <w:fldChar w:fldCharType="begin"/>
      </w:r>
      <w:r w:rsidR="000151A4">
        <w:instrText xml:space="preserve"> REF _Ref424125218 \h </w:instrText>
      </w:r>
      <w:r w:rsidR="000151A4">
        <w:fldChar w:fldCharType="separate"/>
      </w:r>
      <w:r w:rsidR="00345430" w:rsidRPr="0042105D">
        <w:t xml:space="preserve">Table </w:t>
      </w:r>
      <w:r w:rsidR="00345430">
        <w:rPr>
          <w:noProof/>
        </w:rPr>
        <w:t>4</w:t>
      </w:r>
      <w:r w:rsidR="00345430">
        <w:noBreakHyphen/>
      </w:r>
      <w:r w:rsidR="00345430">
        <w:rPr>
          <w:noProof/>
        </w:rPr>
        <w:t>3</w:t>
      </w:r>
      <w:r w:rsidR="000151A4">
        <w:fldChar w:fldCharType="end"/>
      </w:r>
      <w:r w:rsidRPr="001D5B92">
        <w:t>)</w:t>
      </w:r>
      <w:r>
        <w:t>.</w:t>
      </w:r>
      <w:r w:rsidRPr="001D5B92">
        <w:t xml:space="preserve"> Nevertheless, the results do not allow us to draw definite conclusions about H-bond behavior that could explain the varying degrees of crystal lattice degradation observed in the different force fields. </w:t>
      </w:r>
    </w:p>
    <w:p w:rsidR="00A32EDD" w:rsidRPr="001D5B92" w:rsidRDefault="00E442D9" w:rsidP="00A32EDD">
      <w:pPr>
        <w:pStyle w:val="Heading3"/>
      </w:pPr>
      <w:r>
        <w:t>Discussion</w:t>
      </w:r>
    </w:p>
    <w:p w:rsidR="00A32EDD" w:rsidRPr="001D5B92" w:rsidRDefault="00A32EDD" w:rsidP="00CC2B20">
      <w:r w:rsidRPr="001D5B92">
        <w:t>Our simulations of a triclinic lysozyme crystal with explicit solvent reproduce experimental structural results well, both in regards to atomic mean positions and fluctuations. In terms of atomic RMSD, ff14SB performs particularly well (0.37/0.79 Å backbone/heavy atom RMSD), but none of the crystal simulations produce RMSD deviations of more than 0.50/1.00 Å backbone/heavy atom. These results are encouraging considering that this degree of structural divergence is on par within the deviations seen between independent crystal structures of triclinic lysozyme. For example the backbone RMSD between PDB:3LZT/4LZT is 0.28 Å</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and between PDB:1V7T/4LZT it is 0.37 Å</w:t>
      </w:r>
      <w:r w:rsidRPr="001D5B92">
        <w:fldChar w:fldCharType="begin" w:fldLock="1"/>
      </w:r>
      <w:r w:rsidR="00E5746F">
        <w:instrText>ADDIN CSL_CITATION { "citationItems" : [ { "id" : "ITEM-1", "itemData" : { "DOI" : "10.1107/S0907444904001805", "ISSN" : "0907-4449", "PMID" : "15039550", "abstract" : "A triclinic crystal of hen egg-white lysozyme obtained from a D2O solution at 313 K was transformed into a new triclinic crystal by slow release of solvent under a temperature-regulated nitrogen-gas stream. The progress of the transition was monitored by X-ray diffraction. The transition started with the appearance of strong diffuse streaks. The diffraction spots gradually fused and faded with the emergence of diffraction from the new lattice; the scattering power of the crystal fell to a resolution of 1.5 A from the initial 0.9 A resolution. At the end of the transition, the diffuse streaks disappeared and the scattering power recovered to 1.1 A resolution. The transformed crystal contained two independent molecules and the solvent content had decreased to 18% from the 32% solvent content of the native crystal. The structure was determined at 1.1 A resolution and compared with the native structure refined at the same resolution. The backbone structures of the two molecules in the transformed crystal were superimposed on the native structure with root-mean-square deviations of 0.71 and 0.96 A. A prominent structural difference was observed in the loop region of residues Ser60-Leu75. In the native crystal, a water molecule located at the centre of this helical loop forms hydrogen bonds to main-chain peptide groups. In the transformed crystal, this water molecule is replaced by a sodium ion with octahedral coordination that involves water molecules and a nitrate ion. The peptide group connecting Arg73 and Asn74 is rotated by 180 degrees so that the CO group of Arg73 can coordinate to the sodium ion. The change in the X-ray diffraction pattern during the phase transition suggests that the transition proceeds at the microcrystal level. A mechanism is proposed for the crystal transformation.", "author" : [ { "dropping-particle" : "", "family" : "Harata", "given" : "Kazuaki", "non-dropping-particle" : "", "parse-names" : false, "suffix" : "" }, { "dropping-particle" : "", "family" : "Akiba", "given" : "Toshihiko", "non-dropping-particle" : "", "parse-names" : false, "suffix" : "" } ], "container-title" : "Acta crystallographica. Section D, Biological crystallography", "id" : "ITEM-1", "issue" : "Pt 4", "issued" : { "date-parts" : [ [ "2004", "4", "23" ] ] }, "language" : "en", "page" : "630-7", "publisher" : "International Union of Crystallography", "title" : "Phase transition of triclinic hen egg-white lysozyme crystal associated with sodium binding.", "type" : "article-journal", "volume" : "60" }, "uris" : [ "http://www.mendeley.com/documents/?uuid=dc0169f9-a700-42a3-8ede-1398a546e4fc" ] } ], "mendeley" : { "formattedCitation" : "[152]", "plainTextFormattedCitation" : "[152]", "previouslyFormattedCitation" : "[152]" }, "properties" : { "noteIndex" : 0 }, "schema" : "https://github.com/citation-style-language/schema/raw/master/csl-citation.json" }</w:instrText>
      </w:r>
      <w:r w:rsidRPr="001D5B92">
        <w:fldChar w:fldCharType="separate"/>
      </w:r>
      <w:r w:rsidR="00305BA1" w:rsidRPr="00305BA1">
        <w:rPr>
          <w:noProof/>
        </w:rPr>
        <w:t>[152]</w:t>
      </w:r>
      <w:r w:rsidRPr="001D5B92">
        <w:fldChar w:fldCharType="end"/>
      </w:r>
      <w:r w:rsidRPr="001D5B92">
        <w:t>. These results are maintained even for simulations up to 3 μs in length.</w:t>
      </w:r>
      <w:r>
        <w:t xml:space="preserve"> </w:t>
      </w:r>
      <w:r w:rsidRPr="00CD1F82">
        <w:t>Thus, even if one were to possess a “perfect” force field, it might not necessarily produce smaller structural deviations.</w:t>
      </w:r>
      <w:r>
        <w:t xml:space="preserve"> </w:t>
      </w:r>
      <w:r w:rsidRPr="001D5B92">
        <w:t>Atomic fluctuations are also generally consistent with experiment, with Pearson correlations ranging from 0.77 to 0.85 for backbone atoms. Correlations are slightly better when including the effect of both dynamic (intramolecular) and static (lattice) disorder. Direct comparison of average electron density against experimental measurements and refinement reinforces these conclusions: ff14SB and ff99SB perform slightly better than the other two force fields and refinement results produce similar RMSD results (e.g. 0.37/0.67 Å backbone/heavy atom for ff14SB).</w:t>
      </w:r>
      <w:r>
        <w:t xml:space="preserve"> </w:t>
      </w:r>
      <w:r w:rsidRPr="004A4F5F">
        <w:t xml:space="preserve">Fluctuation obtained from refinement against the simulation electron density are lower than the “true” lattice fluctuations in all force fields, but in particular show excellent agreement in the case of ff14SB, possibly indicating a lower degree of </w:t>
      </w:r>
      <w:proofErr w:type="spellStart"/>
      <w:r w:rsidRPr="004A4F5F">
        <w:t>artifactual</w:t>
      </w:r>
      <w:proofErr w:type="spellEnd"/>
      <w:r w:rsidRPr="004A4F5F">
        <w:t xml:space="preserve"> disorder in this simulation. </w:t>
      </w:r>
      <w:r w:rsidRPr="001D5B92">
        <w:t>The improved performance of the newer ff14SB is encouraging in that is implies that force field development is progressing in the right direction.</w:t>
      </w:r>
      <w:r>
        <w:t xml:space="preserve"> </w:t>
      </w:r>
      <w:r w:rsidRPr="00313B5B">
        <w:t xml:space="preserve">The ff14SB force field differs from earlier Amber force fields (such as ff99SB) in terms of torsion preferences of certain side chains. It is likely that these side chain torsional preferences are important in yielding structures that more consistent with the crystal density. </w:t>
      </w:r>
      <w:r w:rsidRPr="00244AFE">
        <w:t>Studies on a wider variety of proteins would be needed to establish this is a general trend.</w:t>
      </w:r>
      <w:r>
        <w:t xml:space="preserve"> Lastly, a</w:t>
      </w:r>
      <w:r w:rsidRPr="00244AFE">
        <w:t xml:space="preserve"> slight unraveling of helix termini is common to all of the force fields. It is possible this is a physical phenomenon that is masked in the electron density by experimental error or averaging effects, but the systematic nature of the small differences that we see, which extend to almost all 3</w:t>
      </w:r>
      <w:r w:rsidRPr="00244AFE">
        <w:rPr>
          <w:vertAlign w:val="subscript"/>
        </w:rPr>
        <w:t>10</w:t>
      </w:r>
      <w:r w:rsidRPr="00244AFE">
        <w:t xml:space="preserve"> and </w:t>
      </w:r>
      <w:r>
        <w:t>α</w:t>
      </w:r>
      <w:r w:rsidRPr="00244AFE">
        <w:t>-helical segments, suggests limitations in the force fields used here as a more likely contributor.</w:t>
      </w:r>
    </w:p>
    <w:p w:rsidR="00A32EDD" w:rsidRPr="001D5B92" w:rsidRDefault="00A32EDD" w:rsidP="00CC2B20">
      <w:r w:rsidRPr="001D5B92">
        <w:t xml:space="preserve">We noted above that crystal simulations of proteins are not new. In 2000, Stocker </w:t>
      </w:r>
      <w:r w:rsidRPr="001D5B92">
        <w:rPr>
          <w:i/>
        </w:rPr>
        <w:t>et al.</w:t>
      </w:r>
      <w:r w:rsidRPr="001D5B92">
        <w:t xml:space="preserve"> compared simulations of lysozyme in solution and in an orthorhombic crystal.</w:t>
      </w:r>
      <w:r w:rsidRPr="001D5B92">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rsidRPr="001D5B92">
        <w:fldChar w:fldCharType="separate"/>
      </w:r>
      <w:r w:rsidR="00305BA1" w:rsidRPr="00305BA1">
        <w:rPr>
          <w:noProof/>
        </w:rPr>
        <w:t>[137]</w:t>
      </w:r>
      <w:r w:rsidRPr="001D5B92">
        <w:fldChar w:fldCharType="end"/>
      </w:r>
      <w:r w:rsidRPr="001D5B92">
        <w:t xml:space="preserve"> </w:t>
      </w:r>
      <w:proofErr w:type="gramStart"/>
      <w:r w:rsidRPr="001D5B92">
        <w:t>It</w:t>
      </w:r>
      <w:proofErr w:type="gramEnd"/>
      <w:r w:rsidRPr="001D5B92">
        <w:t xml:space="preserve"> is representative of improvements in computer speed and dynamics algorithms that the earlier results (which had four monomers in a single unit cell) were carr</w:t>
      </w:r>
      <w:r>
        <w:t>ied out for 2ns, compared to 3 μ</w:t>
      </w:r>
      <w:r w:rsidRPr="001D5B92">
        <w:t xml:space="preserve">s in the present study. The differences between solution and crystal are remarkably similar to those seen here (compare Figure 1 of Ref. </w:t>
      </w:r>
      <w:r>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fldChar w:fldCharType="separate"/>
      </w:r>
      <w:r w:rsidR="00305BA1" w:rsidRPr="00305BA1">
        <w:rPr>
          <w:noProof/>
        </w:rPr>
        <w:t>[137]</w:t>
      </w:r>
      <w:r>
        <w:fldChar w:fldCharType="end"/>
      </w:r>
      <w:r>
        <w:t xml:space="preserve"> </w:t>
      </w:r>
      <w:r w:rsidRPr="001D5B92">
        <w:t xml:space="preserve">to </w:t>
      </w:r>
      <w:r w:rsidR="000151A4">
        <w:fldChar w:fldCharType="begin"/>
      </w:r>
      <w:r w:rsidR="000151A4">
        <w:instrText xml:space="preserve"> REF _Ref424125514 \h </w:instrText>
      </w:r>
      <w:r w:rsidR="00CC2B20">
        <w:instrText xml:space="preserve"> \* MERGEFORMAT </w:instrText>
      </w:r>
      <w:r w:rsidR="000151A4">
        <w:fldChar w:fldCharType="separate"/>
      </w:r>
      <w:r w:rsidR="00345430">
        <w:t xml:space="preserve">Figure </w:t>
      </w:r>
      <w:r w:rsidR="00345430">
        <w:rPr>
          <w:noProof/>
        </w:rPr>
        <w:t>4</w:t>
      </w:r>
      <w:r w:rsidR="00345430">
        <w:rPr>
          <w:noProof/>
        </w:rPr>
        <w:noBreakHyphen/>
        <w:t>2</w:t>
      </w:r>
      <w:r w:rsidR="000151A4">
        <w:fldChar w:fldCharType="end"/>
      </w:r>
      <w:r w:rsidRPr="001D5B92">
        <w:t xml:space="preserve"> here), but improvements in force fields are also evident: the instantaneous Cα atom deviation of the earlier crystal simulation from experiment was about 1.3 Å, compared to 0.7 Å here for ff14SB. A 20 ns study of tetragonal lysozyme</w:t>
      </w:r>
      <w:r w:rsidRPr="001D5B92">
        <w:fldChar w:fldCharType="begin" w:fldLock="1"/>
      </w:r>
      <w:r w:rsidR="00E5746F">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mendeley" : { "formattedCitation" : "[138]", "plainTextFormattedCitation" : "[138]", "previouslyFormattedCitation" : "[138]" }, "properties" : { "noteIndex" : 0 }, "schema" : "https://github.com/citation-style-language/schema/raw/master/csl-citation.json" }</w:instrText>
      </w:r>
      <w:r w:rsidRPr="001D5B92">
        <w:fldChar w:fldCharType="separate"/>
      </w:r>
      <w:r w:rsidR="00305BA1" w:rsidRPr="00305BA1">
        <w:rPr>
          <w:noProof/>
        </w:rPr>
        <w:t>[138]</w:t>
      </w:r>
      <w:r w:rsidRPr="001D5B92">
        <w:fldChar w:fldCharType="end"/>
      </w:r>
      <w:r w:rsidRPr="001D5B92">
        <w:t xml:space="preserve"> showed Cα atom deviations ranging from 1.1 Å for Amber ff03, to 1.6 Å for OPLS-AA, to 4.0 Å for GROMOS96</w:t>
      </w:r>
      <w:r>
        <w:t xml:space="preserve"> </w:t>
      </w:r>
      <w:r w:rsidRPr="004A4F5F">
        <w:t xml:space="preserve">and </w:t>
      </w:r>
      <w:r>
        <w:t>most likely</w:t>
      </w:r>
      <w:r w:rsidRPr="004A4F5F">
        <w:t xml:space="preserve"> </w:t>
      </w:r>
      <w:r w:rsidRPr="00313B5B">
        <w:t xml:space="preserve">would </w:t>
      </w:r>
      <w:r w:rsidRPr="004A4F5F">
        <w:t>have been higher had those simulation been extended to sample time scales on par with the current results.</w:t>
      </w:r>
      <w:r w:rsidRPr="001D5B92">
        <w:t xml:space="preserve"> It remains to be seen how much of the difference between those studies and this one stems from differences in the packing of the crystal space group (previous studies used tetragonal; we use triclinic). Nevertheless, in this sort of structural comparison, there is a clear trend in going from GROMOS96(43A1)</w:t>
      </w:r>
      <w:r w:rsidRPr="001D5B92">
        <w:fldChar w:fldCharType="begin" w:fldLock="1"/>
      </w:r>
      <w:r w:rsidR="00E5746F">
        <w:instrText>ADDIN CSL_CITATION { "citationItems" : [ { "id" : "ITEM-1", "itemData" : { "DOI" : "10.1021/jp984217f", "ISSN" : "1089-5639", "abstract" :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author" : [ { "dropping-particle" : "", "family" : "Scott", "given" : "Walter R. P.", "non-dropping-particle" : "", "parse-names" : false, "suffix" : "" }, { "dropping-particle" : "", "family" : "H\u00fcnenberger", "given" : "Philippe H.", "non-dropping-particle" : "", "parse-names" : false, "suffix" : "" }, { "dropping-particle" : "", "family" : "Tironi", "given" : "Ilario G.", "non-dropping-particle" : "", "parse-names" : false, "suffix" : "" }, { "dropping-particle" : "", "family" : "Mark", "given" : "Alan E.", "non-dropping-particle" : "", "parse-names" : false, "suffix" : "" }, { "dropping-particle" : "", "family" : "Billeter", "given" : "Salomon R.", "non-dropping-particle" : "", "parse-names" : false, "suffix" : "" }, { "dropping-particle" : "", "family" : "Fennen", "given" : "Jens", "non-dropping-particle" : "", "parse-names" : false, "suffix" : "" }, { "dropping-particle" : "", "family" : "Torda", "given" : "Andrew E.", "non-dropping-particle" : "", "parse-names" : false, "suffix" : "" }, { "dropping-particle" : "", "family" : "Huber", "given" : "Thomas", "non-dropping-particle" : "", "parse-names" : false, "suffix" : "" }, { "dropping-particle" : "", "family" : "Kr\u00fcger", "given" : "Peter", "non-dropping-particle" : "", "parse-names" : false, "suffix" : "" }, { "dropping-particle" : "", "family" : "Gunsteren", "given" : "Wilfred F.", "non-dropping-particle" : "van", "parse-names" : false, "suffix" : "" } ], "container-title" : "The Journal of Physical Chemistry A", "id" : "ITEM-1", "issue" : "19", "issued" : { "date-parts" : [ [ "1999", "5" ] ] }, "page" : "3596-3607", "publisher" : "American Chemical Society", "title" : "The GROMOS biomolecular simulation program package", "type" : "article-journal", "volume" : "103" }, "uris" : [ "http://www.mendeley.com/documents/?uuid=7298c0ed-020a-486a-89e0-26c589e94210" ] } ], "mendeley" : { "formattedCitation" : "[153]", "plainTextFormattedCitation" : "[153]", "previouslyFormattedCitation" : "[153]" }, "properties" : { "noteIndex" : 0 }, "schema" : "https://github.com/citation-style-language/schema/raw/master/csl-citation.json" }</w:instrText>
      </w:r>
      <w:r w:rsidRPr="001D5B92">
        <w:fldChar w:fldCharType="separate"/>
      </w:r>
      <w:r w:rsidR="00305BA1" w:rsidRPr="00305BA1">
        <w:rPr>
          <w:noProof/>
        </w:rPr>
        <w:t>[153]</w:t>
      </w:r>
      <w:r w:rsidRPr="001D5B92">
        <w:fldChar w:fldCharType="end"/>
      </w:r>
      <w:r w:rsidRPr="001D5B92">
        <w:t xml:space="preserve"> [developed in 1996], to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xml:space="preserve"> [developed in 2006] to ff14SB [developed in 2014]. The ff14SB results for fluctuations are also in remarkably good agreement with B-factors refined from a room-temperature crystal study, as shown in </w:t>
      </w:r>
      <w:r w:rsidR="000151A4">
        <w:fldChar w:fldCharType="begin"/>
      </w:r>
      <w:r w:rsidR="000151A4">
        <w:instrText xml:space="preserve"> REF _Ref424125582 \h </w:instrText>
      </w:r>
      <w:r w:rsidR="000151A4">
        <w:fldChar w:fldCharType="separate"/>
      </w:r>
      <w:r w:rsidR="00345430">
        <w:t xml:space="preserve">Figure </w:t>
      </w:r>
      <w:r w:rsidR="00345430">
        <w:rPr>
          <w:noProof/>
        </w:rPr>
        <w:t>4</w:t>
      </w:r>
      <w:r w:rsidR="00345430">
        <w:noBreakHyphen/>
      </w:r>
      <w:r w:rsidR="00345430">
        <w:rPr>
          <w:noProof/>
        </w:rPr>
        <w:t>4</w:t>
      </w:r>
      <w:r w:rsidR="000151A4">
        <w:fldChar w:fldCharType="end"/>
      </w:r>
      <w:r w:rsidRPr="001D5B92">
        <w:t xml:space="preserve"> and </w:t>
      </w:r>
      <w:r w:rsidR="000151A4">
        <w:fldChar w:fldCharType="begin"/>
      </w:r>
      <w:r w:rsidR="000151A4">
        <w:instrText xml:space="preserve"> REF _Ref424125594 \h </w:instrText>
      </w:r>
      <w:r w:rsidR="000151A4">
        <w:fldChar w:fldCharType="separate"/>
      </w:r>
      <w:r w:rsidR="00345430">
        <w:t xml:space="preserve">Figure </w:t>
      </w:r>
      <w:r w:rsidR="00345430">
        <w:rPr>
          <w:noProof/>
        </w:rPr>
        <w:t>4</w:t>
      </w:r>
      <w:r w:rsidR="00345430">
        <w:noBreakHyphen/>
      </w:r>
      <w:r w:rsidR="00345430">
        <w:rPr>
          <w:noProof/>
        </w:rPr>
        <w:t>5</w:t>
      </w:r>
      <w:r w:rsidR="000151A4">
        <w:fldChar w:fldCharType="end"/>
      </w:r>
      <w:r w:rsidRPr="001D5B92">
        <w:t>.</w:t>
      </w:r>
    </w:p>
    <w:p w:rsidR="00A32EDD" w:rsidRPr="001D5B92" w:rsidRDefault="00A32EDD" w:rsidP="00CC2B20">
      <w:r w:rsidRPr="001D5B92">
        <w:t xml:space="preserve">Our results also provide information on limitations of current MD force fields. </w:t>
      </w:r>
      <w:r w:rsidRPr="001D5B92">
        <w:rPr>
          <w:i/>
          <w:iCs/>
        </w:rPr>
        <w:t>First</w:t>
      </w:r>
      <w:r w:rsidRPr="001D5B92">
        <w:t>, some atomic fluctuations are too high compared to experimental results. These fluctuations correspond to regions of the structure that are solvent exposed and involved in crystal contacts. It is known that refined B-factors tend to underestimate the true atomic fluctuations</w:t>
      </w:r>
      <w:r w:rsidRPr="001D5B92">
        <w:fldChar w:fldCharType="begin" w:fldLock="1"/>
      </w:r>
      <w:r w:rsidR="00E5746F">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9], [151]", "plainTextFormattedCitation" : "[109], [151]", "previouslyFormattedCitation" : "[109], [151]" }, "properties" : { "noteIndex" : 0 }, "schema" : "https://github.com/citation-style-language/schema/raw/master/csl-citation.json" }</w:instrText>
      </w:r>
      <w:r w:rsidRPr="001D5B92">
        <w:fldChar w:fldCharType="separate"/>
      </w:r>
      <w:r w:rsidR="00305BA1" w:rsidRPr="00305BA1">
        <w:rPr>
          <w:noProof/>
        </w:rPr>
        <w:t>[109], [151]</w:t>
      </w:r>
      <w:r w:rsidRPr="001D5B92">
        <w:fldChar w:fldCharType="end"/>
      </w:r>
      <w:r w:rsidRPr="001D5B92">
        <w:t xml:space="preserve">, but large differences between individual asymmetric units, deterioration of secondary structure and changes in the crystal lattice indicate that structural instability during the simulation also contributes. </w:t>
      </w:r>
      <w:r w:rsidRPr="001D5B92">
        <w:rPr>
          <w:i/>
          <w:iCs/>
        </w:rPr>
        <w:t>Second</w:t>
      </w:r>
      <w:r w:rsidRPr="001D5B92">
        <w:t>, secondary structure analysis also indicates that fluctuation and structural differences can be attributed to inaccurate modeling of hydrogen bonds. In particular it may be that 3</w:t>
      </w:r>
      <w:r w:rsidRPr="001D5B92">
        <w:rPr>
          <w:vertAlign w:val="subscript"/>
        </w:rPr>
        <w:t>10</w:t>
      </w:r>
      <w:r w:rsidRPr="001D5B92">
        <w:t xml:space="preserve"> helices are understabilized by C36 and ff14ipq. </w:t>
      </w:r>
      <w:r w:rsidRPr="001D5B92">
        <w:rPr>
          <w:i/>
          <w:iCs/>
        </w:rPr>
        <w:t>Third</w:t>
      </w:r>
      <w:r w:rsidRPr="001D5B92">
        <w:t>, we observe a slight but progressive distortion of the crystal lattice that grows as the simulations progress, but that is actually quite small, especially for the best performing force field (ff14SB average ASU center of mass 0.20 Å from ideal lattice position). This deterioration is not affected by system pressure or small variations in the amount of solvent. A rearrangement of contacts and bonding networks across the crystal interfaces occurs during the simulations, but no clear correlation between that and the degree of lattice deterioration was discovered. Further analysis of the factors contributing to this lattice distortion</w:t>
      </w:r>
      <w:r>
        <w:t xml:space="preserve">, </w:t>
      </w:r>
      <w:r w:rsidRPr="004A4F5F">
        <w:t>such as the implications of the size of explicit supercell,</w:t>
      </w:r>
      <w:r w:rsidRPr="001D5B92">
        <w:t xml:space="preserve"> as well as a potential implementation of crystal molecular dynamics that restrains monomer center of mass to idealized crystal positions are two possible future areas of investigation. Such an approach would complement recent efforts at obtaining accurate MD trajectories by means of electron density based restraints</w:t>
      </w:r>
      <w:r w:rsidRPr="001D5B92">
        <w:fldChar w:fldCharType="begin" w:fldLock="1"/>
      </w:r>
      <w:r w:rsidR="00E5746F">
        <w:instrText>ADDIN CSL_CITATION { "citationItems" : [ { "id" : "ITEM-1",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1",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154]", "plainTextFormattedCitation" : "[154]", "previouslyFormattedCitation" : "[154]" }, "properties" : { "noteIndex" : 0 }, "schema" : "https://github.com/citation-style-language/schema/raw/master/csl-citation.json" }</w:instrText>
      </w:r>
      <w:r w:rsidRPr="001D5B92">
        <w:fldChar w:fldCharType="separate"/>
      </w:r>
      <w:r w:rsidR="00305BA1" w:rsidRPr="00305BA1">
        <w:rPr>
          <w:noProof/>
        </w:rPr>
        <w:t>[154]</w:t>
      </w:r>
      <w:r w:rsidRPr="001D5B92">
        <w:fldChar w:fldCharType="end"/>
      </w:r>
      <w:r w:rsidRPr="001D5B92">
        <w:t>.</w:t>
      </w:r>
    </w:p>
    <w:p w:rsidR="00A32EDD" w:rsidRPr="001D5B92" w:rsidRDefault="00A32EDD" w:rsidP="00CC2B20">
      <w:r w:rsidRPr="001D5B92">
        <w:t>As we noted above, times required to reach equilibrium are longer than those typically required for solution simulations. This is not surprising considering the somewhat constrained nature of the crystal lattice that hinders solvent rearrangement. On the other hand, it does not appear that more conservative equilibration schemes (Suppl. Material Figure 1) using longer (up to 500 ns) heating and restraint protocols lead to different results. However, crystal simulations allow for independent sampling of multiple unit cells, which enhances the sampling of protein configurations. In the past computational resources often restricted crystal simulation studies to single unit cells</w:t>
      </w:r>
      <w:r w:rsidRPr="001D5B92">
        <w:fldChar w:fldCharType="begin" w:fldLock="1"/>
      </w:r>
      <w:r w:rsidR="00E5746F">
        <w:instrText>ADDIN CSL_CITATION { "citationItems" : [ { "id" : "ITEM-1",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1",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2",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2", "issue" : "6", "issued" : { "date-parts" : [ [ "1997", "11", "24" ] ] }, "page" : "1011-1017", "publisher" : "American Chemical Society", "title" : "Fluctuation and correlation in crystalline lysozyme", "type" : "article-journal", "volume" : "37" }, "uris" : [ "http://www.mendeley.com/documents/?uuid=0a95e72c-0f0b-4217-8c02-98e1ccefc12c" ] } ], "mendeley" : { "formattedCitation" : "[60], [136]", "plainTextFormattedCitation" : "[60], [136]", "previouslyFormattedCitation" : "[60], [136]" }, "properties" : { "noteIndex" : 0 }, "schema" : "https://github.com/citation-style-language/schema/raw/master/csl-citation.json" }</w:instrText>
      </w:r>
      <w:r w:rsidRPr="001D5B92">
        <w:fldChar w:fldCharType="separate"/>
      </w:r>
      <w:r w:rsidR="00305BA1" w:rsidRPr="00305BA1">
        <w:rPr>
          <w:noProof/>
        </w:rPr>
        <w:t>[60], [136]</w:t>
      </w:r>
      <w:r w:rsidRPr="001D5B92">
        <w:fldChar w:fldCharType="end"/>
      </w:r>
      <w:r w:rsidRPr="001D5B92">
        <w:t>. The current approach can help re-examine those findings and identify possible artifacts resulting from periodic boundary conditions imposed on a single unit cell. Further methodological investigation is needed to find the best way to harness and consolidate this information.</w:t>
      </w:r>
    </w:p>
    <w:p w:rsidR="00A32EDD" w:rsidRPr="001D5B92" w:rsidRDefault="00A32EDD" w:rsidP="00CC2B20">
      <w:r w:rsidRPr="001D5B92">
        <w:t>One of the most exciting potential contributions of crystalline MD is that it provides a detailed synthetic data set for probing crystal refinement applications. Refinement of the lysozyme structure against the observed simulation electron density yields an R-free factor that is on par with experimental results (16.7% ff14SB refinement without alternate conformations vs. 14.7% experimental result), but it remains to be seen whether the same factors are responsible for that similar level of disagreement. A more detailed analysis of this "R-factor gap"</w:t>
      </w:r>
      <w:r w:rsidRPr="001D5B92">
        <w:fldChar w:fldCharType="begin" w:fldLock="1"/>
      </w:r>
      <w:r w:rsidR="00E5746F">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2]", "plainTextFormattedCitation" : "[112]", "previouslyFormattedCitation" : "[112]" }, "properties" : { "noteIndex" : 0 }, "schema" : "https://github.com/citation-style-language/schema/raw/master/csl-citation.json" }</w:instrText>
      </w:r>
      <w:r w:rsidRPr="001D5B92">
        <w:fldChar w:fldCharType="separate"/>
      </w:r>
      <w:r w:rsidR="00305BA1" w:rsidRPr="00305BA1">
        <w:rPr>
          <w:noProof/>
        </w:rPr>
        <w:t>[112]</w:t>
      </w:r>
      <w:r w:rsidRPr="001D5B92">
        <w:fldChar w:fldCharType="end"/>
      </w:r>
      <w:r w:rsidRPr="001D5B92">
        <w:t xml:space="preserve"> will be presented in a separate publication.</w:t>
      </w:r>
    </w:p>
    <w:p w:rsidR="00E442D9" w:rsidRPr="00E442D9" w:rsidRDefault="00E442D9" w:rsidP="00E442D9">
      <w:pPr>
        <w:pStyle w:val="Heading3"/>
      </w:pPr>
      <w:r>
        <w:t>Methods</w:t>
      </w:r>
    </w:p>
    <w:p w:rsidR="00A32EDD" w:rsidRPr="001D5B92" w:rsidRDefault="00A32EDD" w:rsidP="00A32EDD">
      <w:pPr>
        <w:pStyle w:val="Heading4"/>
      </w:pPr>
      <w:r w:rsidRPr="001D5B92">
        <w:t>Preparation of the simulation supercell</w:t>
      </w:r>
    </w:p>
    <w:p w:rsidR="00A32EDD" w:rsidRPr="00CC2B20" w:rsidRDefault="00A32EDD" w:rsidP="00CC2B20">
      <w:r w:rsidRPr="00CC2B20">
        <w:t>Atomic coordinates were taken from Protein Data Bank</w:t>
      </w:r>
      <w:r w:rsidRPr="00CC2B20">
        <w:fldChar w:fldCharType="begin" w:fldLock="1"/>
      </w:r>
      <w:r w:rsidR="00E5746F">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Pr="00CC2B20">
        <w:fldChar w:fldCharType="separate"/>
      </w:r>
      <w:r w:rsidR="00305BA1" w:rsidRPr="00CC2B20">
        <w:rPr>
          <w:noProof/>
        </w:rPr>
        <w:t>[16]</w:t>
      </w:r>
      <w:r w:rsidRPr="00CC2B20">
        <w:fldChar w:fldCharType="end"/>
      </w:r>
      <w:r w:rsidRPr="00CC2B20">
        <w:t xml:space="preserve"> entry 4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This structure of hen egg-white lysozyme was solved in a triclinic P1 space group at 295 K. Alternate conformations were removed, in each case keeping only the major conformer. His15 was set to the protonated state consistent with its experimental pK</w:t>
      </w:r>
      <w:r w:rsidRPr="00CC2B20">
        <w:rPr>
          <w:vertAlign w:val="subscript"/>
        </w:rPr>
        <w:t>a</w:t>
      </w:r>
      <w:r w:rsidRPr="00CC2B20">
        <w:t xml:space="preserve"> of 4.5-4.6</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A “supercell” of 3 x 2 x 2 unit cells measuring 81.72 x 63.74 x 68.46 Å and containing 12 copies of the lysozyme molecule was created by using the </w:t>
      </w:r>
      <w:proofErr w:type="spellStart"/>
      <w:r w:rsidRPr="00CC2B20">
        <w:rPr>
          <w:i/>
          <w:iCs/>
        </w:rPr>
        <w:t>PropPDB</w:t>
      </w:r>
      <w:proofErr w:type="spellEnd"/>
      <w:r w:rsidRPr="00CC2B20">
        <w:t xml:space="preserve"> module of the AmberTools</w:t>
      </w:r>
      <w:r w:rsidRPr="00CC2B20">
        <w:fldChar w:fldCharType="begin" w:fldLock="1"/>
      </w:r>
      <w:r w:rsidR="00E5746F">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81]" }, "properties" : { "noteIndex" : 0 }, "schema" : "https://github.com/citation-style-language/schema/raw/master/csl-citation.json" }</w:instrText>
      </w:r>
      <w:r w:rsidRPr="00CC2B20">
        <w:fldChar w:fldCharType="separate"/>
      </w:r>
      <w:r w:rsidR="00305BA1" w:rsidRPr="00CC2B20">
        <w:rPr>
          <w:noProof/>
        </w:rPr>
        <w:t>[81]</w:t>
      </w:r>
      <w:r w:rsidRPr="00CC2B20">
        <w:fldChar w:fldCharType="end"/>
      </w:r>
      <w:r w:rsidRPr="00CC2B20">
        <w:t xml:space="preserve"> package (</w:t>
      </w:r>
      <w:r w:rsidR="000151A4" w:rsidRPr="00CC2B20">
        <w:fldChar w:fldCharType="begin"/>
      </w:r>
      <w:r w:rsidR="000151A4" w:rsidRPr="00CC2B20">
        <w:instrText xml:space="preserve"> REF _Ref424125327 \h </w:instrText>
      </w:r>
      <w:r w:rsidR="00CC2B20" w:rsidRPr="00CC2B20">
        <w:instrText xml:space="preserve"> \* MERGEFORMAT </w:instrText>
      </w:r>
      <w:r w:rsidR="000151A4" w:rsidRPr="00CC2B20">
        <w:fldChar w:fldCharType="separate"/>
      </w:r>
      <w:r w:rsidR="00345430">
        <w:t xml:space="preserve">Figure </w:t>
      </w:r>
      <w:r w:rsidR="00345430">
        <w:rPr>
          <w:noProof/>
        </w:rPr>
        <w:t>4</w:t>
      </w:r>
      <w:r w:rsidR="00345430">
        <w:rPr>
          <w:noProof/>
        </w:rPr>
        <w:noBreakHyphen/>
        <w:t>1</w:t>
      </w:r>
      <w:r w:rsidR="000151A4" w:rsidRPr="00CC2B20">
        <w:fldChar w:fldCharType="end"/>
      </w:r>
      <w:r w:rsidRPr="00CC2B20">
        <w:t>). Solvent conditions followed the strategy described earlier</w:t>
      </w:r>
      <w:r w:rsidRPr="00CC2B20">
        <w:fldChar w:fldCharType="begin" w:fldLock="1"/>
      </w:r>
      <w:r w:rsidR="00E5746F">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8], [79]", "plainTextFormattedCitation" : "[78], [79]", "previouslyFormattedCitation" : "[78], [79]" }, "properties" : { "noteIndex" : 0 }, "schema" : "https://github.com/citation-style-language/schema/raw/master/csl-citation.json" }</w:instrText>
      </w:r>
      <w:r w:rsidRPr="00CC2B20">
        <w:fldChar w:fldCharType="separate"/>
      </w:r>
      <w:r w:rsidR="00305BA1" w:rsidRPr="00CC2B20">
        <w:rPr>
          <w:noProof/>
        </w:rPr>
        <w:t>[78], [79]</w:t>
      </w:r>
      <w:r w:rsidRPr="00CC2B20">
        <w:fldChar w:fldCharType="end"/>
      </w:r>
      <w:r w:rsidRPr="00CC2B20">
        <w:t xml:space="preserve">: we retained all of the experimentally determined solvent positions (except for minor alternate conformers) which included 134 water, 7 nitrate and 3 acetate molecules. We used the AmberTools </w:t>
      </w:r>
      <w:r w:rsidRPr="00CC2B20">
        <w:rPr>
          <w:i/>
          <w:iCs/>
        </w:rPr>
        <w:t xml:space="preserve">AddToBox </w:t>
      </w:r>
      <w:r w:rsidRPr="00CC2B20">
        <w:t>program to add additional acetate, nitrate and sodium ions to both neutralize the system and replicate crystal liquor concentrations. Three of the additional acetates and one nitrate were placed in the positions identified in the cryogenic structure (PDB:3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Test simulations of about 10ns in the NPT ensemble after equilibration were performed in order to find the amount of solvent that best matched the experimental volume of the crystal. Details of the simulations are give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345430" w:rsidRPr="00146F63">
        <w:t xml:space="preserve">Table </w:t>
      </w:r>
      <w:r w:rsidR="00345430">
        <w:t>4</w:t>
      </w:r>
      <w:r w:rsidR="00345430">
        <w:noBreakHyphen/>
        <w:t>1</w:t>
      </w:r>
      <w:r w:rsidR="000151A4" w:rsidRPr="00CC2B20">
        <w:fldChar w:fldCharType="end"/>
      </w:r>
      <w:r w:rsidRPr="00CC2B20">
        <w:t>.</w:t>
      </w:r>
    </w:p>
    <w:p w:rsidR="00A32EDD" w:rsidRPr="001D5B92" w:rsidRDefault="00A32EDD" w:rsidP="00A32EDD">
      <w:pPr>
        <w:pStyle w:val="Heading4"/>
      </w:pPr>
      <w:r w:rsidRPr="001D5B92">
        <w:t>Molecular dynamics simulations</w:t>
      </w:r>
    </w:p>
    <w:p w:rsidR="00A32EDD" w:rsidRPr="001D5B92" w:rsidRDefault="00A32EDD" w:rsidP="00CC2B20">
      <w:r w:rsidRPr="001D5B92">
        <w:t xml:space="preserve">Protonation of the protein and construction of molecular topology and coordinate files for the crystal supercell were done using the </w:t>
      </w:r>
      <w:r w:rsidRPr="001D5B92">
        <w:rPr>
          <w:i/>
          <w:iCs/>
        </w:rPr>
        <w:t>tleap</w:t>
      </w:r>
      <w:r w:rsidRPr="001D5B92">
        <w:t xml:space="preserve"> module of AmberTools and </w:t>
      </w:r>
      <w:r w:rsidRPr="001D5B92">
        <w:rPr>
          <w:i/>
          <w:iCs/>
        </w:rPr>
        <w:t>Reduce</w:t>
      </w:r>
      <w:r w:rsidRPr="001D5B92">
        <w:t>.</w:t>
      </w:r>
      <w:r w:rsidRPr="001D5B92">
        <w:fldChar w:fldCharType="begin" w:fldLock="1"/>
      </w:r>
      <w:r w:rsidR="00E5746F">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2]", "plainTextFormattedCitation" : "[82]", "previouslyFormattedCitation" : "[82]" }, "properties" : { "noteIndex" : 0 }, "schema" : "https://github.com/citation-style-language/schema/raw/master/csl-citation.json" }</w:instrText>
      </w:r>
      <w:r w:rsidRPr="001D5B92">
        <w:fldChar w:fldCharType="separate"/>
      </w:r>
      <w:r w:rsidR="00305BA1" w:rsidRPr="00305BA1">
        <w:rPr>
          <w:noProof/>
        </w:rPr>
        <w:t>[82]</w:t>
      </w:r>
      <w:r w:rsidRPr="001D5B92">
        <w:fldChar w:fldCharType="end"/>
      </w:r>
      <w:r w:rsidRPr="001D5B92">
        <w:t xml:space="preserve"> Acetate ions were modeled with parameters derived using the IPOLQ method.</w:t>
      </w:r>
      <w:r w:rsidRPr="001D5B92">
        <w:fldChar w:fldCharType="begin" w:fldLock="1"/>
      </w:r>
      <w:r w:rsidR="00E5746F">
        <w:instrText>ADDIN CSL_CITATION { "citationItems" : [ { "id" : "ITEM-1",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1",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plainTextFormattedCitation" : "[155]", "previouslyFormattedCitation" : "[155]" }, "properties" : { "noteIndex" : 0 }, "schema" : "https://github.com/citation-style-language/schema/raw/master/csl-citation.json" }</w:instrText>
      </w:r>
      <w:r w:rsidRPr="001D5B92">
        <w:fldChar w:fldCharType="separate"/>
      </w:r>
      <w:r w:rsidR="00305BA1" w:rsidRPr="00305BA1">
        <w:rPr>
          <w:noProof/>
        </w:rPr>
        <w:t>[155]</w:t>
      </w:r>
      <w:r w:rsidRPr="001D5B92">
        <w:fldChar w:fldCharType="end"/>
      </w:r>
      <w:r w:rsidRPr="001D5B92">
        <w:t xml:space="preserve"> Nitrate ion parameters were taken from Ref. </w:t>
      </w:r>
      <w:r w:rsidRPr="001D5B92">
        <w:fldChar w:fldCharType="begin" w:fldLock="1"/>
      </w:r>
      <w:r w:rsidR="00E5746F">
        <w:instrText>ADDIN CSL_CITATION { "citationItems" : [ { "id" : "ITEM-1", "itemData" : { "id" : "ITEM-1", "issued" : { "date-parts" : [ [ "0" ] ] }, "title" : "www.pharmacy.manchester.ac.uk/bryce/amber/", "type" : "webpage" }, "uris" : [ "http://www.mendeley.com/documents/?uuid=8a268b94-6c29-347f-b56d-bf796ac3061f" ] } ], "mendeley" : { "formattedCitation" : "[156]", "plainTextFormattedCitation" : "[156]", "previouslyFormattedCitation" : "[156]" }, "properties" : { "noteIndex" : 0 }, "schema" : "https://github.com/citation-style-language/schema/raw/master/csl-citation.json" }</w:instrText>
      </w:r>
      <w:r w:rsidRPr="001D5B92">
        <w:fldChar w:fldCharType="separate"/>
      </w:r>
      <w:r w:rsidR="00305BA1" w:rsidRPr="00305BA1">
        <w:rPr>
          <w:noProof/>
        </w:rPr>
        <w:t>[156]</w:t>
      </w:r>
      <w:r w:rsidRPr="001D5B92">
        <w:fldChar w:fldCharType="end"/>
      </w:r>
      <w:r w:rsidRPr="001D5B92">
        <w:rPr>
          <w:rStyle w:val="CommentReference"/>
          <w:rFonts w:cstheme="minorHAnsi"/>
          <w:sz w:val="24"/>
          <w:szCs w:val="24"/>
          <w:lang w:eastAsia="zh-CN"/>
        </w:rPr>
        <w:t>.</w:t>
      </w:r>
      <w:r w:rsidRPr="001D5B92">
        <w:rPr>
          <w:color w:val="FF0000"/>
        </w:rPr>
        <w:t xml:space="preserve"> </w:t>
      </w:r>
      <w:r w:rsidRPr="001D5B92">
        <w:t>All other parameters were taken from the corresponding force field’s standard parameters. The force fields used were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ff14SB, ff14ipq</w:t>
      </w:r>
      <w:r w:rsidRPr="001D5B92">
        <w:fldChar w:fldCharType="begin" w:fldLock="1"/>
      </w:r>
      <w:r w:rsidR="00E5746F">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Pr="001D5B92">
        <w:fldChar w:fldCharType="separate"/>
      </w:r>
      <w:r w:rsidR="00305BA1" w:rsidRPr="00305BA1">
        <w:rPr>
          <w:noProof/>
        </w:rPr>
        <w:t>[32]</w:t>
      </w:r>
      <w:r w:rsidRPr="001D5B92">
        <w:fldChar w:fldCharType="end"/>
      </w:r>
      <w:r w:rsidRPr="001D5B92">
        <w:t xml:space="preserve"> and CHARMM 36</w:t>
      </w:r>
      <w:r w:rsidRPr="001D5B92">
        <w:fldChar w:fldCharType="begin" w:fldLock="1"/>
      </w:r>
      <w:r w:rsidR="00E5746F">
        <w:instrText>ADDIN CSL_CITATION { "citationItems" : [ { "id" : "ITEM-1",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1",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mendeley" : { "formattedCitation" : "[157]", "plainTextFormattedCitation" : "[157]", "previouslyFormattedCitation" : "[157]" }, "properties" : { "noteIndex" : 0 }, "schema" : "https://github.com/citation-style-language/schema/raw/master/csl-citation.json" }</w:instrText>
      </w:r>
      <w:r w:rsidRPr="001D5B92">
        <w:fldChar w:fldCharType="separate"/>
      </w:r>
      <w:r w:rsidR="00305BA1" w:rsidRPr="00305BA1">
        <w:rPr>
          <w:noProof/>
        </w:rPr>
        <w:t>[157]</w:t>
      </w:r>
      <w:r w:rsidRPr="001D5B92">
        <w:fldChar w:fldCharType="end"/>
      </w:r>
      <w:r w:rsidRPr="001D5B92">
        <w:t xml:space="preserve"> (C36). The </w:t>
      </w:r>
      <w:bookmarkStart w:id="59" w:name="OLE_LINK12"/>
      <w:bookmarkStart w:id="60" w:name="OLE_LINK13"/>
      <w:r w:rsidRPr="001D5B92">
        <w:t>TIP4P-Ew parameters</w:t>
      </w:r>
      <w:bookmarkEnd w:id="59"/>
      <w:bookmarkEnd w:id="60"/>
      <w:r w:rsidRPr="001D5B92">
        <w:fldChar w:fldCharType="begin" w:fldLock="1"/>
      </w:r>
      <w:r w:rsidR="00E5746F">
        <w:instrText>ADDIN CSL_CITATION { "citationItems" : [ { "id" : "ITEM-1", "itemData" : { "DOI" : "10.1063/1.2085031", "ISSN" : "0021-9606", "PMID" : "16321097", "abstract" : "The liquid-vapor-phase equilibrium properties of the previously developed TIP4P-Ew water model have been studied using thermodynamic integration free-energy simulation techniques in the temperature range of 274-400 K. We stress that free-energy results from simulations need to be corrected in order to be compared to the experiment. This is due to the fact that the thermodynamic end states accessible through simulations correspond to fictitious substances (classical rigid liquids and classical rigid ideal gases) while experiments operate on real substances (liquids and real gases, with quantum effects). After applying analytical corrections the vapor pressure curve obtained from simulated free-energy changes is in excellent agreement with the experimental vapor pressure curve. The boiling point of TIP4P-Ew water under ambient pressure is found to be at 370.3+/-1.9 K, about 7 K higher than the boiling point of TIP4P water (363.7+/-5.1 K; from simulations that employ finite range treatment of electrostatic and Lennard-Jones interactions). This is in contrast to the approximately +15 K by which the temperature of the density maximum and the melting temperature of TIP4P-Ew are shifted relative to TIP4P, indicating that the temperature range over which the liquid phase of TIP4P-Ew is stable is narrower than that of TIP4P and resembles more that of real water. The quality of the vapor pressure results highlights the success of TIP4P-Ew in describing the energetic and entropic aspects of intermolecular interactions in liquid water.",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container-title" : "The Journal of chemical physics", "id" : "ITEM-1", "issue" : "19", "issued" : { "date-parts" : [ [ "2005", "11", "15" ] ] }, "note" : "tip4p-ew", "page" : "194504", "title" : "Characterization of the TIP4P-Ew water model: vapor pressure and boiling point.", "type" : "article-journal", "volume" : "123" }, "uris" : [ "http://www.mendeley.com/documents/?uuid=9184dd02-da6f-4392-af1d-c52ea94e949c" ] }, { "id" : "ITEM-2",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2",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158]", "plainTextFormattedCitation" : "[48], [158]", "previouslyFormattedCitation" : "[48], [158]" }, "properties" : { "noteIndex" : 0 }, "schema" : "https://github.com/citation-style-language/schema/raw/master/csl-citation.json" }</w:instrText>
      </w:r>
      <w:r w:rsidRPr="001D5B92">
        <w:fldChar w:fldCharType="separate"/>
      </w:r>
      <w:r w:rsidR="00305BA1" w:rsidRPr="00305BA1">
        <w:rPr>
          <w:noProof/>
        </w:rPr>
        <w:t>[48], [158]</w:t>
      </w:r>
      <w:r w:rsidRPr="001D5B92">
        <w:fldChar w:fldCharType="end"/>
      </w:r>
      <w:r w:rsidRPr="001D5B92">
        <w:t xml:space="preserve"> were used for the water model with the corresponding </w:t>
      </w:r>
      <w:proofErr w:type="spellStart"/>
      <w:r w:rsidRPr="001D5B92">
        <w:t>Joung</w:t>
      </w:r>
      <w:proofErr w:type="spellEnd"/>
      <w:r w:rsidRPr="001D5B92">
        <w:t>/Cheatham parameters set for Na</w:t>
      </w:r>
      <w:r w:rsidRPr="001D5B92">
        <w:rPr>
          <w:vertAlign w:val="superscript"/>
        </w:rPr>
        <w:t>+</w:t>
      </w:r>
      <w:r w:rsidRPr="001D5B92">
        <w:t xml:space="preserve"> ions.</w:t>
      </w:r>
      <w:r w:rsidRPr="001D5B92">
        <w:fldChar w:fldCharType="begin" w:fldLock="1"/>
      </w:r>
      <w:r w:rsidR="00E5746F">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Pr="001D5B92">
        <w:fldChar w:fldCharType="separate"/>
      </w:r>
      <w:r w:rsidR="00305BA1" w:rsidRPr="00305BA1">
        <w:rPr>
          <w:noProof/>
        </w:rPr>
        <w:t>[159]</w:t>
      </w:r>
      <w:r w:rsidRPr="001D5B92">
        <w:fldChar w:fldCharType="end"/>
      </w:r>
    </w:p>
    <w:p w:rsidR="00A32EDD" w:rsidRPr="00CC2B20" w:rsidRDefault="00A32EDD" w:rsidP="00CC2B20">
      <w:r w:rsidRPr="00CC2B20">
        <w:t>System optimization, equilibration, and production dynamics were performed using the PMEMD module of Amber14</w:t>
      </w:r>
      <w:r w:rsidRPr="00CC2B20">
        <w:fldChar w:fldCharType="begin" w:fldLock="1"/>
      </w:r>
      <w:r w:rsidR="00E5746F">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Pr="00CC2B20">
        <w:fldChar w:fldCharType="separate"/>
      </w:r>
      <w:r w:rsidR="00305BA1" w:rsidRPr="00CC2B20">
        <w:rPr>
          <w:noProof/>
        </w:rPr>
        <w:t>[26]</w:t>
      </w:r>
      <w:r w:rsidRPr="00CC2B20">
        <w:fldChar w:fldCharType="end"/>
      </w:r>
      <w:r w:rsidRPr="00CC2B20">
        <w:t xml:space="preserve">. When the system volume was allowed to vary (during equilibration only), </w:t>
      </w:r>
      <w:bookmarkStart w:id="61" w:name="OLE_LINK14"/>
      <w:bookmarkStart w:id="62" w:name="OLE_LINK15"/>
      <w:r w:rsidRPr="00CC2B20">
        <w:t xml:space="preserve">constant pressure was maintained by a </w:t>
      </w:r>
      <w:proofErr w:type="spellStart"/>
      <w:r w:rsidRPr="00CC2B20">
        <w:t>Berendsen</w:t>
      </w:r>
      <w:proofErr w:type="spellEnd"/>
      <w:r w:rsidRPr="00CC2B20">
        <w:t xml:space="preserve"> barostat</w:t>
      </w:r>
      <w:bookmarkEnd w:id="61"/>
      <w:r w:rsidRPr="00CC2B20">
        <w:fldChar w:fldCharType="begin" w:fldLock="1"/>
      </w:r>
      <w:r w:rsidR="00E5746F">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Pr="00CC2B20">
        <w:fldChar w:fldCharType="separate"/>
      </w:r>
      <w:r w:rsidR="00305BA1" w:rsidRPr="00CC2B20">
        <w:rPr>
          <w:noProof/>
        </w:rPr>
        <w:t>[36]</w:t>
      </w:r>
      <w:r w:rsidRPr="00CC2B20">
        <w:fldChar w:fldCharType="end"/>
      </w:r>
      <w:r w:rsidRPr="00CC2B20">
        <w:t xml:space="preserve"> with isotropic pressure scaling</w:t>
      </w:r>
      <w:bookmarkEnd w:id="62"/>
      <w:r w:rsidRPr="00CC2B20">
        <w:t xml:space="preserve"> and a time constant of 1.0 ps. Constant temperature was maintained with a </w:t>
      </w:r>
      <w:proofErr w:type="spellStart"/>
      <w:r w:rsidRPr="00CC2B20">
        <w:t>Langevin</w:t>
      </w:r>
      <w:proofErr w:type="spellEnd"/>
      <w:r w:rsidRPr="00CC2B20">
        <w:t xml:space="preserve"> thermostat</w:t>
      </w:r>
      <w:r w:rsidRPr="00CC2B20">
        <w:fldChar w:fldCharType="begin" w:fldLock="1"/>
      </w:r>
      <w:r w:rsidR="00E5746F">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Pr="00CC2B20">
        <w:fldChar w:fldCharType="separate"/>
      </w:r>
      <w:r w:rsidR="00305BA1" w:rsidRPr="00CC2B20">
        <w:rPr>
          <w:noProof/>
        </w:rPr>
        <w:t>[37]</w:t>
      </w:r>
      <w:r w:rsidRPr="00CC2B20">
        <w:fldChar w:fldCharType="end"/>
      </w:r>
      <w:r w:rsidRPr="00CC2B20">
        <w:t xml:space="preserve"> (collision frequency of 1/</w:t>
      </w:r>
      <w:proofErr w:type="spellStart"/>
      <w:r w:rsidRPr="00CC2B20">
        <w:t>ps</w:t>
      </w:r>
      <w:proofErr w:type="spellEnd"/>
      <w:r w:rsidRPr="00CC2B20">
        <w:t>) at the experimental crystal diffraction temperature of 295 K. Force calculations were performed with a 9.0 Å real space cutoff in the context of periodic boundary conditions, smooth particle-mesh Ewald electrostatics</w:t>
      </w:r>
      <w:r w:rsidRPr="00CC2B20">
        <w:fldChar w:fldCharType="begin" w:fldLock="1"/>
      </w:r>
      <w:r w:rsidR="00E5746F">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6]", "plainTextFormattedCitation" : "[45], [86]", "previouslyFormattedCitation" : "[45], [86]" }, "properties" : { "noteIndex" : 0 }, "schema" : "https://github.com/citation-style-language/schema/raw/master/csl-citation.json" }</w:instrText>
      </w:r>
      <w:r w:rsidRPr="00CC2B20">
        <w:fldChar w:fldCharType="separate"/>
      </w:r>
      <w:r w:rsidR="00305BA1" w:rsidRPr="00CC2B20">
        <w:rPr>
          <w:noProof/>
        </w:rPr>
        <w:t>[45], [86]</w:t>
      </w:r>
      <w:r w:rsidRPr="00CC2B20">
        <w:fldChar w:fldCharType="end"/>
      </w:r>
      <w:r w:rsidRPr="00CC2B20">
        <w:t xml:space="preserve"> and a homogeneity assumption for long-range van der Waals contributions. The SHAKE</w:t>
      </w:r>
      <w:r w:rsidRPr="00CC2B20">
        <w:fldChar w:fldCharType="begin" w:fldLock="1"/>
      </w:r>
      <w:r w:rsidR="00E5746F">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Pr="00CC2B20">
        <w:fldChar w:fldCharType="separate"/>
      </w:r>
      <w:r w:rsidR="00305BA1" w:rsidRPr="00CC2B20">
        <w:rPr>
          <w:noProof/>
        </w:rPr>
        <w:t>[39]</w:t>
      </w:r>
      <w:r w:rsidRPr="00CC2B20">
        <w:fldChar w:fldCharType="end"/>
      </w:r>
      <w:r w:rsidRPr="00CC2B20">
        <w:t xml:space="preserve"> and SETTLE</w:t>
      </w:r>
      <w:r w:rsidRPr="00CC2B20">
        <w:fldChar w:fldCharType="begin" w:fldLock="1"/>
      </w:r>
      <w:r w:rsidR="00E5746F">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Pr="00CC2B20">
        <w:fldChar w:fldCharType="separate"/>
      </w:r>
      <w:r w:rsidR="00305BA1" w:rsidRPr="00CC2B20">
        <w:rPr>
          <w:noProof/>
        </w:rPr>
        <w:t>[38]</w:t>
      </w:r>
      <w:r w:rsidRPr="00CC2B20">
        <w:fldChar w:fldCharType="end"/>
      </w:r>
      <w:r w:rsidRPr="00CC2B20">
        <w:t xml:space="preserve"> algorithms were used to constrain the lengths of bonds to hydrogen and the internal geometry of rigid water molecules, respectively. A 2 fs timestep was used.</w:t>
      </w:r>
    </w:p>
    <w:p w:rsidR="00A32EDD" w:rsidRPr="00CC2B20" w:rsidRDefault="00A32EDD" w:rsidP="00CC2B20">
      <w:r w:rsidRPr="00CC2B20">
        <w:t xml:space="preserve">To test the amount of solvent necessary to replicate experimental volume, the equilibration scheme of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was used, followed by approximately 10 ns of unrestrained dynamics propagated in the isothermal/isobaric ensemble. Volumes over the trajectory were compared to experimental volume and the systems show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345430" w:rsidRPr="00146F63">
        <w:t xml:space="preserve">Table </w:t>
      </w:r>
      <w:r w:rsidR="00345430">
        <w:t>4</w:t>
      </w:r>
      <w:r w:rsidR="00345430">
        <w:noBreakHyphen/>
        <w:t>1</w:t>
      </w:r>
      <w:r w:rsidR="000151A4" w:rsidRPr="00CC2B20">
        <w:fldChar w:fldCharType="end"/>
      </w:r>
      <w:r w:rsidRPr="00CC2B20">
        <w:t xml:space="preserve"> were chosen for production.</w:t>
      </w:r>
    </w:p>
    <w:p w:rsidR="00A32EDD" w:rsidRPr="001D5B92" w:rsidRDefault="00A32EDD" w:rsidP="00CC2B20">
      <w:r w:rsidRPr="001D5B92">
        <w:t>For equilibration, non-crystallographic solvent positions were relaxed via 100 steps of steepest descent optimization followed by 900 steps of conjugate gradient optimization with 256 kcal/(mol-Å</w:t>
      </w:r>
      <w:r w:rsidRPr="001D5B92">
        <w:rPr>
          <w:vertAlign w:val="superscript"/>
        </w:rPr>
        <w:t>2</w:t>
      </w:r>
      <w:r w:rsidRPr="001D5B92">
        <w:t>) position restraints applied to protein and crystallographic solvent molecules. Next the conformations of protein residues, including added hydrogens, were relaxed using the same minimization algorithm and with restraints applied to all solvent molecules. A third round of coordinate optimization followed in the same manner but with no restraints. Next, initial restrained dynamics were performed at constant volume for 1 ns with</w:t>
      </w:r>
      <w:r>
        <w:t xml:space="preserve"> </w:t>
      </w:r>
      <w:r w:rsidRPr="001D5B92">
        <w:t>10 kcal</w:t>
      </w:r>
      <w:proofErr w:type="gramStart"/>
      <w:r w:rsidRPr="001D5B92">
        <w:t>/(</w:t>
      </w:r>
      <w:proofErr w:type="gramEnd"/>
      <w:r w:rsidRPr="001D5B92">
        <w:t>mol-Å</w:t>
      </w:r>
      <w:r w:rsidRPr="001D5B92">
        <w:rPr>
          <w:vertAlign w:val="superscript"/>
        </w:rPr>
        <w:t>2</w:t>
      </w:r>
      <w:r w:rsidRPr="001D5B92">
        <w:t>) restraints on all protein, acetate and nitrate atoms, as the system was heated to the experimental temperature of 295K. Restraints were then relaxed with 4 ns of 10 kcal/(mol-Å</w:t>
      </w:r>
      <w:r w:rsidRPr="001D5B92">
        <w:rPr>
          <w:vertAlign w:val="superscript"/>
        </w:rPr>
        <w:t>2</w:t>
      </w:r>
      <w:r w:rsidRPr="001D5B92">
        <w:t>) restraints on the same atoms, 6 ns of 1 kcal/(mol-Å</w:t>
      </w:r>
      <w:r w:rsidRPr="001D5B92">
        <w:rPr>
          <w:vertAlign w:val="superscript"/>
        </w:rPr>
        <w:t>2</w:t>
      </w:r>
      <w:r w:rsidRPr="001D5B92">
        <w:t>) and 12 ns of 0.1 kcal/(mol-Å</w:t>
      </w:r>
      <w:r w:rsidRPr="001D5B92">
        <w:rPr>
          <w:vertAlign w:val="superscript"/>
        </w:rPr>
        <w:t>2</w:t>
      </w:r>
      <w:r w:rsidRPr="001D5B92">
        <w:t>) restraints. Unrestrained dynamics were then propagated in the NVT ensemble with a two femtosecond timestep</w:t>
      </w:r>
      <w:r>
        <w:t xml:space="preserve"> for 1140-1160ns</w:t>
      </w:r>
      <w:r w:rsidRPr="001D5B92">
        <w:t>.</w:t>
      </w:r>
      <w:r>
        <w:t xml:space="preserve"> Only the final 1000ns of each simulation were used for the analysis presented here. </w:t>
      </w:r>
    </w:p>
    <w:p w:rsidR="00A32EDD" w:rsidRPr="00A32EDD" w:rsidRDefault="00A32EDD" w:rsidP="00CC2B20">
      <w:r w:rsidRPr="001D5B92">
        <w:t>A parallel solution simulation placed a single monomer in a box of 9375 TIP4P-EW water and 8 Cl</w:t>
      </w:r>
      <w:r w:rsidRPr="001D5B92">
        <w:rPr>
          <w:vertAlign w:val="superscript"/>
        </w:rPr>
        <w:t>-</w:t>
      </w:r>
      <w:r w:rsidRPr="001D5B92">
        <w:t xml:space="preserve"> ions in a rectangular box of dimension 60 x 67 x 74 Å.  We performed 28 ns of equilibration, with gradually decreasing constraints on the protein atoms, followed by 1 μs of production simulation, using a 1 fs time step, a </w:t>
      </w:r>
      <w:proofErr w:type="spellStart"/>
      <w:r w:rsidRPr="001D5B92">
        <w:t>Langevin</w:t>
      </w:r>
      <w:proofErr w:type="spellEnd"/>
      <w:r w:rsidRPr="001D5B92">
        <w:t xml:space="preserve"> thermostat with a collision time of 1 ps</w:t>
      </w:r>
      <w:r w:rsidRPr="001D5B92">
        <w:rPr>
          <w:vertAlign w:val="superscript"/>
        </w:rPr>
        <w:t>-1</w:t>
      </w:r>
      <w:r w:rsidRPr="001D5B92">
        <w:t>, and a weak-coupling barostat with a time constant of 5 ps.</w:t>
      </w:r>
    </w:p>
    <w:p w:rsidR="00A32EDD" w:rsidRPr="001D5B92" w:rsidRDefault="00A32EDD" w:rsidP="00A32EDD">
      <w:pPr>
        <w:pStyle w:val="Heading4"/>
      </w:pPr>
      <w:r w:rsidRPr="001D5B92">
        <w:t>Analysis of data</w:t>
      </w:r>
    </w:p>
    <w:p w:rsidR="00A32EDD" w:rsidRDefault="00A32EDD" w:rsidP="00CC2B20">
      <w:pPr>
        <w:rPr>
          <w:sz w:val="24"/>
        </w:rPr>
      </w:pPr>
      <w:r w:rsidRPr="00CC2B20">
        <w:t xml:space="preserve">Data analysis was carried out using a combination of in-house scripts and the AmberTools </w:t>
      </w:r>
      <w:proofErr w:type="spellStart"/>
      <w:r w:rsidRPr="00CC2B20">
        <w:t>cpptraj</w:t>
      </w:r>
      <w:proofErr w:type="spellEnd"/>
      <w:r w:rsidRPr="00CC2B20">
        <w:fldChar w:fldCharType="begin" w:fldLock="1"/>
      </w:r>
      <w:r w:rsidR="00E5746F">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1]", "plainTextFormattedCitation" : "[111]", "previouslyFormattedCitation" : "[111]" }, "properties" : { "noteIndex" : 0 }, "schema" : "https://github.com/citation-style-language/schema/raw/master/csl-citation.json" }</w:instrText>
      </w:r>
      <w:r w:rsidRPr="00CC2B20">
        <w:fldChar w:fldCharType="separate"/>
      </w:r>
      <w:r w:rsidR="00305BA1" w:rsidRPr="00CC2B20">
        <w:rPr>
          <w:noProof/>
        </w:rPr>
        <w:t>[111]</w:t>
      </w:r>
      <w:r w:rsidRPr="00CC2B20">
        <w:fldChar w:fldCharType="end"/>
      </w:r>
      <w:r w:rsidRPr="00CC2B20">
        <w:t xml:space="preserve"> module. Two root mean square deviation (RMSD) metrics referred to here as “best-fit superposition RMSD” and “lattice-fit RMSD” were calculated using the </w:t>
      </w:r>
      <w:proofErr w:type="spellStart"/>
      <w:r w:rsidRPr="00CC2B20">
        <w:t>Kabsch</w:t>
      </w:r>
      <w:proofErr w:type="spellEnd"/>
      <w:r w:rsidRPr="00CC2B20">
        <w:t xml:space="preserve"> algorithm</w:t>
      </w:r>
      <w:r w:rsidRPr="00CC2B20">
        <w:fldChar w:fldCharType="begin" w:fldLock="1"/>
      </w:r>
      <w:r w:rsidR="00E5746F">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7]", "plainTextFormattedCitation" : "[87]", "previouslyFormattedCitation" : "[87]" }, "properties" : { "noteIndex" : 0 }, "schema" : "https://github.com/citation-style-language/schema/raw/master/csl-citation.json" }</w:instrText>
      </w:r>
      <w:r w:rsidRPr="00CC2B20">
        <w:fldChar w:fldCharType="separate"/>
      </w:r>
      <w:r w:rsidR="00305BA1" w:rsidRPr="00CC2B20">
        <w:rPr>
          <w:noProof/>
        </w:rPr>
        <w:t>[87]</w:t>
      </w:r>
      <w:r w:rsidRPr="00CC2B20">
        <w:fldChar w:fldCharType="end"/>
      </w:r>
      <w:r w:rsidRPr="00CC2B20">
        <w:t xml:space="preserve">, and two B-factor metrics were calculated as described below and in greater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Secondary structure was determined using the DSSP</w:t>
      </w:r>
      <w:r w:rsidRPr="00CC2B20">
        <w:fldChar w:fldCharType="begin" w:fldLock="1"/>
      </w:r>
      <w:r w:rsidR="00E5746F">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note" : "stride", "page" : "566-79", "title" : "Knowledge-based protein secondary structure assignment.", "type" : "article-journal", "volume" : "23" }, "uris" : [ "http://www.mendeley.com/documents/?uuid=2e678594-2aa6-46e3-827d-9515987e09c8" ] } ], "mendeley" : { "formattedCitation" : "[160]", "plainTextFormattedCitation" : "[160]", "previouslyFormattedCitation" : "[160]" }, "properties" : { "noteIndex" : 0 }, "schema" : "https://github.com/citation-style-language/schema/raw/master/csl-citation.json" }</w:instrText>
      </w:r>
      <w:r w:rsidRPr="00CC2B20">
        <w:fldChar w:fldCharType="separate"/>
      </w:r>
      <w:r w:rsidR="00305BA1" w:rsidRPr="00CC2B20">
        <w:rPr>
          <w:noProof/>
        </w:rPr>
        <w:t>[160]</w:t>
      </w:r>
      <w:r w:rsidRPr="00CC2B20">
        <w:fldChar w:fldCharType="end"/>
      </w:r>
      <w:r w:rsidRPr="00CC2B20">
        <w:t xml:space="preserve"> algorithm. Simulation average electron density was calculated as described in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using md2map, part of the crystal simulation analysis toolkit in AmberTools and making use of CCP4 programs.</w:t>
      </w:r>
      <w:r w:rsidRPr="00CC2B20">
        <w:fldChar w:fldCharType="begin" w:fldLock="1"/>
      </w:r>
      <w:r w:rsidR="00E5746F">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mendeley" : { "formattedCitation" : "[95]", "plainTextFormattedCitation" : "[95]", "previouslyFormattedCitation" : "[95]" }, "properties" : { "noteIndex" : 0 }, "schema" : "https://github.com/citation-style-language/schema/raw/master/csl-citation.json" }</w:instrText>
      </w:r>
      <w:r w:rsidRPr="00CC2B20">
        <w:fldChar w:fldCharType="separate"/>
      </w:r>
      <w:r w:rsidR="00305BA1" w:rsidRPr="00CC2B20">
        <w:rPr>
          <w:noProof/>
        </w:rPr>
        <w:t>[95]</w:t>
      </w:r>
      <w:r w:rsidRPr="00CC2B20">
        <w:fldChar w:fldCharType="end"/>
      </w:r>
      <w:r w:rsidRPr="00CC2B20">
        <w:t xml:space="preserve"> The maps were truncated at a resolution of 0.95 Å, corresponding to the experimental result. The Visual Molecular Dynamics (VMD) program</w:t>
      </w:r>
      <w:r w:rsidRPr="00CC2B20">
        <w:fldChar w:fldCharType="begin" w:fldLock="1"/>
      </w:r>
      <w:r w:rsidR="00E5746F">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3]", "plainTextFormattedCitation" : "[93]", "previouslyFormattedCitation" : "[93]" }, "properties" : { "noteIndex" : 0 }, "schema" : "https://github.com/citation-style-language/schema/raw/master/csl-citation.json" }</w:instrText>
      </w:r>
      <w:r w:rsidRPr="00CC2B20">
        <w:fldChar w:fldCharType="separate"/>
      </w:r>
      <w:r w:rsidR="00305BA1" w:rsidRPr="00CC2B20">
        <w:rPr>
          <w:noProof/>
        </w:rPr>
        <w:t>[93]</w:t>
      </w:r>
      <w:r w:rsidRPr="00CC2B20">
        <w:fldChar w:fldCharType="end"/>
      </w:r>
      <w:r w:rsidRPr="00CC2B20">
        <w:t xml:space="preserve">, </w:t>
      </w:r>
      <w:proofErr w:type="spellStart"/>
      <w:r w:rsidRPr="00CC2B20">
        <w:t>PyMOL</w:t>
      </w:r>
      <w:proofErr w:type="spellEnd"/>
      <w:r w:rsidRPr="00CC2B20">
        <w:fldChar w:fldCharType="begin" w:fldLock="1"/>
      </w:r>
      <w:r w:rsidR="00E5746F">
        <w:instrText>ADDIN CSL_CITATION { "citationItems" : [ { "id" : "ITEM-1", "itemData" : { "author" : [ { "dropping-particle" : "", "family" : "Schr\u00f6dinger", "given" : "L L C", "non-dropping-particle" : "", "parse-names" : false, "suffix" : "" } ], "id" : "ITEM-1", "issued" : { "date-parts" : [ [ "2010", "8" ] ] }, "title" : "The PyMOL Molecular Graphics System, Version~1.6.0", "type" : "article" }, "uris" : [ "http://www.mendeley.com/documents/?uuid=dd544941-b8f8-4e6a-bf9f-0ff54b1afc5d" ] } ], "mendeley" : { "formattedCitation" : "[161]", "plainTextFormattedCitation" : "[161]", "previouslyFormattedCitation" : "[161]" }, "properties" : { "noteIndex" : 0 }, "schema" : "https://github.com/citation-style-language/schema/raw/master/csl-citation.json" }</w:instrText>
      </w:r>
      <w:r w:rsidRPr="00CC2B20">
        <w:fldChar w:fldCharType="separate"/>
      </w:r>
      <w:r w:rsidR="00305BA1" w:rsidRPr="00CC2B20">
        <w:rPr>
          <w:noProof/>
        </w:rPr>
        <w:t>[161]</w:t>
      </w:r>
      <w:r w:rsidRPr="00CC2B20">
        <w:fldChar w:fldCharType="end"/>
      </w:r>
      <w:r w:rsidRPr="00CC2B20">
        <w:t xml:space="preserve"> and </w:t>
      </w:r>
      <w:proofErr w:type="spellStart"/>
      <w:r w:rsidRPr="00CC2B20">
        <w:t>matplotlib</w:t>
      </w:r>
      <w:proofErr w:type="spellEnd"/>
      <w:r w:rsidRPr="00CC2B20">
        <w:fldChar w:fldCharType="begin" w:fldLock="1"/>
      </w:r>
      <w:r w:rsidR="00E5746F">
        <w:instrText>ADDIN CSL_CITATION { "citationItems" : [ { "id" : "ITEM-1", "itemData" : { "DOI" : "10.1109/MCSE.2007.55", "ISSN" : "15219615",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Engineering", "id" : "ITEM-1", "issue" : "3", "issued" : { "date-parts" : [ [ "2007" ] ] }, "page" : "90-95", "publisher" : "IEEE COMPUTER SOC", "title" : "Matplotlib: A 2D Graphics Environment", "type" : "article-journal", "volume" : "9" }, "uris" : [ "http://www.mendeley.com/documents/?uuid=1cf92ff1-369e-4fe2-8ee6-babc1806c1ab" ] } ], "mendeley" : { "formattedCitation" : "[162]", "plainTextFormattedCitation" : "[162]", "previouslyFormattedCitation" : "[162]" }, "properties" : { "noteIndex" : 0 }, "schema" : "https://github.com/citation-style-language/schema/raw/master/csl-citation.json" }</w:instrText>
      </w:r>
      <w:r w:rsidRPr="00CC2B20">
        <w:fldChar w:fldCharType="separate"/>
      </w:r>
      <w:r w:rsidR="00305BA1" w:rsidRPr="00CC2B20">
        <w:rPr>
          <w:noProof/>
        </w:rPr>
        <w:t>[162]</w:t>
      </w:r>
      <w:r w:rsidRPr="00CC2B20">
        <w:fldChar w:fldCharType="end"/>
      </w:r>
      <w:r w:rsidRPr="00CC2B20">
        <w:t xml:space="preserve"> were used for visualization and image generation</w:t>
      </w:r>
      <w:r w:rsidRPr="001D5B92">
        <w:rPr>
          <w:sz w:val="24"/>
        </w:rPr>
        <w:t>.</w:t>
      </w:r>
    </w:p>
    <w:p w:rsidR="00A32EDD" w:rsidRPr="001D5B92" w:rsidRDefault="00A32EDD" w:rsidP="00CC2B20">
      <w:r w:rsidRPr="004C53E8">
        <w:t xml:space="preserve">Refinements against the simulation average electron density were carried out via 10 automated macrocyles of reciprocal space coordinate and isotropic B-factor refinement in </w:t>
      </w:r>
      <w:proofErr w:type="spellStart"/>
      <w:r w:rsidRPr="004C53E8">
        <w:t>phenix.refine</w:t>
      </w:r>
      <w:proofErr w:type="spellEnd"/>
      <w:r w:rsidRPr="004C53E8">
        <w:fldChar w:fldCharType="begin" w:fldLock="1"/>
      </w:r>
      <w:r w:rsidR="00E5746F">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2]", "plainTextFormattedCitation" : "[92]", "previouslyFormattedCitation" : "[92]" }, "properties" : { "noteIndex" : 0 }, "schema" : "https://github.com/citation-style-language/schema/raw/master/csl-citation.json" }</w:instrText>
      </w:r>
      <w:r w:rsidRPr="004C53E8">
        <w:fldChar w:fldCharType="separate"/>
      </w:r>
      <w:r w:rsidR="00305BA1" w:rsidRPr="00305BA1">
        <w:rPr>
          <w:noProof/>
        </w:rPr>
        <w:t>[92]</w:t>
      </w:r>
      <w:r w:rsidRPr="004C53E8">
        <w:fldChar w:fldCharType="end"/>
      </w:r>
      <w:r w:rsidRPr="004C53E8">
        <w:t>, followed by a limited manual rebuilding in COOT</w:t>
      </w:r>
      <w:r w:rsidRPr="004C53E8">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4C53E8">
        <w:fldChar w:fldCharType="separate"/>
      </w:r>
      <w:r w:rsidR="00305BA1" w:rsidRPr="00305BA1">
        <w:rPr>
          <w:noProof/>
        </w:rPr>
        <w:t>[142]</w:t>
      </w:r>
      <w:r w:rsidRPr="004C53E8">
        <w:fldChar w:fldCharType="end"/>
      </w:r>
      <w:r w:rsidRPr="004C53E8">
        <w:t xml:space="preserve">, followed by a further 5 macrocyles of standard automated refinement. To ensure consistency of results and eliminate possible contributions stemming from differences in refinement protocols and software, we repeated a refinement of the lysozyme model against the original experimental structure factor amplitudes (deposited in the PDB) using a similar protocol. Results were in very close agreement to the deposited model (backbone RMSD 0.04, B-factor Pearson correlation 0.97, Rfree difference .003, see also Suppl. Material Figure 15). </w:t>
      </w:r>
      <w:r w:rsidRPr="00B53247">
        <w:t>Thus details of the refinement protocol play a minor role, and we have chosen to make all comparisons below against the deposited model.</w:t>
      </w:r>
    </w:p>
    <w:p w:rsidR="00A32EDD" w:rsidRPr="001D5B92" w:rsidRDefault="00A32EDD" w:rsidP="00A32EDD">
      <w:pPr>
        <w:pStyle w:val="Heading3"/>
      </w:pPr>
      <w:r w:rsidRPr="001D5B92">
        <w:t>S</w:t>
      </w:r>
      <w:r w:rsidR="00D16289">
        <w:t>upplementary material</w:t>
      </w:r>
    </w:p>
    <w:p w:rsidR="00A32EDD" w:rsidRPr="001D5B92" w:rsidRDefault="00A32EDD" w:rsidP="00CC2B20">
      <w:r w:rsidRPr="008D2135">
        <w:t xml:space="preserve">Results </w:t>
      </w:r>
      <w:r>
        <w:t>of extended equilibration protocols, convergence of longer simulations, crystal simulation reproducibility and ff12SB simulations. Analysis of individual monomers. B-factor correlations. Rotamer and hydrogen bond populations. Raw simulation trajectories are available directly from the authors upon request.</w:t>
      </w:r>
    </w:p>
    <w:p w:rsidR="00A32EDD" w:rsidRPr="001D5B92" w:rsidRDefault="00D16289" w:rsidP="00A32EDD">
      <w:pPr>
        <w:pStyle w:val="Heading3"/>
      </w:pPr>
      <w:r>
        <w:t>Acknowledgements</w:t>
      </w:r>
    </w:p>
    <w:p w:rsidR="006651FB" w:rsidRDefault="00A32EDD" w:rsidP="00CC2B20">
      <w:pPr>
        <w:rPr>
          <w:rFonts w:asciiTheme="majorHAnsi" w:eastAsiaTheme="majorEastAsia" w:hAnsiTheme="majorHAnsi" w:cstheme="majorBidi"/>
          <w:b/>
          <w:bCs/>
          <w:i/>
          <w:iCs/>
          <w:sz w:val="28"/>
          <w:szCs w:val="28"/>
        </w:rPr>
      </w:pPr>
      <w:r w:rsidRPr="001D5B92">
        <w:t xml:space="preserve">We acknowledge NIH grant GM103297 for financial support. PJ acknowledges Rutgers University Presidential Fellowship for support. We thank James Holton and Thomas </w:t>
      </w:r>
      <w:proofErr w:type="spellStart"/>
      <w:r w:rsidRPr="001D5B92">
        <w:t>Terwilliger</w:t>
      </w:r>
      <w:proofErr w:type="spellEnd"/>
      <w:r w:rsidRPr="001D5B92">
        <w:t xml:space="preserve"> for many helpful comments.</w:t>
      </w:r>
      <w:r>
        <w:t xml:space="preserve"> The authors declare no conflict of interest.</w:t>
      </w:r>
      <w:r w:rsidR="006651FB">
        <w:br w:type="page"/>
      </w:r>
    </w:p>
    <w:p w:rsidR="00917222" w:rsidRPr="00364F49" w:rsidRDefault="000F2FCE" w:rsidP="00917222">
      <w:pPr>
        <w:pStyle w:val="Heading2"/>
      </w:pPr>
      <w:bookmarkStart w:id="63" w:name="_Toc424205681"/>
      <w:r>
        <w:t>All-atom crystal simulations of DNA and RNA duplexes</w:t>
      </w:r>
      <w:r>
        <w:rPr>
          <w:rStyle w:val="FootnoteReference"/>
        </w:rPr>
        <w:footnoteReference w:id="5"/>
      </w:r>
      <w:bookmarkEnd w:id="63"/>
    </w:p>
    <w:p w:rsidR="00804529" w:rsidRPr="00804529" w:rsidRDefault="00804529" w:rsidP="00804529">
      <w:pPr>
        <w:pStyle w:val="Heading3"/>
      </w:pPr>
      <w:r>
        <w:t>Abstract</w:t>
      </w:r>
    </w:p>
    <w:p w:rsidR="00804529" w:rsidRDefault="00804529" w:rsidP="00804529">
      <w:r w:rsidRPr="00804529">
        <w:rPr>
          <w:i/>
        </w:rPr>
        <w:t>Background</w:t>
      </w:r>
      <w:r>
        <w:rPr>
          <w:i/>
        </w:rPr>
        <w:t>:</w:t>
      </w:r>
      <w:r>
        <w:t xml:space="preserve"> molecular dynamics simulations can complement experimental measures of structure and dynamics of biomolecules. The quality of such simulations can be tested by comparisons to models refined against experimental crystallographic data. </w:t>
      </w:r>
      <w:r w:rsidRPr="00804529">
        <w:rPr>
          <w:i/>
        </w:rPr>
        <w:t>Methods</w:t>
      </w:r>
      <w:r>
        <w:rPr>
          <w:i/>
        </w:rPr>
        <w:t xml:space="preserve">: </w:t>
      </w:r>
      <w:r>
        <w:t xml:space="preserve">we report simulations of DNA and RNA duplexes in their crystalline environment. The calculations mimic the conditions for PDB entries 1D23 [d(CGATCGATCG)2] and 1RNA [(UUAUAUAUAUAUAA)2], and contain 8 unit cells, each with 4 copies of the Watson–Crick duplex; this yields in aggregate 64 μs of duplex sampling for DNA and 16 μs for RNA. </w:t>
      </w:r>
      <w:r w:rsidRPr="00804529">
        <w:rPr>
          <w:i/>
        </w:rPr>
        <w:t>Results</w:t>
      </w:r>
      <w:r>
        <w:rPr>
          <w:i/>
        </w:rPr>
        <w:t>:</w:t>
      </w:r>
      <w:r>
        <w:t xml:space="preserve"> the duplex structures conform much more closely to the average structure seen in the crystal than do structures extracted from a solution simulation </w:t>
      </w:r>
      <w:proofErr w:type="gramStart"/>
      <w:r>
        <w:t>with</w:t>
      </w:r>
      <w:proofErr w:type="gramEnd"/>
      <w:r>
        <w:t xml:space="preserve">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 </w:t>
      </w:r>
      <w:r w:rsidRPr="00804529">
        <w:rPr>
          <w:i/>
        </w:rPr>
        <w:t>Conclusions</w:t>
      </w:r>
      <w:r>
        <w:rPr>
          <w:i/>
        </w:rPr>
        <w:t xml:space="preserve">: </w:t>
      </w:r>
      <w:r>
        <w:t xml:space="preserve">crystal simulations using current force fields reproduce many features of observed crystal structures, but suffer from a gradual degradation of the integrity of the crystal lattice. </w:t>
      </w:r>
      <w:r w:rsidRPr="00804529">
        <w:rPr>
          <w:i/>
        </w:rPr>
        <w:t>General significance</w:t>
      </w:r>
      <w:r>
        <w:rPr>
          <w:i/>
        </w:rPr>
        <w:t>:</w:t>
      </w:r>
      <w:r>
        <w:t xml:space="preserve"> the results offer insights into force-field simulations that test their ability to preserve weak interactions between chains, which will be of importance also in non-crystalline applications that involve binding and recognition.</w:t>
      </w:r>
    </w:p>
    <w:p w:rsidR="00804529" w:rsidRPr="00804529" w:rsidRDefault="00804529" w:rsidP="00804529">
      <w:pPr>
        <w:pStyle w:val="Heading3"/>
        <w:rPr>
          <w:sz w:val="32"/>
          <w:szCs w:val="32"/>
        </w:rPr>
      </w:pPr>
      <w:r>
        <w:t>Introduction</w:t>
      </w:r>
    </w:p>
    <w:p w:rsidR="00804529" w:rsidRDefault="00804529" w:rsidP="00804529">
      <w:r>
        <w:t>RNA and DNA molecules play an important role in many biological processes, and an understanding of their structure and dynamics is indispensable for a complete understanding of their function. Molecular dynamics simulations can offer a detailed complement to experiment, and nucleic acid simulations in a crystal environment have long been used to test simulation methods</w:t>
      </w:r>
      <w:r w:rsidR="00E5746F">
        <w:fldChar w:fldCharType="begin" w:fldLock="1"/>
      </w:r>
      <w:r w:rsidR="00E5746F">
        <w:instrText>ADDIN CSL_CITATION { "citationItems" : [ { "id" : "ITEM-1", "itemData" : { "ISSN" : "0253-2964", "abstract" : "To study the effect of solvents and counterions in Z-DNA crystal of d(5BrC-G-5BrC-G-5BrC-G), we performed the local energy analysis and then molecular dynamics simulations. Since counterions raise serious caging problems in crystal simulations, it is very important to search for the possible positions before simulations. For this purpose, the local energy analysis was done for the whole crystal volume. It is shown from our simulation that counterions alongwith water molecules play a bridging role to bind adjacent oligomers so as to form the crystal. In this crystal, each water molecule bound to Gua-N2H, either directly or indirectly, hydrates the adjacent anionic phosphate oxygen, and thus assists Gua to be in a syn position. From the simulation, the average root-mean-square deviation of all the DNA heavy atom coordinates from the X-ray data is 0.99 angstrom. The bases are less deviated from the X-ray positions than the phosphates. The temperature factors from the simulation are consistent with those from the X-ray refinement, showing that the phosphates are more mobile than the bases.", "author" : [ { "dropping-particle" : "", "family" : "KIM", "given" : "HS", "non-dropping-particle" : "", "parse-names" : false, "suffix" : "" }, { "dropping-particle" : "", "family" : "MHIN", "given" : "BJ", "non-dropping-particle" : "", "parse-names" : false, "suffix" : "" }, { "dropping-particle" : "", "family" : "YOON", "given" : "CW", "non-dropping-particle" : "", "parse-names" : false, "suffix" : "" }, { "dropping-particle" : "", "family" : "WANG", "given" : "CX", "non-dropping-particle" : "", "parse-names" : false, "suffix" : "" }, { "dropping-particle" : "", "family" : "KIM", "given" : "KS", "non-dropping-particle" : "", "parse-names" : false, "suffix" : "" } ], "container-title" : "BULLETIN OF THE KOREAN CHEMICAL SOCIETY", "id" : "ITEM-1", "issue" : "2", "issued" : { "date-parts" : [ [ "1991", "4" ] ] }, "page" : "214-219", "publisher" : "KOREAN CHEMICAL SOC, 635-4 YEOGSAM-DONG, KANGNAM-GU, SEOUL 135-703, SOUTH KOREA", "title" : "A THEORETICAL-STUDY OF A Z-DNA CRYSTAL - STRUCTURE OF COUNTERIONS, WATER AND DNA-MOLECULES", "type" : "article-journal", "volume" : "12" }, "uris" : [ "http://www.mendeley.com/documents/?uuid=c2eecefa-2bb1-443a-8d1b-675344d66c99" ] }, { "id" : "ITEM-2", "itemData" : { "DOI" : "10.1021/ja00153a017", "ISSN" : "0002-7863", "author" : [ { "dropping-particle" : "", "family" : "MacKerell", "given" : "Alexander D.", "non-dropping-particle" : "", "parse-names" : false, "suffix" : "" }, { "dropping-particle" : "", "family" : "Wiorkiewicz-Kuczera", "given" : "Joanna", "non-dropping-particle" : "", "parse-names" : false, "suffix" : "" }, { "dropping-particle" : "", "family" : "Karplus", "given" : "Martin", "non-dropping-particle" : "", "parse-names" : false, "suffix" : "" } ], "container-title" : "Journal of the American Chemical Society", "id" : "ITEM-2", "issue" : "48", "issued" : { "date-parts" : [ [ "1995", "12" ] ] }, "page" : "11946-11975", "publisher" : "American Chemical Society", "title" : "An all-atom empirical energy function for the simulation of nucleic acids", "type" : "article-journal", "volume" : "117" }, "uris" : [ "http://www.mendeley.com/documents/?uuid=aeda3980-7b3b-43eb-a202-963adc0b0384" ] } ], "mendeley" : { "formattedCitation" : "[163], [164]", "plainTextFormattedCitation" : "[163], [164]", "previouslyFormattedCitation" : "[163], [164]" }, "properties" : { "noteIndex" : 0 }, "schema" : "https://github.com/citation-style-language/schema/raw/master/csl-citation.json" }</w:instrText>
      </w:r>
      <w:r w:rsidR="00E5746F">
        <w:fldChar w:fldCharType="separate"/>
      </w:r>
      <w:r w:rsidR="00E5746F" w:rsidRPr="00E5746F">
        <w:rPr>
          <w:noProof/>
        </w:rPr>
        <w:t>[163], [164]</w:t>
      </w:r>
      <w:r w:rsidR="00E5746F">
        <w:fldChar w:fldCharType="end"/>
      </w:r>
      <w:r>
        <w:t xml:space="preserve">. A “modern” era began in the </w:t>
      </w:r>
      <w:proofErr w:type="spellStart"/>
      <w:r>
        <w:t>mid 1990s</w:t>
      </w:r>
      <w:proofErr w:type="spellEnd"/>
      <w:r>
        <w:t xml:space="preserve"> with the introduction of Ewald-based methods to simulate long-range electrostatic interactions.</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mendeley" : { "formattedCitation" : "[165]", "plainTextFormattedCitation" : "[165]", "previouslyFormattedCitation" : "[165]" }, "properties" : { "noteIndex" : 0 }, "schema" : "https://github.com/citation-style-language/schema/raw/master/csl-citation.json" }</w:instrText>
      </w:r>
      <w:r w:rsidR="00E5746F">
        <w:fldChar w:fldCharType="separate"/>
      </w:r>
      <w:r w:rsidR="00E5746F" w:rsidRPr="00E5746F">
        <w:rPr>
          <w:noProof/>
        </w:rPr>
        <w:t>[165]</w:t>
      </w:r>
      <w:r w:rsidR="00E5746F">
        <w:fldChar w:fldCharType="end"/>
      </w:r>
      <w:r>
        <w:t xml:space="preserve"> At about that time, simulations of Watson–Crick paired duplexes in both solution and in the crystal lattice provided evidence that simulations remained stable for a few nanoseconds without the need for artificial restraints</w:t>
      </w:r>
      <w:r w:rsidR="00E5746F">
        <w:fldChar w:fldCharType="begin" w:fldLock="1"/>
      </w:r>
      <w:r w:rsidR="00E5746F">
        <w:instrText>ADDIN CSL_CITATION { "citationItems" : [ { "id" : "ITEM-1", "itemData" : { "DOI" : "10.1021/ja00119a045", "ISSN" : "0002-7863", "author" : [ { "dropping-particle" : "", "family" : "Cheatham", "given" : "T. E. III", "non-dropping-particle" : "", "parse-names" : false, "suffix" : "" }, { "dropping-particle" : "", "family" : "Miller", "given" : "J. L.", "non-dropping-particle" : "", "parse-names" : false, "suffix" : "" }, { "dropping-particle" : "", "family" : "Fox", "given" : "T.", "non-dropping-particle" : "", "parse-names" : false, "suffix" : "" }, { "dropping-particle" : "", "family" : "Darden", "given" : "T. A.", "non-dropping-particle" : "", "parse-names" : false, "suffix" : "" }, { "dropping-particle" : "", "family" : "Kollman", "given" : "P. A.", "non-dropping-particle" : "", "parse-names" : false, "suffix" : "" } ], "container-title" : "Journal of the American Chemical Society", "id" : "ITEM-1", "issue" : "14", "issued" : { "date-parts" : [ [ "1995", "4" ] ] }, "page" : "4193-4194", "publisher" : "American Chemical Society", "title" : "Molecular Dynamics Simulations on Solvated Biomolecular Systems: The Particle Mesh Ewald Method Leads to Stable Trajectories of DNA, RNA, and Proteins", "type" : "article-journal", "volume" : "117" }, "uris" : [ "http://www.mendeley.com/documents/?uuid=4095d317-b7c0-48d3-ae19-4a55950238d8" ] }, { "id" : "ITEM-2", "itemData" : { "DOI" : "10.1021/ja00122a034", "ISSN" : "0002-7863", "author" : [ { "dropping-particle" : "", "family" : "York", "given" : "Darrin M.", "non-dropping-particle" : "", "parse-names" : false, "suffix" : "" }, { "dropping-particle" : "", "family" : "Yang", "given" : "Weitao", "non-dropping-particle" : "", "parse-names" : false, "suffix" : "" }, { "dropping-particle" : "", "family" : "Lee", "given" : "Hsing", "non-dropping-particle" : "", "parse-names" : false, "suffix" : "" }, { "dropping-particle" : "", "family" : "Darden", "given" : "Tom", "non-dropping-particle" : "", "parse-names" : false, "suffix" : "" }, { "dropping-particle" : "", "family" : "Pedersen", "given" : "Lee G.", "non-dropping-particle" : "", "parse-names" : false, "suffix" : "" } ], "container-title" : "Journal of the American Chemical Society", "id" : "ITEM-2", "issue" : "17", "issued" : { "date-parts" : [ [ "1995", "5" ] ] }, "page" : "5001-5002", "publisher" : "American Chemical Society", "title" : "Toward the Accurate Modeling of DNA: The Importance of Long-Range Electrostatics", "type" : "article-journal", "volume" : "117" }, "uris" : [ "http://www.mendeley.com/documents/?uuid=4fb0dff9-4852-40ce-8a73-121040d62019" ] }, { "id" : "ITEM-3", "itemData" : { "DOI" : "10.1016/0009-2614(95)00845-U", "ISSN" : "00092614", "abstract" : "Long molecular dynamics (MD) simulations for two crystal RNA dinucleotides ApU (2.0 ns) and GpC (1.5 ns) were performed, starting from the crystallographic positions of all heavy atoms in the crystals. By employing the particle-mesh-Ewald algorithm [Darden et al., J. Chem. Phys. 98 (1993) 10089] to accommodate the long-range Coulomb interactions, highly accurate MD structures were obtained for both crystals. The instantaneous root-mean-square positional deviations of the heavy atoms equilibrate at approximately 0.4 \u00c5 for both systems, while the experimental and calculated temperature factors are comparable in size. These results describe the first successful crystal MD simulation of RNA molecules. \u00a9 1995.", "author" : [ { "dropping-particle" : "", "family" : "Lee", "given" : "Hsing", "non-dropping-particle" : "", "parse-names" : false, "suffix" : "" }, { "dropping-particle" : "", "family" : "Darden", "given" : "Thomas", "non-dropping-particle" : "", "parse-names" : false, "suffix" : "" }, { "dropping-particle" : "", "family" : "Pedersen", "given" : "Lee", "non-dropping-particle" : "", "parse-names" : false, "suffix" : "" } ], "container-title" : "Chemical Physics Letters", "id" : "ITEM-3", "issue" : "3-4", "issued" : { "date-parts" : [ [ "1995", "9" ] ] }, "page" : "229-235", "title" : "Accurate crystal molecular dynamics simulations using particle-mesh-Ewald: RNA dinucleotides \u2014 ApU and GpC", "type" : "article-journal", "volume" : "243" }, "uris" : [ "http://www.mendeley.com/documents/?uuid=7d8e892a-2b26-4929-b735-7dd1854eb243" ] } ], "mendeley" : { "formattedCitation" : "[166]\u2013[168]", "plainTextFormattedCitation" : "[166]\u2013[168]", "previouslyFormattedCitation" : "[166]\u2013[168]" }, "properties" : { "noteIndex" : 0 }, "schema" : "https://github.com/citation-style-language/schema/raw/master/csl-citation.json" }</w:instrText>
      </w:r>
      <w:r w:rsidR="00E5746F">
        <w:fldChar w:fldCharType="separate"/>
      </w:r>
      <w:r w:rsidR="00E5746F" w:rsidRPr="00E5746F">
        <w:rPr>
          <w:noProof/>
        </w:rPr>
        <w:t>[166]–[168]</w:t>
      </w:r>
      <w:r w:rsidR="00E5746F">
        <w:fldChar w:fldCharType="end"/>
      </w:r>
      <w:r>
        <w:t>, and that, not surprisingly, the duplex structure in the crystal lattice environment more closely resembles the experimental crystal structures than do simulations in a solution environment. Subsequent studies in a crystalline lattice employed longer time scales and different force fields, reaching broadly similar conclusions.</w:t>
      </w:r>
      <w:r w:rsidR="00E5746F">
        <w:fldChar w:fldCharType="begin" w:fldLock="1"/>
      </w:r>
      <w:r w:rsidR="00E5746F">
        <w:instrText>ADDIN CSL_CITATION { "citationItems" : [ { "id" : "ITEM-1", "itemData" : { "DOI" : "10.1002/qua.21152", "ISSN" : "0020-7608",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International Journal of Quantum Chemistry", "id" : "ITEM-1", "issue" : "15", "issued" : { "date-parts" : [ [ "2006" ] ] }, "page" : "3260-3269", "title" : "Molecular dynamics simulations of polarizable DNA in crystal environment", "type" : "article-journal", "volume" : "106" }, "uris" : [ "http://www.mendeley.com/documents/?uuid=3278c243-5617-461b-85c3-5531ba3451b4" ] }, { "id" : "ITEM-2", "itemData" : { "DOI" : "10.1021/jp061421r", "ISSN" : "1520-6106", "PMID" : "16771434", "abstract" : "We have investigated to what extent molecular dynamics (MD) simulations can reproduce DNA sequence-specific features, given different electrostatic descriptions and different cell environments. For this purpose, we have carried out multiple unrestrained MD simulations of the DNA duplex d(CCAACGTTGG)2. With respect to the electrostatic descriptions, two different force fields are studied: a traditional description based on atomic point charges and a polarizable force field. With respect to the cell environment, the difference between crystal and solution environments is emphasized, as well as the structural importance of divalent ions. By imposing the correct experimental unit cell environment, an initial configuration with two ideal B-DNA duplexes in the unit cell is shown to converge to the crystallographic structure. This convergence is measured by the appearance of sequence-dependent features that very closely resemble the crystallographic ones as well as by the decay of the all-atom root-mean-squared coordinates deviations (RMSD) with respect to the crystallographic structure. Given the appropriate crystallographic constraints, this is the first example of multiple nanosecond molecular dynamics trajectory that shows an ideal B-DNA model converging to an experimental structure, with a significant decay of RMSD.",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The journal of physical chemistry. B", "id" : "ITEM-2", "issue" : "23", "issued" : { "date-parts" : [ [ "2006", "6", "15" ] ] }, "page" : "11571-81", "publisher" : "American Chemical Society", "title" : "Molecular dynamics simulations of DNA with polarizable force fields: convergence of an ideal B-DNA structure to the crystallographic structure.", "type" : "article-journal", "volume" : "110" }, "uris" : [ "http://www.mendeley.com/documents/?uuid=7be0b8a8-5c45-4857-b24c-c23fe90c74b0" ] }, { "id" : "ITEM-3", "itemData" : { "DOI" : "10.1080/07391102.2010.10507372", "ISSN" : "1538-0254", "PMID" : "20919758", "abstract" : "The proper matching of force field and solvent is critical to obtain correct result in molecular dynamics simulation of bio-molecules. This problem has been intensively investigated for protein but not for RNA yet. In this paper, we use standard molecular dynamics and replica exchange molecular dynamics to take a series of tests on the RNA stability under different combinations of Amber force field parameters (ff98, ff99 and ff99bsc0) and the general Born implicit solvent models (igb1, igb2 and igb5). It is found that only ff98 and ff99bsc0 with igb1 can keep the native conformations of RNA hairpin and duplex. Our results suggest that ff98 plus igb1 may be reasonable choice for molecular dynamics simulation of RNA dynamics.", "author" : [ { "dropping-particle" : "", "family" : "Gong", "given" : "Zhou", "non-dropping-particle" : "", "parse-names" : false, "suffix" : "" }, { "dropping-particle" : "", "family" : "Xiao", "given" : "Yunjie", "non-dropping-particle" : "", "parse-names" : false, "suffix" : "" }, { "dropping-particle" : "", "family" : "Xiao", "given" : "Yi", "non-dropping-particle" : "", "parse-names" : false, "suffix" : "" } ], "container-title" : "Journal of biomolecular structure &amp; dynamics", "id" : "ITEM-3", "issue" : "3", "issued" : { "date-parts" : [ [ "2010", "12", "15" ] ] }, "language" : "en", "page" : "431-41", "publisher" : "Taylor &amp; Francis Group", "title" : "RNA stability under different combinations of amber force fields and solvation models.", "type" : "article-journal", "volume" : "28" }, "uris" : [ "http://www.mendeley.com/documents/?uuid=1df65001-30a2-4a4e-a51a-64a921008143" ] }, { "id" : "ITEM-4", "itemData" : { "DOI" : "10.1371/journal.pcbi.1003160", "ISSN" : "1553-7358", "PMID" : "23950697", "abstract" : "The subtle effects of DNA-protein recognition are illustrated in the homeodomain fold. This is one of several small DNA binding motifs that, in spite of limited DNA binding specificity, adopts crucial, specific roles when incorporated in a transcription factor. The homeodomain is composed of a 3-helix domain and a mobile N-terminal arm. Helix 3 (the recognition helix) interacts with the DNA bases through the major groove, while the N-terminal arm becomes ordered upon binding a specific sequence through the minor groove. Although many structural studies have characterized the DNA binding properties of homeodomains, the factors behind the binding specificity are still difficult to elucidate. A crystal structure of the Pdx1 homeodomain bound to DNA (PDB 2H1K) obtained previously in our lab shows two complexes with differences in the conformation of the N-terminal arm, major groove contacts, and backbone contacts, raising new questions about the DNA recognition process by homeodomains. Here, we carry out fully atomistic Molecular Dynamics simulations both in crystal and aqueous environments in order to elucidate the nature of the difference in binding contacts. The crystal simulations reproduce the X-ray experimental structures well. In the absence of crystal packing constraints, the differences between the two complexes increase during the solution simulations. Thus, the conformational differences are not an artifact of crystal packing. In solution, the homeodomain with a disordered N-terminal arm repositions to a partially specific orientation. Both the crystal and aqueous simulations support the existence of different stable binding conformers identified in the original crystallographic data with different degrees of specificity. We propose that protein-protein and protein-DNA interactions favor a subset of the possible conformations. This flexibility in DNA binding may facilitate multiple functions for the same transcription factor.", "author" : [ { "dropping-particle" : "", "family" : "Babin", "given" : "Volodymyr", "non-dropping-particle" : "", "parse-names" : false, "suffix" : "" }, { "dropping-particle" : "", "family" : "Wang", "given" : "Dongli", "non-dropping-particle" : "", "parse-names" : false, "suffix" : "" }, { "dropping-particle" : "", "family" : "Rose", "given" : "Robert B", "non-dropping-particle" : "", "parse-names" : false, "suffix" : "" }, { "dropping-particle" : "", "family" : "Sagui", "given" : "Celeste", "non-dropping-particle" : "", "parse-names" : false, "suffix" : "" } ], "container-title" : "PLoS computational biology", "id" : "ITEM-4", "issue" : "8", "issued" : { "date-parts" : [ [ "2013", "1" ] ] }, "page" : "e1003160", "publisher" : "PUBLIC LIBRARY SCIENCE, 1160 BATTERY STREET, STE 100, SAN FRANCISCO, CA 94111 USA", "title" : "Binding polymorphism in the DNA bound state of the Pdx1 homeodomain.", "type" : "article-journal", "volume" : "9" }, "uris" : [ "http://www.mendeley.com/documents/?uuid=04c2e66c-e800-4e9c-9396-6287895f56ae" ] }, { "id" : "ITEM-5", "itemData" : { "DOI" : "10.1016/j.bpj.2013.12.022", "ISSN" : "1542-0086", "PMID" : "24507608", "abstract" : "Protein crystallization is frequently induced by the addition of various precipitants, which directly affect protein solubility. In addition to organic cosolvents and long-chain polymers, salts belong to the most widely used precipitants in protein crystallography. However, despite such widespread usage, their mode of action at the atomistic level is still largely unknown. Here, we perform extensive molecular dynamics simulations of the villin headpiece crystal unit cell to examine its stability at different concentrations of sodium sulfate. We show that the inclusion of ions in crystal solvent at high concentration can prevent large rearrangements of the asymmetric units and a loss of symmetry of the unit cell without significantly affecting protein dynamics. Of importance, a similar result can be achieved by neutralizing several specific charged residues suggesting that they may play an active role in crystal destabilization due to unfavorable electrostatic interactions. Our results provide a microscopic picture behind salt-induced stabilization of a protein crystal and further suggest that adequate modeling of realistic crystallization conditions may be necessary for successful molecular dynamics simulations of protein crystals.", "author" : [ { "dropping-particle" : "", "family" : "Kuzmanic", "given" : "Antonija", "non-dropping-particle" : "", "parse-names" : false, "suffix" : "" }, { "dropping-particle" : "", "family" : "Zagrovic", "given" : "Bojan", "non-dropping-particle" : "", "parse-names" : false, "suffix" : "" } ], "container-title" : "Biophysical journal", "id" : "ITEM-5", "issue" : "3", "issued" : { "date-parts" : [ [ "2014", "2", "4" ] ] }, "page" : "677-86", "publisher" : "CELL PRESS, 600 TECHNOLOGY SQUARE, 5TH FLOOR, CAMBRIDGE, MA 02139 USA", "title" : "Dependence of protein crystal stability on residue charge states and ion content of crystal solvent.", "type" : "article-journal", "volume" : "106" }, "uris" : [ "http://www.mendeley.com/documents/?uuid=7be5540c-afef-45dc-aab4-083b58043d2f" ] }, { "id" : "ITEM-6", "itemData" : { "DOI" : "10.1002/prot.24478", "ISSN" : "1097-0134", "PMID" : "24218107", "abstract" : "Variation among crystal structures of the \u03bb Cro dimer highlights conformational flexibility. The structures range from a wild type closed to a mutant fully open conformation, but it is unclear if each represents a stable solution state or if one may be the result of crystal packing. Here we use molecular dynamics (MD) simulation to investigate the energetics of crystal packing interfaces and the influence of site-directed mutagenesis on them in order to examine the effect of crystal packing on wild type and mutant Cro dimer conformation. Replica exchange MD of mutant Cro in solution shows that the observed conformational differences between the wild type and mutant protein are not the direct consequence of mutation. Instead, simulation of Cro in different crystal environments reveals that mutation affects the stability of crystal forms. Molecular Mechanics Poisson-Boltzmann Surface Area binding energy calculations reveal the detailed energetics of packing interfaces. Packing interfaces can have diverse properties in strength, energetic components, and some are stronger than the biological dimer interface. Further analysis shows that mutation can strengthen packing interfaces by as much as \u223c5 kcal/mol in either crystal environment. Thus, in the case of Cro, mutation provides an additional energetic contribution during crystal formation that may stabilize a fully open higher energy state. Moreover, the effect of mutation in the lattice can extend to packing interfaces not involving mutation sites. Our results provide insight into possible models for the effect of crystallization on Cro conformational dynamics and emphasize careful consideration of protein crystal structures.", "author" : [ { "dropping-particle" : "", "family" : "Ahlstrom", "given" : "Logan S", "non-dropping-particle" : "", "parse-names" : false, "suffix" : "" }, { "dropping-particle" : "", "family" : "Miyashita", "given" : "Osamu", "non-dropping-particle" : "", "parse-names" : false, "suffix" : "" } ], "container-title" : "Proteins", "id" : "ITEM-6", "issue" : "7", "issued" : { "date-parts" : [ [ "2014", "7" ] ] }, "page" : "1128-41", "title" : "Packing interface energetics in different crystal forms of the \u03bb Cro dimer.", "type" : "article-journal", "volume" : "82" }, "uris" : [ "http://www.mendeley.com/documents/?uuid=9261d796-3b64-4ea9-a03d-0d98fe826dd7" ] } ], "mendeley" : { "formattedCitation" : "[169]\u2013[174]", "plainTextFormattedCitation" : "[169]\u2013[174]", "previouslyFormattedCitation" : "[169]\u2013[174]" }, "properties" : { "noteIndex" : 0 }, "schema" : "https://github.com/citation-style-language/schema/raw/master/csl-citation.json" }</w:instrText>
      </w:r>
      <w:r w:rsidR="00E5746F">
        <w:fldChar w:fldCharType="separate"/>
      </w:r>
      <w:r w:rsidR="00E5746F" w:rsidRPr="00E5746F">
        <w:rPr>
          <w:noProof/>
        </w:rPr>
        <w:t>[169]–[174]</w:t>
      </w:r>
      <w:r w:rsidR="00E5746F">
        <w:fldChar w:fldCharType="end"/>
      </w:r>
      <w:r>
        <w:t xml:space="preserve"> Advances in computing speed have spurred a new round of biomolecular crystal s</w:t>
      </w:r>
      <w:r w:rsidR="00E5746F">
        <w:t>imulations (mostly for proteins</w:t>
      </w:r>
      <w:r>
        <w:t>)</w:t>
      </w:r>
      <w:r w:rsidR="00E5746F">
        <w:fldChar w:fldCharType="begin" w:fldLock="1"/>
      </w:r>
      <w:r w:rsidR="00E5746F">
        <w:instrText>ADDIN CSL_CITATION { "citationItems" : [ { "id" : "ITEM-1", "itemData" : { "DOI" : "10.1063/1.2969811", "ISSN" : "1089-7690", "PMID" : "19044806", "abstract" : "Biologically important water in orthorhombic lysozyme crystal is investigated using atomistic simulations. A distinct hydration shell surrounding lysozyme molecules is found from the number distribution of water molecules. While the number of water molecules in the hydration shell increases, the percentage decreases as the hydration level rises. Adsorption of water in the lysozyme crystal shows type-IV behavior. At low hydration levels, water molecules primarily intercalate the minor pores and cavity in the crystal due to the strong affinity between protein and water. At high hydration levels, the major pores are filled with liquidlike water as capillary condensation occurs. A type-H4 hysteresis loop is observed in the adsorption and desorption isotherms. The locations of the water molecules identified from simulation match fairly well with the experimentally determined crystallographic hydration sites. As observed in experiment, water exhibits anomalous subdiffusion because of the geometric restrictions and interactions of protein. With increasing hydration level, this anomaly is reduced and the diffusion of water tends to progressively approach normal Brownian diffusion. The flexibility of protein framework slightly enhances water mobility, but this enhancement decreases with increasing hydration level.", "author" : [ { "dropping-particle" : "", "family" : "Hu", "given" : "Zhongqiao", "non-dropping-particle" : "", "parse-names" : false, "suffix" : "" }, { "dropping-particle" : "", "family" : "Jiang", "given" : "Jianwen", "non-dropping-particle" : "", "parse-names" : false, "suffix" : "" }, { "dropping-particle" : "", "family" : "Sandler", "given" : "Stanley I", "non-dropping-particle" : "", "parse-names" : false, "suffix" : "" } ], "container-title" : "The Journal of chemical physics", "id" : "ITEM-1", "issue" : "7", "issued" : { "date-parts" : [ [ "2008", "8", "21" ] ] }, "page" : "075105", "publisher" : "AIP Publishing", "title" : "Water in hydrated orthorhombic lysozyme crystal: Insight from atomistic simulations.", "type" : "article-journal", "volume" : "129" }, "uris" : [ "http://www.mendeley.com/documents/?uuid=4bedb866-d188-4c86-9b24-2a567d6b028c"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id" : "ITEM-3",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3", "issue" : "2", "issued" : { "date-parts" : [ [ "2010", "1", "30" ] ] }, "page" : "371-80", "title" : "Assessment of biomolecular force fields for molecular dynamics simulations in a protein crystal.", "type" : "article-journal", "volume" : "31" }, "uris" : [ "http://www.mendeley.com/documents/?uuid=9825ea1b-abc8-47b2-9bc8-8c1282088f39" ] }, { "id" : "ITEM-4",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4",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5",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5",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6",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6", "issue" : "21", "issued" : { "date-parts" : [ [ "2013" ] ] }, "page" : "7938-7948", "title" : "Peptide crystal simulations reveal hidden dynamics", "type" : "article-journal", "volume" : "135" }, "uris" : [ "http://www.mendeley.com/documents/?uuid=5cb1ec29-7adf-492c-babb-ea76d21a038d" ] }, { "id" : "ITEM-7",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7",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8",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8",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62], [77], [78], [109], [138], [139], [154], [175]", "plainTextFormattedCitation" : "[62], [77], [78], [109], [138], [139], [154], [175]", "previouslyFormattedCitation" : "[62], [77], [78], [109], [138], [139], [154], [175]" }, "properties" : { "noteIndex" : 0 }, "schema" : "https://github.com/citation-style-language/schema/raw/master/csl-citation.json" }</w:instrText>
      </w:r>
      <w:r w:rsidR="00E5746F">
        <w:fldChar w:fldCharType="separate"/>
      </w:r>
      <w:r w:rsidR="00E5746F" w:rsidRPr="00E5746F">
        <w:rPr>
          <w:noProof/>
        </w:rPr>
        <w:t>[62], [77], [78], [109], [138], [139], [154], [175]</w:t>
      </w:r>
      <w:r w:rsidR="00E5746F">
        <w:fldChar w:fldCharType="end"/>
      </w:r>
      <w:r>
        <w:t>, that use larger simulation cells and pay increased attention to the properties of the crystal lattice, as well as to the structural characteristics of individual chains.</w:t>
      </w:r>
    </w:p>
    <w:p w:rsidR="00804529" w:rsidRDefault="00804529" w:rsidP="00804529">
      <w:r>
        <w:t>Here we report results of molecular dynamics simulations of duplexes of DNA (PDB ID: 1D23</w:t>
      </w:r>
      <w:r w:rsidR="00E5746F">
        <w:fldChar w:fldCharType="begin" w:fldLock="1"/>
      </w:r>
      <w:r w:rsidR="00E5746F">
        <w:instrText>ADDIN CSL_CITATION { "citationItems" : [ { "id" : "ITEM-1", "itemData" : { "ISSN" : "00219258", "abstract" : "The crystal structure of the DNA decamer C-G-A-T-C-G-A-T-C-G has been solved to a resolution of 1.5 \u00c5, with a final R-factor of 16.1% for 5,107 two-\u03c3 reflections. Crystals are orthorhombic space group P212121, with cell dimensions a = 38.93 \u00c5, b = 39.63 \u00c5, c = 33.30 \u00c5, and 10 base pairs/asymmetric unit. The final structure contains 404 DNA atoms, 142 water molecules treated as oxygen atoms, and two Mg(H2O)62+ complexes. Decamers stack atop one another to simulate continuous helical columns through the crystal, as with three previously solved monoclinic decamers, but the lateral contacts between columns are quite different in the orthorhombic and monoclinic cells. Narrow and wide regions of the minor groove exhibit a single spine or two ribbons of hydration, respectively, and the minor groove is widest when BII phosphate conformations are opposed diagonally across the groove. Phosphate conformation, in turn, appears to have a base sequence dependence. Twist, rise, cup, and roll are linked as has been observed in the three monoclinic decamers and can be characterized by high or low twist profiles. In all five known decamer crystal structures and eight representative dodecamers, a high twist profile is observed with G-C and G-A steps whereas all other R-R steps are low twist profiles (R = purine). A-T and A-C steps are intermediate in character whereas C-A and C-G exhibit behavior that is strongly influenced by the profiles of the preceding and following steps. When sufficient data are in hand, sequence/structure relationships for all helix parameters probably should be considered in a 4-base pair context. At this stage of limited information the problem is compounded because there are 136 unique 4-base steps x-A-B-y in a double helix as compared with only 10 2-base steps A-B.", "author" : [ { "dropping-particle" : "", "family" : "Grzeskowiak", "given" : "Kazimierz", "non-dropping-particle" : "", "parse-names" : false, "suffix" : "" }, { "dropping-particle" : "", "family" : "Yanagi", "given" : "Kazunori", "non-dropping-particle" : "", "parse-names" : false, "suffix" : "" }, { "dropping-particle" : "", "family" : "Priv\u00e9", "given" : "Gilbert G.", "non-dropping-particle" : "", "parse-names" : false, "suffix" : "" }, { "dropping-particle" : "", "family" : "Dickerson", "given" : "Richard E.", "non-dropping-particle" : "", "parse-names" : false, "suffix" : "" } ], "container-title" : "Journal of Biological Chemistry", "id" : "ITEM-1", "issue" : "14", "issued" : { "date-parts" : [ [ "1991" ] ] }, "page" : "8861-8883", "title" : "The structure of B-helical C-G-A-T-C-G-A-T-C-G and comparison with C-C-A-A-C-G-T-T-G-G - The effect of base pair reversals", "type" : "article-journal", "volume" : "266" }, "uris" : [ "http://www.mendeley.com/documents/?uuid=60bf1ccf-f9e5-4466-8a94-4651d130543f" ] } ], "mendeley" : { "formattedCitation" : "[176]", "plainTextFormattedCitation" : "[176]", "previouslyFormattedCitation" : "[176]" }, "properties" : { "noteIndex" : 0 }, "schema" : "https://github.com/citation-style-language/schema/raw/master/csl-citation.json" }</w:instrText>
      </w:r>
      <w:r w:rsidR="00E5746F">
        <w:fldChar w:fldCharType="separate"/>
      </w:r>
      <w:r w:rsidR="00E5746F" w:rsidRPr="00E5746F">
        <w:rPr>
          <w:noProof/>
        </w:rPr>
        <w:t>[176]</w:t>
      </w:r>
      <w:r w:rsidR="00E5746F">
        <w:fldChar w:fldCharType="end"/>
      </w:r>
      <w:r>
        <w:t>) and RNA (PDB ID: 1RNA</w:t>
      </w:r>
      <w:r w:rsidR="00E5746F">
        <w:fldChar w:fldCharType="begin" w:fldLock="1"/>
      </w:r>
      <w:r w:rsidR="00E5746F">
        <w:instrText>ADDIN CSL_CITATION { "citationItems" : [ { "id" : "ITEM-1", "itemData" : { "DOI" : "10.1038/335375a0", "ISSN" : "0028-0836", "PMID" : "2458530", "abstract" : "RNA is involved in many biological functions, ranging from information storage and transfer to the catalysis of reactions involving both nucleic acids and proteins. Previous crystallographic studies on RNA oligomeric chains provide only averaged structures or information limited in resolution. The oligomer [U(U-A)6A]2 was chosen for the study of protein-RNA interactions in viruses. Its size and base composition mimic portions of the genomic RNA in alfalfa mosaic virus that bind to the amino terminus of the viral subunit. The actual sequence was designed to guarantee the formation of a single species of duplex and to facilitate the production of the pure oligomer in large quantities. The molecular structure, derived from the 2.25 A resolution X-ray diffraction data, allows the most detailed analysis of an A-RNA helix reported to date. Two kinks are observed that divide the duplex into three blocks, each close to a canonical A-helical conformation. A few intermolecular hydrogen bonds involving 2'-hydroxyl groups stabilize this peculiar conformation of the RNA, which may be related to the temperature used for the crystallization (35 degrees C). The structure demonstrates both the plasticity of the RNA molecule and the role of the 2'-hydroxyl groups in intermolecular interactions.", "author" : [ { "dropping-particle" : "", "family" : "Dock-Bregeon", "given" : "A C", "non-dropping-particle" : "", "parse-names" : false, "suffix" : "" }, { "dropping-particle" : "", "family" : "Chevrier", "given" : "B", "non-dropping-particle" : "", "parse-names" : false, "suffix" : "" }, { "dropping-particle" : "", "family" : "Podjarny", "given" : "A", "non-dropping-particle" : "", "parse-names" : false, "suffix" : "" }, { "dropping-particle" : "", "family" : "Moras", "given" : "D", "non-dropping-particle" : "", "parse-names" : false, "suffix" : "" }, { "dropping-particle" : "", "family" : "deBear", "given" : "J S", "non-dropping-particle" : "", "parse-names" : false, "suffix" : "" }, { "dropping-particle" : "", "family" : "Gough", "given" : "G R", "non-dropping-particle" : "", "parse-names" : false, "suffix" : "" }, { "dropping-particle" : "", "family" : "Gilham", "given" : "P T", "non-dropping-particle" : "", "parse-names" : false, "suffix" : "" }, { "dropping-particle" : "", "family" : "Johnson", "given" : "J E", "non-dropping-particle" : "", "parse-names" : false, "suffix" : "" } ], "container-title" : "Nature", "id" : "ITEM-1", "issue" : "6188", "issued" : { "date-parts" : [ [ "1988", "9", "22" ] ] }, "page" : "375-8", "publisher" : "MACMILLAN MAGAZINES LTD, PORTERS SOUTH, 4 CRINAN ST, LONDON, ENGLAND N1 9XW", "title" : "High resolution structure of the RNA duplex [U(U-A)6A]2.", "type" : "article-journal", "volume" : "335" }, "uris" : [ "http://www.mendeley.com/documents/?uuid=5dbb42ed-95de-4029-88b7-2d2e42bd0537" ] }, { "id" : "ITEM-2", "itemData" : { "DOI" : "10.1016/0022-2836(89)90010-7", "ISSN" : "00222836", "abstract" : "The crystallographic structure of the synthetic oligoribonucleotide, U(UA)6A, has been solved at 2.25 \u00c5 resolution. The crystallographic refinement permitted the identification of 91 solvent molecules, with a final agreement factor of 13%. The molecule is a dimer of 14 base-pairs and shows the typical features of an A-type helix. However, the presence of two kinks causes a divergence from a straight helix. The observed deformation, which is stabilized by a few hydrogen bonds in the crystal packing, could be due to the relatively high (35 \u00b0C) temperature of crystallization. The complete analysis of the structure is presented. It includes the stacking geometries, the backbone conformation and the solvation.", "author" : [ { "dropping-particle" : "", "family" : "Dock-Bregeon", "given" : "A.C.", "non-dropping-particle" : "", "parse-names" : false, "suffix" : "" }, { "dropping-particle" : "", "family" : "Chevrier", "given" : "B.", "non-dropping-particle" : "", "parse-names" : false, "suffix" : "" }, { "dropping-particle" : "", "family" : "Podjarny", "given" : "A.", "non-dropping-particle" : "", "parse-names" : false, "suffix" : "" }, { "dropping-particle" : "", "family" : "Johnson", "given" : "J.", "non-dropping-particle" : "", "parse-names" : false, "suffix" : "" }, { "dropping-particle" : "", "family" : "Bear", "given" : "J.S.", "non-dropping-particle" : "de", "parse-names" : false, "suffix" : "" }, { "dropping-particle" : "", "family" : "Gough", "given" : "G.R.", "non-dropping-particle" : "", "parse-names" : false, "suffix" : "" }, { "dropping-particle" : "", "family" : "Gilham", "given" : "P.T.", "non-dropping-particle" : "", "parse-names" : false, "suffix" : "" }, { "dropping-particle" : "", "family" : "Moras", "given" : "D.", "non-dropping-particle" : "", "parse-names" : false, "suffix" : "" } ], "container-title" : "Journal of Molecular Biology", "id" : "ITEM-2", "issue" : "3", "issued" : { "date-parts" : [ [ "1989", "10" ] ] }, "page" : "459-474", "title" : "Crystallographic structure of an RNA helix: [U(UA)6A]2", "type" : "article-journal", "volume" : "209" }, "uris" : [ "http://www.mendeley.com/documents/?uuid=c697b0ec-946f-4219-9de5-9d46cece0715" ] } ], "mendeley" : { "formattedCitation" : "[177], [178]", "plainTextFormattedCitation" : "[177], [178]", "previouslyFormattedCitation" : "[177], [178]" }, "properties" : { "noteIndex" : 0 }, "schema" : "https://github.com/citation-style-language/schema/raw/master/csl-citation.json" }</w:instrText>
      </w:r>
      <w:r w:rsidR="00E5746F">
        <w:fldChar w:fldCharType="separate"/>
      </w:r>
      <w:r w:rsidR="00E5746F" w:rsidRPr="00E5746F">
        <w:rPr>
          <w:noProof/>
        </w:rPr>
        <w:t>[177], [178]</w:t>
      </w:r>
      <w:r w:rsidR="00E5746F">
        <w:fldChar w:fldCharType="end"/>
      </w:r>
      <w:r>
        <w:t xml:space="preserve">) for 2.0 and 0.5 μs; both crystals are in the P212121 space group, with four duplexes per unit cell. The periodic unit in the simulations is a “supercell” containing 8 unit cells, so the simulations contain 32 copies of each duplex. Parallel simulations of a single duplex in water (neutralized by Na+ </w:t>
      </w:r>
      <w:proofErr w:type="spellStart"/>
      <w:r>
        <w:t>counterions</w:t>
      </w:r>
      <w:proofErr w:type="spellEnd"/>
      <w:r>
        <w:t>) are reported for comparison to the crystal simulations. Since a large number of solution simulations of DNA and RNA helices have previously been reported</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7",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8",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8", "issue" : "47", "issued" : { "date-parts" : [ [ "2007", "11", "28" ] ] }, "page" : "14739-45", "publisher" : "American Chemical Society", "title" : "Dynamics of B-DNA on the microsecond time scale.", "type" : "article-journal", "volume" : "129" }, "uris" : [ "http://www.mendeley.com/documents/?uuid=472dd240-459b-46fc-8383-7043ded322d1" ] }, { "id" : "ITEM-9",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9",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6]", "plainTextFormattedCitation" : "[165], [179]\u2013[186]", "previouslyFormattedCitation" : "[165], [179]\u2013[186]" }, "properties" : { "noteIndex" : 0 }, "schema" : "https://github.com/citation-style-language/schema/raw/master/csl-citation.json" }</w:instrText>
      </w:r>
      <w:r w:rsidR="00E5746F">
        <w:fldChar w:fldCharType="separate"/>
      </w:r>
      <w:r w:rsidR="00E5746F" w:rsidRPr="00E5746F">
        <w:rPr>
          <w:noProof/>
        </w:rPr>
        <w:t>[165], [179]–[186]</w:t>
      </w:r>
      <w:r w:rsidR="00E5746F">
        <w:fldChar w:fldCharType="end"/>
      </w:r>
      <w:r w:rsidR="00E5746F">
        <w:t>,</w:t>
      </w:r>
      <w:r>
        <w:t xml:space="preserve"> our primary emphasis here is on the properties of the crystal lattice and the ability of current simulation methods to reproduce such behavior. The simulation results explore the details of stability of the duplexes and crystal packing effects in μs dynamics; this time scale has been explored in earlier solution simulations of DNA duplexes.</w:t>
      </w:r>
      <w:r w:rsidR="00E5746F">
        <w:fldChar w:fldCharType="begin" w:fldLock="1"/>
      </w:r>
      <w:r w:rsidR="00E5746F">
        <w:instrText>ADDIN CSL_CITATION { "citationItems" : [ { "id" : "ITEM-1",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1",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2",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2", "issue" : "47", "issued" : { "date-parts" : [ [ "2007", "11", "28" ] ] }, "page" : "14739-45", "publisher" : "American Chemical Society", "title" : "Dynamics of B-DNA on the microsecond time scale.", "type" : "article-journal", "volume" : "129" }, "uris" : [ "http://www.mendeley.com/documents/?uuid=472dd240-459b-46fc-8383-7043ded322d1" ] } ], "mendeley" : { "formattedCitation" : "[184], [185]", "plainTextFormattedCitation" : "[184], [185]", "previouslyFormattedCitation" : "[184], [185]" }, "properties" : { "noteIndex" : 0 }, "schema" : "https://github.com/citation-style-language/schema/raw/master/csl-citation.json" }</w:instrText>
      </w:r>
      <w:r w:rsidR="00E5746F">
        <w:fldChar w:fldCharType="separate"/>
      </w:r>
      <w:r w:rsidR="00E5746F" w:rsidRPr="00E5746F">
        <w:rPr>
          <w:noProof/>
        </w:rPr>
        <w:t>[184], [185]</w:t>
      </w:r>
      <w:r w:rsidR="00E5746F">
        <w:fldChar w:fldCharType="end"/>
      </w:r>
    </w:p>
    <w:p w:rsidR="00804529" w:rsidRDefault="00804529" w:rsidP="00804529">
      <w:r>
        <w:t>The main results of this paper are as follows: first, the average duplex structure from the crystal simulation more closely resembles the experimental crystal structure than the average structure in a solution simulation. Some details of the crystal structure, such as groove widths, are averaged out in solution simulations but not in the crystal, whereas other sequence-dependent variations are maintained. These latter include the characteristic alternating pattern of base pair roll/twist in alternating A–U sequences in RNA and the BI/BII pattern in the backbone torsion angles (ε − ξ) in DNA</w:t>
      </w:r>
      <w:r w:rsidR="00E5746F">
        <w:fldChar w:fldCharType="begin" w:fldLock="1"/>
      </w:r>
      <w:r w:rsidR="00E5746F">
        <w:instrText>ADDIN CSL_CITATION { "citationItems" : [ { "id" : "ITEM-1", "itemData" : { "DOI" : "10.1080/07391102.2004.10506942", "ISSN" : "0739-1102", "PMID" : "14692793", "abstract" : "Molecular dynamics (MD) simulations of four water-solvated DNA duplexes were used to generate a database of approximately 27000 dinucleotide conformations. Analyzing this database, we investigated the relationship between so-called BI-BII transitions and short-range interproton distances. Four H-H distances were found particularly sensitive to BI-BII transitions: internucleotide H1'(n)-H68(n+1), H2'(n)-H68(n+1), and H2\"(n)-H68(n+1), and intranucleotide H2\"(n)-H68(n). Determination of these distances using classical NOESY spectroscopy can thus provide valuable indications on the existence of BII substates, complementing the existing method based on (31)P chemical shifts and (31)P-(1)H spin-spin coupling constants.", "author" : [ { "dropping-particle" : "", "family" : "Teletchea", "given" : "St\u00e9phane", "non-dropping-particle" : "", "parse-names" : false, "suffix" : "" }, { "dropping-particle" : "", "family" : "Hartmann", "given" : "Brigitte", "non-dropping-particle" : "", "parse-names" : false, "suffix" : "" }, { "dropping-particle" : "", "family" : "Kozelka", "given" : "Jir\u00ed", "non-dropping-particle" : "", "parse-names" : false, "suffix" : "" } ], "container-title" : "Journal of biomolecular structure &amp; dynamics", "id" : "ITEM-1", "issue" : "4", "issued" : { "date-parts" : [ [ "2004", "2", "15" ] ] }, "language" : "en", "page" : "489-94", "publisher" : "Taylor &amp; Francis Group", "title" : "Discrimination between BI and BII conformational substates of B-DNA based on sugar-base interproton distances.", "type" : "article-journal", "volume" : "21" }, "uris" : [ "http://www.mendeley.com/documents/?uuid=75241786-3467-4148-99b8-240539e42fea"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7]\u2013[189]", "plainTextFormattedCitation" : "[187]\u2013[189]", "previouslyFormattedCitation" : "[187]\u2013[189]" }, "properties" : { "noteIndex" : 0 }, "schema" : "https://github.com/citation-style-language/schema/raw/master/csl-citation.json" }</w:instrText>
      </w:r>
      <w:r w:rsidR="00E5746F">
        <w:fldChar w:fldCharType="separate"/>
      </w:r>
      <w:r w:rsidR="00E5746F" w:rsidRPr="00E5746F">
        <w:rPr>
          <w:noProof/>
        </w:rPr>
        <w:t>[187]–[189]</w:t>
      </w:r>
      <w:r w:rsidR="00E5746F">
        <w:fldChar w:fldCharType="end"/>
      </w:r>
      <w:r>
        <w:t xml:space="preserve">. As in previous simulations, the backbone conformation presents more of a challenge to simulations than does base positioning. However, for both DNA and RNA, the integrity of the crystal lattice is slowly degraded, and a full equilibration is not achieved. The </w:t>
      </w:r>
      <w:proofErr w:type="spellStart"/>
      <w:r>
        <w:t>interchain</w:t>
      </w:r>
      <w:proofErr w:type="spellEnd"/>
      <w:r>
        <w:t xml:space="preserve"> contacts that hold these lattices together are less extensive than is typical for protein crystals, and are likely to be influenced by ions in ways that are poorly represented here. A partial “melting” of the crystal lattice takes place at seemingly random points in the supercell, such that the 32 equivalent interfaces become rather heterogeneous, with some quite close to their original (experimental) configurations and others are displaced in ways that are irreversible on the time scales sampled here.</w:t>
      </w:r>
    </w:p>
    <w:p w:rsidR="00804529" w:rsidRDefault="00804529" w:rsidP="00804529">
      <w:pPr>
        <w:pStyle w:val="Heading3"/>
      </w:pPr>
      <w:r>
        <w:t>Models and computational methods</w:t>
      </w:r>
    </w:p>
    <w:p w:rsidR="00804529" w:rsidRDefault="00804529" w:rsidP="00804529">
      <w:r>
        <w:t xml:space="preserve">Coordinates for the initial state of the RNA and DNA came from PDB entries: 1RNA and 1D23. Crystal structures of the RNA and DNA crystal were constructed according to space group P212121, where four symmetry-related copies of the duplex make up one unit cell. We constructed a supercell of 2×2×2 unit cells by using the </w:t>
      </w:r>
      <w:proofErr w:type="spellStart"/>
      <w:r>
        <w:t>PropPDB</w:t>
      </w:r>
      <w:proofErr w:type="spellEnd"/>
      <w:r>
        <w:t xml:space="preserve"> module of the Amber12 package</w:t>
      </w:r>
      <w:r w:rsidR="00E5746F">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mendeley" : { "formattedCitation" : "[190]", "plainTextFormattedCitation" : "[190]", "previouslyFormattedCitation" : "[190]" }, "properties" : { "noteIndex" : 0 }, "schema" : "https://github.com/citation-style-language/schema/raw/master/csl-citation.json" }</w:instrText>
      </w:r>
      <w:r w:rsidR="00E5746F">
        <w:fldChar w:fldCharType="separate"/>
      </w:r>
      <w:r w:rsidR="00E5746F" w:rsidRPr="00E5746F">
        <w:rPr>
          <w:noProof/>
        </w:rPr>
        <w:t>[190]</w:t>
      </w:r>
      <w:r w:rsidR="00E5746F">
        <w:fldChar w:fldCharType="end"/>
      </w:r>
      <w:r>
        <w:t xml:space="preserve">, yielding an orthogonal box of size 68.22×89.22×98.22 Å for 1RNA, and 77.86×79.26×66.60 Å for 1D23. Views of the supercells are shown in </w:t>
      </w:r>
      <w:r w:rsidR="00E43DAB">
        <w:fldChar w:fldCharType="begin"/>
      </w:r>
      <w:r w:rsidR="00E43DAB">
        <w:instrText xml:space="preserve"> REF _Ref424201619 \h </w:instrText>
      </w:r>
      <w:r w:rsidR="00E43DAB">
        <w:fldChar w:fldCharType="separate"/>
      </w:r>
      <w:r w:rsidR="00345430">
        <w:t xml:space="preserve">Figure </w:t>
      </w:r>
      <w:r w:rsidR="00345430">
        <w:rPr>
          <w:noProof/>
        </w:rPr>
        <w:t>5</w:t>
      </w:r>
      <w:r w:rsidR="00345430">
        <w:noBreakHyphen/>
      </w:r>
      <w:r w:rsidR="00345430">
        <w:rPr>
          <w:noProof/>
        </w:rPr>
        <w:t>1</w:t>
      </w:r>
      <w:r w:rsidR="00E43DAB">
        <w:fldChar w:fldCharType="end"/>
      </w:r>
      <w:r>
        <w:t>. For the DNA crystal simulation, Mg</w:t>
      </w:r>
      <w:r w:rsidRPr="00B34B4A">
        <w:rPr>
          <w:vertAlign w:val="superscript"/>
        </w:rPr>
        <w:t>2+</w:t>
      </w:r>
      <w:r>
        <w:t xml:space="preserve"> ions were used as </w:t>
      </w:r>
      <w:proofErr w:type="spellStart"/>
      <w:r>
        <w:t>counterions</w:t>
      </w:r>
      <w:proofErr w:type="spellEnd"/>
      <w:r>
        <w:t>: there are two Mg(H</w:t>
      </w:r>
      <w:r w:rsidRPr="00B34B4A">
        <w:rPr>
          <w:vertAlign w:val="subscript"/>
        </w:rPr>
        <w:t>2</w:t>
      </w:r>
      <w:r>
        <w:t>O)</w:t>
      </w:r>
      <w:r w:rsidRPr="00B34B4A">
        <w:rPr>
          <w:vertAlign w:val="subscript"/>
        </w:rPr>
        <w:t>6</w:t>
      </w:r>
      <w:r w:rsidRPr="00B34B4A">
        <w:rPr>
          <w:vertAlign w:val="superscript"/>
        </w:rPr>
        <w:t>2+</w:t>
      </w:r>
      <w:r>
        <w:t xml:space="preserve"> complexes per asymmetric unit in the 1D23 crystal structure, and 7 additional </w:t>
      </w:r>
      <w:r w:rsidR="00B34B4A">
        <w:t>Mg(H</w:t>
      </w:r>
      <w:r w:rsidR="00B34B4A" w:rsidRPr="00B34B4A">
        <w:rPr>
          <w:vertAlign w:val="subscript"/>
        </w:rPr>
        <w:t>2</w:t>
      </w:r>
      <w:r w:rsidR="00B34B4A">
        <w:t>O)</w:t>
      </w:r>
      <w:r w:rsidR="00B34B4A" w:rsidRPr="00B34B4A">
        <w:rPr>
          <w:vertAlign w:val="subscript"/>
        </w:rPr>
        <w:t>6</w:t>
      </w:r>
      <w:r w:rsidR="00B34B4A" w:rsidRPr="00B34B4A">
        <w:rPr>
          <w:vertAlign w:val="superscript"/>
        </w:rPr>
        <w:t>2+</w:t>
      </w:r>
      <w:r>
        <w:t xml:space="preserve"> ions per duplex were added to neutralize the 18 phosphate groups. The RNA supercell system was neutralized with 26 Na+ ions per duplex. All </w:t>
      </w:r>
      <w:proofErr w:type="spellStart"/>
      <w:r>
        <w:t>counterions</w:t>
      </w:r>
      <w:proofErr w:type="spellEnd"/>
      <w:r>
        <w:t xml:space="preserve"> and water molecules were added to the supercell using the AddToBox program in Amber. The DNA system for the solution simulation contained one DNA duplex and 5045 water molecules together with 18 Na</w:t>
      </w:r>
      <w:r w:rsidRPr="00E5746F">
        <w:rPr>
          <w:vertAlign w:val="superscript"/>
        </w:rPr>
        <w:t>+</w:t>
      </w:r>
      <w:r>
        <w:t xml:space="preserve"> ions in a truncated octahedral box with periodic boundary conditions; the RNA simulation had 7694 waters and 26 Na</w:t>
      </w:r>
      <w:r w:rsidRPr="00E5746F">
        <w:rPr>
          <w:vertAlign w:val="superscript"/>
        </w:rPr>
        <w:t>+</w:t>
      </w:r>
      <w:r>
        <w:t xml:space="preserve"> ions. Further simulation details are given in </w:t>
      </w:r>
      <w:r w:rsidR="00E43DAB">
        <w:fldChar w:fldCharType="begin"/>
      </w:r>
      <w:r w:rsidR="00E43DAB">
        <w:instrText xml:space="preserve"> REF _Ref424201454 \h </w:instrText>
      </w:r>
      <w:r w:rsidR="00E43DAB">
        <w:fldChar w:fldCharType="separate"/>
      </w:r>
      <w:r w:rsidR="00345430">
        <w:t xml:space="preserve">Table </w:t>
      </w:r>
      <w:r w:rsidR="00345430">
        <w:rPr>
          <w:noProof/>
        </w:rPr>
        <w:t>5</w:t>
      </w:r>
      <w:r w:rsidR="00345430">
        <w:noBreakHyphen/>
      </w:r>
      <w:r w:rsidR="00345430">
        <w:rPr>
          <w:noProof/>
        </w:rPr>
        <w:t>1</w:t>
      </w:r>
      <w:r w:rsidR="00E43DAB">
        <w:fldChar w:fldCharType="end"/>
      </w:r>
      <w:r>
        <w:t>.</w:t>
      </w:r>
    </w:p>
    <w:p w:rsidR="00B34B4A" w:rsidRDefault="004A44A6" w:rsidP="00B34B4A">
      <w:pPr>
        <w:keepNext/>
        <w:ind w:firstLine="0"/>
        <w:jc w:val="center"/>
      </w:pPr>
      <w:r>
        <w:rPr>
          <w:noProof/>
        </w:rPr>
        <w:drawing>
          <wp:inline distT="0" distB="0" distL="0" distR="0" wp14:anchorId="2D4D1FB0" wp14:editId="02C575AA">
            <wp:extent cx="3819441" cy="214438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5_1.jpg"/>
                    <pic:cNvPicPr/>
                  </pic:nvPicPr>
                  <pic:blipFill>
                    <a:blip r:embed="rId32">
                      <a:extLst>
                        <a:ext uri="{28A0092B-C50C-407E-A947-70E740481C1C}">
                          <a14:useLocalDpi xmlns:a14="http://schemas.microsoft.com/office/drawing/2010/main" val="0"/>
                        </a:ext>
                      </a:extLst>
                    </a:blip>
                    <a:stretch>
                      <a:fillRect/>
                    </a:stretch>
                  </pic:blipFill>
                  <pic:spPr>
                    <a:xfrm>
                      <a:off x="0" y="0"/>
                      <a:ext cx="3819441" cy="2144389"/>
                    </a:xfrm>
                    <a:prstGeom prst="rect">
                      <a:avLst/>
                    </a:prstGeom>
                  </pic:spPr>
                </pic:pic>
              </a:graphicData>
            </a:graphic>
          </wp:inline>
        </w:drawing>
      </w:r>
    </w:p>
    <w:p w:rsidR="004A44A6" w:rsidRDefault="00B34B4A" w:rsidP="00B34B4A">
      <w:pPr>
        <w:pStyle w:val="Caption"/>
      </w:pPr>
      <w:bookmarkStart w:id="64" w:name="_Ref424201619"/>
      <w:r>
        <w:t xml:space="preserve">Figure </w:t>
      </w:r>
      <w:fldSimple w:instr=" STYLEREF 2 \s ">
        <w:r w:rsidR="00345430">
          <w:rPr>
            <w:noProof/>
          </w:rPr>
          <w:t>5</w:t>
        </w:r>
      </w:fldSimple>
      <w:r w:rsidR="00A96617">
        <w:noBreakHyphen/>
      </w:r>
      <w:fldSimple w:instr=" SEQ Figure \* ARABIC \s 2 ">
        <w:r w:rsidR="00345430">
          <w:rPr>
            <w:noProof/>
          </w:rPr>
          <w:t>1</w:t>
        </w:r>
      </w:fldSimple>
      <w:bookmarkEnd w:id="64"/>
      <w:r>
        <w:t xml:space="preserve">. </w:t>
      </w:r>
      <w:r w:rsidRPr="00B34B4A">
        <w:t>Two three dimension views of the RNA (left) and DNA (right) packing in supercells. The supercell contains 8 unit cells in a 2 × 2 × 2 arrangement; each unit cell comprises four RNA/DNA molecules. The cyan box represents one unit cell. Image generated using Chimera.</w:t>
      </w:r>
    </w:p>
    <w:tbl>
      <w:tblPr>
        <w:tblStyle w:val="TableGrid"/>
        <w:tblW w:w="0" w:type="auto"/>
        <w:jc w:val="center"/>
        <w:tblLook w:val="04A0" w:firstRow="1" w:lastRow="0" w:firstColumn="1" w:lastColumn="0" w:noHBand="0" w:noVBand="1"/>
      </w:tblPr>
      <w:tblGrid>
        <w:gridCol w:w="1998"/>
        <w:gridCol w:w="1544"/>
        <w:gridCol w:w="1771"/>
        <w:gridCol w:w="1771"/>
        <w:gridCol w:w="1772"/>
      </w:tblGrid>
      <w:tr w:rsidR="004671D7" w:rsidRPr="00602F63" w:rsidTr="00602F63">
        <w:trPr>
          <w:jc w:val="center"/>
        </w:trPr>
        <w:tc>
          <w:tcPr>
            <w:tcW w:w="1998" w:type="dxa"/>
          </w:tcPr>
          <w:p w:rsidR="004671D7" w:rsidRPr="00602F63" w:rsidRDefault="004671D7" w:rsidP="00602F63">
            <w:pPr>
              <w:ind w:firstLine="0"/>
              <w:jc w:val="center"/>
              <w:rPr>
                <w:b/>
              </w:rPr>
            </w:pPr>
          </w:p>
        </w:tc>
        <w:tc>
          <w:tcPr>
            <w:tcW w:w="1544" w:type="dxa"/>
          </w:tcPr>
          <w:p w:rsidR="004671D7" w:rsidRPr="00602F63" w:rsidRDefault="004671D7" w:rsidP="00602F63">
            <w:pPr>
              <w:ind w:firstLine="0"/>
              <w:jc w:val="center"/>
              <w:rPr>
                <w:b/>
              </w:rPr>
            </w:pPr>
            <w:r w:rsidRPr="00602F63">
              <w:rPr>
                <w:b/>
              </w:rPr>
              <w:t>DNA</w:t>
            </w:r>
          </w:p>
        </w:tc>
        <w:tc>
          <w:tcPr>
            <w:tcW w:w="1771" w:type="dxa"/>
          </w:tcPr>
          <w:p w:rsidR="004671D7" w:rsidRPr="00602F63" w:rsidRDefault="004671D7" w:rsidP="00602F63">
            <w:pPr>
              <w:ind w:firstLine="0"/>
              <w:jc w:val="center"/>
              <w:rPr>
                <w:b/>
              </w:rPr>
            </w:pPr>
            <w:r w:rsidRPr="00602F63">
              <w:rPr>
                <w:b/>
              </w:rPr>
              <w:t>RNA</w:t>
            </w:r>
          </w:p>
        </w:tc>
        <w:tc>
          <w:tcPr>
            <w:tcW w:w="1771" w:type="dxa"/>
          </w:tcPr>
          <w:p w:rsidR="004671D7" w:rsidRPr="00602F63" w:rsidRDefault="004671D7" w:rsidP="00602F63">
            <w:pPr>
              <w:ind w:firstLine="0"/>
              <w:jc w:val="center"/>
              <w:rPr>
                <w:b/>
              </w:rPr>
            </w:pPr>
            <w:r w:rsidRPr="00602F63">
              <w:rPr>
                <w:b/>
              </w:rPr>
              <w:t>DNA (</w:t>
            </w:r>
            <w:proofErr w:type="spellStart"/>
            <w:r w:rsidRPr="00602F63">
              <w:rPr>
                <w:b/>
              </w:rPr>
              <w:t>soln</w:t>
            </w:r>
            <w:proofErr w:type="spellEnd"/>
            <w:r w:rsidRPr="00602F63">
              <w:rPr>
                <w:b/>
              </w:rPr>
              <w:t>)</w:t>
            </w:r>
          </w:p>
        </w:tc>
        <w:tc>
          <w:tcPr>
            <w:tcW w:w="1772" w:type="dxa"/>
          </w:tcPr>
          <w:p w:rsidR="004671D7" w:rsidRPr="00602F63" w:rsidRDefault="004671D7" w:rsidP="00602F63">
            <w:pPr>
              <w:ind w:firstLine="0"/>
              <w:jc w:val="center"/>
              <w:rPr>
                <w:b/>
                <w:lang w:val="pl-PL"/>
              </w:rPr>
            </w:pPr>
            <w:r w:rsidRPr="00602F63">
              <w:rPr>
                <w:b/>
              </w:rPr>
              <w:t>RNA (</w:t>
            </w:r>
            <w:proofErr w:type="spellStart"/>
            <w:r w:rsidRPr="00602F63">
              <w:rPr>
                <w:b/>
              </w:rPr>
              <w:t>soln</w:t>
            </w:r>
            <w:proofErr w:type="spellEnd"/>
            <w:r w:rsidRPr="00602F63">
              <w:rPr>
                <w:b/>
              </w:rPr>
              <w:t>)</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waters</w:t>
            </w:r>
          </w:p>
        </w:tc>
        <w:tc>
          <w:tcPr>
            <w:tcW w:w="1544" w:type="dxa"/>
          </w:tcPr>
          <w:p w:rsidR="004671D7" w:rsidRPr="004671D7" w:rsidRDefault="004671D7" w:rsidP="00602F63">
            <w:pPr>
              <w:ind w:firstLine="0"/>
              <w:jc w:val="center"/>
            </w:pPr>
            <w:r w:rsidRPr="004671D7">
              <w:t>8578</w:t>
            </w:r>
          </w:p>
        </w:tc>
        <w:tc>
          <w:tcPr>
            <w:tcW w:w="1771" w:type="dxa"/>
          </w:tcPr>
          <w:p w:rsidR="004671D7" w:rsidRPr="004671D7" w:rsidRDefault="004671D7" w:rsidP="00602F63">
            <w:pPr>
              <w:ind w:firstLine="0"/>
              <w:jc w:val="center"/>
            </w:pPr>
            <w:r w:rsidRPr="004671D7">
              <w:t>12 300</w:t>
            </w:r>
          </w:p>
        </w:tc>
        <w:tc>
          <w:tcPr>
            <w:tcW w:w="1771" w:type="dxa"/>
          </w:tcPr>
          <w:p w:rsidR="004671D7" w:rsidRPr="004671D7" w:rsidRDefault="004671D7" w:rsidP="00602F63">
            <w:pPr>
              <w:ind w:firstLine="0"/>
              <w:jc w:val="center"/>
            </w:pPr>
            <w:r w:rsidRPr="004671D7">
              <w:t>5045</w:t>
            </w:r>
          </w:p>
        </w:tc>
        <w:tc>
          <w:tcPr>
            <w:tcW w:w="1772" w:type="dxa"/>
          </w:tcPr>
          <w:p w:rsidR="004671D7" w:rsidRPr="004671D7" w:rsidRDefault="004671D7" w:rsidP="00602F63">
            <w:pPr>
              <w:ind w:firstLine="0"/>
              <w:jc w:val="center"/>
            </w:pPr>
            <w:r w:rsidRPr="004671D7">
              <w:t>7694</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ions</w:t>
            </w:r>
          </w:p>
        </w:tc>
        <w:tc>
          <w:tcPr>
            <w:tcW w:w="1544" w:type="dxa"/>
          </w:tcPr>
          <w:p w:rsidR="004671D7" w:rsidRPr="004671D7" w:rsidRDefault="004671D7" w:rsidP="00602F63">
            <w:pPr>
              <w:ind w:firstLine="0"/>
              <w:jc w:val="center"/>
            </w:pPr>
            <w:r w:rsidRPr="004671D7">
              <w:t>288</w:t>
            </w:r>
          </w:p>
        </w:tc>
        <w:tc>
          <w:tcPr>
            <w:tcW w:w="1771" w:type="dxa"/>
          </w:tcPr>
          <w:p w:rsidR="004671D7" w:rsidRPr="004671D7" w:rsidRDefault="004671D7" w:rsidP="00602F63">
            <w:pPr>
              <w:ind w:firstLine="0"/>
              <w:jc w:val="center"/>
            </w:pPr>
            <w:r w:rsidRPr="004671D7">
              <w:t>832</w:t>
            </w:r>
          </w:p>
        </w:tc>
        <w:tc>
          <w:tcPr>
            <w:tcW w:w="1771" w:type="dxa"/>
          </w:tcPr>
          <w:p w:rsidR="004671D7" w:rsidRPr="004671D7" w:rsidRDefault="004671D7" w:rsidP="00602F63">
            <w:pPr>
              <w:ind w:firstLine="0"/>
              <w:jc w:val="center"/>
            </w:pPr>
            <w:r w:rsidRPr="004671D7">
              <w:t>18</w:t>
            </w:r>
          </w:p>
        </w:tc>
        <w:tc>
          <w:tcPr>
            <w:tcW w:w="1772" w:type="dxa"/>
          </w:tcPr>
          <w:p w:rsidR="004671D7" w:rsidRPr="004671D7" w:rsidRDefault="004671D7" w:rsidP="00602F63">
            <w:pPr>
              <w:ind w:firstLine="0"/>
              <w:jc w:val="center"/>
            </w:pPr>
            <w:r w:rsidRPr="004671D7">
              <w:t>26</w:t>
            </w:r>
          </w:p>
        </w:tc>
      </w:tr>
      <w:tr w:rsidR="004671D7" w:rsidRPr="004671D7" w:rsidTr="00602F63">
        <w:trPr>
          <w:jc w:val="center"/>
        </w:trPr>
        <w:tc>
          <w:tcPr>
            <w:tcW w:w="1998" w:type="dxa"/>
          </w:tcPr>
          <w:p w:rsidR="00602F63" w:rsidRDefault="004671D7" w:rsidP="00602F63">
            <w:pPr>
              <w:spacing w:after="0"/>
              <w:ind w:firstLine="0"/>
              <w:rPr>
                <w:b/>
              </w:rPr>
            </w:pPr>
            <w:r w:rsidRPr="00602F63">
              <w:rPr>
                <w:b/>
              </w:rPr>
              <w:t>Total number</w:t>
            </w:r>
          </w:p>
          <w:p w:rsidR="004671D7" w:rsidRPr="00602F63" w:rsidRDefault="004671D7" w:rsidP="00602F63">
            <w:pPr>
              <w:spacing w:after="0"/>
              <w:ind w:firstLine="0"/>
              <w:rPr>
                <w:b/>
              </w:rPr>
            </w:pPr>
            <w:r w:rsidRPr="00602F63">
              <w:rPr>
                <w:b/>
              </w:rPr>
              <w:t xml:space="preserve"> of atoms</w:t>
            </w:r>
          </w:p>
        </w:tc>
        <w:tc>
          <w:tcPr>
            <w:tcW w:w="1544" w:type="dxa"/>
          </w:tcPr>
          <w:p w:rsidR="004671D7" w:rsidRPr="004671D7" w:rsidRDefault="004671D7" w:rsidP="00602F63">
            <w:pPr>
              <w:ind w:firstLine="0"/>
              <w:jc w:val="center"/>
            </w:pPr>
            <w:r w:rsidRPr="004671D7">
              <w:t>46 246</w:t>
            </w:r>
          </w:p>
        </w:tc>
        <w:tc>
          <w:tcPr>
            <w:tcW w:w="1771" w:type="dxa"/>
          </w:tcPr>
          <w:p w:rsidR="004671D7" w:rsidRPr="004671D7" w:rsidRDefault="004671D7" w:rsidP="00602F63">
            <w:pPr>
              <w:ind w:firstLine="0"/>
              <w:jc w:val="center"/>
            </w:pPr>
            <w:r w:rsidRPr="004671D7">
              <w:t>65 892</w:t>
            </w:r>
          </w:p>
        </w:tc>
        <w:tc>
          <w:tcPr>
            <w:tcW w:w="1771" w:type="dxa"/>
          </w:tcPr>
          <w:p w:rsidR="004671D7" w:rsidRPr="004671D7" w:rsidRDefault="004671D7" w:rsidP="00602F63">
            <w:pPr>
              <w:ind w:firstLine="0"/>
              <w:jc w:val="center"/>
            </w:pPr>
            <w:r w:rsidRPr="004671D7">
              <w:t>15 785</w:t>
            </w:r>
          </w:p>
        </w:tc>
        <w:tc>
          <w:tcPr>
            <w:tcW w:w="1772" w:type="dxa"/>
          </w:tcPr>
          <w:p w:rsidR="004671D7" w:rsidRPr="004671D7" w:rsidRDefault="004671D7" w:rsidP="00602F63">
            <w:pPr>
              <w:ind w:firstLine="0"/>
              <w:jc w:val="center"/>
            </w:pPr>
            <w:r w:rsidRPr="004671D7">
              <w:t>23 988</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 xml:space="preserve">Mean internal pressure, </w:t>
            </w:r>
            <w:proofErr w:type="spellStart"/>
            <w:r w:rsidRPr="00602F63">
              <w:rPr>
                <w:b/>
              </w:rPr>
              <w:t>atm</w:t>
            </w:r>
            <w:proofErr w:type="spellEnd"/>
          </w:p>
        </w:tc>
        <w:tc>
          <w:tcPr>
            <w:tcW w:w="1544" w:type="dxa"/>
          </w:tcPr>
          <w:p w:rsidR="004671D7" w:rsidRPr="004671D7" w:rsidRDefault="004671D7" w:rsidP="00602F63">
            <w:pPr>
              <w:ind w:firstLine="0"/>
              <w:jc w:val="center"/>
            </w:pPr>
            <w:r w:rsidRPr="004671D7">
              <w:t>30</w:t>
            </w:r>
          </w:p>
        </w:tc>
        <w:tc>
          <w:tcPr>
            <w:tcW w:w="1771" w:type="dxa"/>
          </w:tcPr>
          <w:p w:rsidR="004671D7" w:rsidRPr="004671D7" w:rsidRDefault="004671D7" w:rsidP="00602F63">
            <w:pPr>
              <w:ind w:firstLine="0"/>
              <w:jc w:val="center"/>
            </w:pPr>
            <w:r w:rsidRPr="004671D7">
              <w:t>97</w:t>
            </w:r>
          </w:p>
        </w:tc>
        <w:tc>
          <w:tcPr>
            <w:tcW w:w="1771" w:type="dxa"/>
          </w:tcPr>
          <w:p w:rsidR="004671D7" w:rsidRPr="004671D7" w:rsidRDefault="004671D7" w:rsidP="00602F63">
            <w:pPr>
              <w:ind w:firstLine="0"/>
              <w:jc w:val="center"/>
            </w:pPr>
            <w:r w:rsidRPr="004671D7">
              <w:t>1.0</w:t>
            </w:r>
          </w:p>
        </w:tc>
        <w:tc>
          <w:tcPr>
            <w:tcW w:w="1772" w:type="dxa"/>
          </w:tcPr>
          <w:p w:rsidR="004671D7" w:rsidRPr="004671D7" w:rsidRDefault="004671D7" w:rsidP="00602F63">
            <w:pPr>
              <w:ind w:firstLine="0"/>
              <w:jc w:val="center"/>
            </w:pPr>
            <w:r w:rsidRPr="004671D7">
              <w:t>1.0</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Density, g/cm3</w:t>
            </w:r>
          </w:p>
        </w:tc>
        <w:tc>
          <w:tcPr>
            <w:tcW w:w="1544" w:type="dxa"/>
          </w:tcPr>
          <w:p w:rsidR="004671D7" w:rsidRPr="004671D7" w:rsidRDefault="004671D7" w:rsidP="00602F63">
            <w:pPr>
              <w:ind w:firstLine="0"/>
              <w:jc w:val="center"/>
            </w:pPr>
            <w:r w:rsidRPr="004671D7">
              <w:t>1.433</w:t>
            </w:r>
          </w:p>
        </w:tc>
        <w:tc>
          <w:tcPr>
            <w:tcW w:w="1771" w:type="dxa"/>
          </w:tcPr>
          <w:p w:rsidR="004671D7" w:rsidRPr="004671D7" w:rsidRDefault="004671D7" w:rsidP="00602F63">
            <w:pPr>
              <w:ind w:firstLine="0"/>
              <w:jc w:val="center"/>
            </w:pPr>
            <w:r w:rsidRPr="004671D7">
              <w:t>1.446</w:t>
            </w:r>
          </w:p>
        </w:tc>
        <w:tc>
          <w:tcPr>
            <w:tcW w:w="1771" w:type="dxa"/>
          </w:tcPr>
          <w:p w:rsidR="004671D7" w:rsidRPr="004671D7" w:rsidRDefault="004671D7" w:rsidP="00602F63">
            <w:pPr>
              <w:ind w:firstLine="0"/>
              <w:jc w:val="center"/>
            </w:pPr>
            <w:r w:rsidRPr="004671D7">
              <w:t>1.044</w:t>
            </w:r>
          </w:p>
        </w:tc>
        <w:tc>
          <w:tcPr>
            <w:tcW w:w="1772" w:type="dxa"/>
          </w:tcPr>
          <w:p w:rsidR="004671D7" w:rsidRPr="004671D7" w:rsidRDefault="004671D7" w:rsidP="00602F63">
            <w:pPr>
              <w:ind w:firstLine="0"/>
              <w:jc w:val="center"/>
            </w:pPr>
            <w:r w:rsidRPr="004671D7">
              <w:t>1.034</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Simulation speed, ns/day</w:t>
            </w:r>
          </w:p>
        </w:tc>
        <w:tc>
          <w:tcPr>
            <w:tcW w:w="1544" w:type="dxa"/>
          </w:tcPr>
          <w:p w:rsidR="004671D7" w:rsidRPr="004671D7" w:rsidRDefault="004671D7" w:rsidP="00602F63">
            <w:pPr>
              <w:ind w:firstLine="0"/>
              <w:jc w:val="center"/>
            </w:pPr>
            <w:r w:rsidRPr="004671D7">
              <w:t>16.7</w:t>
            </w:r>
          </w:p>
        </w:tc>
        <w:tc>
          <w:tcPr>
            <w:tcW w:w="1771" w:type="dxa"/>
          </w:tcPr>
          <w:p w:rsidR="004671D7" w:rsidRPr="004671D7" w:rsidRDefault="004671D7" w:rsidP="00602F63">
            <w:pPr>
              <w:ind w:firstLine="0"/>
              <w:jc w:val="center"/>
            </w:pPr>
            <w:r w:rsidRPr="004671D7">
              <w:t>21.5</w:t>
            </w:r>
          </w:p>
        </w:tc>
        <w:tc>
          <w:tcPr>
            <w:tcW w:w="1771" w:type="dxa"/>
          </w:tcPr>
          <w:p w:rsidR="004671D7" w:rsidRPr="004671D7" w:rsidRDefault="004671D7" w:rsidP="00602F63">
            <w:pPr>
              <w:ind w:firstLine="0"/>
              <w:jc w:val="center"/>
            </w:pPr>
            <w:r w:rsidRPr="004671D7">
              <w:t>24.3</w:t>
            </w:r>
          </w:p>
        </w:tc>
        <w:tc>
          <w:tcPr>
            <w:tcW w:w="1772" w:type="dxa"/>
          </w:tcPr>
          <w:p w:rsidR="004671D7" w:rsidRPr="004671D7" w:rsidRDefault="004671D7" w:rsidP="00602F63">
            <w:pPr>
              <w:ind w:firstLine="0"/>
              <w:jc w:val="center"/>
            </w:pPr>
            <w:r w:rsidRPr="004671D7">
              <w:t>26.9</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Time analyzed, μs</w:t>
            </w:r>
          </w:p>
        </w:tc>
        <w:tc>
          <w:tcPr>
            <w:tcW w:w="1544" w:type="dxa"/>
          </w:tcPr>
          <w:p w:rsidR="004671D7" w:rsidRPr="004671D7" w:rsidRDefault="004671D7" w:rsidP="00602F63">
            <w:pPr>
              <w:ind w:firstLine="0"/>
              <w:jc w:val="center"/>
            </w:pPr>
            <w:r w:rsidRPr="004671D7">
              <w:t>2.0</w:t>
            </w:r>
          </w:p>
        </w:tc>
        <w:tc>
          <w:tcPr>
            <w:tcW w:w="1771" w:type="dxa"/>
          </w:tcPr>
          <w:p w:rsidR="004671D7" w:rsidRPr="004671D7" w:rsidRDefault="004671D7" w:rsidP="00602F63">
            <w:pPr>
              <w:ind w:firstLine="0"/>
              <w:jc w:val="center"/>
            </w:pPr>
            <w:r w:rsidRPr="004671D7">
              <w:t>0.5</w:t>
            </w:r>
          </w:p>
        </w:tc>
        <w:tc>
          <w:tcPr>
            <w:tcW w:w="1771" w:type="dxa"/>
          </w:tcPr>
          <w:p w:rsidR="004671D7" w:rsidRPr="004671D7" w:rsidRDefault="004671D7" w:rsidP="00602F63">
            <w:pPr>
              <w:ind w:firstLine="0"/>
              <w:jc w:val="center"/>
            </w:pPr>
            <w:r w:rsidRPr="004671D7">
              <w:t>0.5</w:t>
            </w:r>
          </w:p>
        </w:tc>
        <w:tc>
          <w:tcPr>
            <w:tcW w:w="1772" w:type="dxa"/>
          </w:tcPr>
          <w:p w:rsidR="004671D7" w:rsidRPr="004671D7" w:rsidRDefault="004671D7" w:rsidP="00602F63">
            <w:pPr>
              <w:keepNext/>
              <w:ind w:firstLine="0"/>
              <w:jc w:val="center"/>
            </w:pPr>
            <w:r w:rsidRPr="004671D7">
              <w:t>1.0</w:t>
            </w:r>
          </w:p>
        </w:tc>
      </w:tr>
    </w:tbl>
    <w:p w:rsidR="004671D7" w:rsidRDefault="004671D7">
      <w:pPr>
        <w:pStyle w:val="Caption"/>
      </w:pPr>
      <w:bookmarkStart w:id="65" w:name="_Ref424201454"/>
      <w:r>
        <w:t xml:space="preserve">Table </w:t>
      </w:r>
      <w:fldSimple w:instr=" STYLEREF 2 \s ">
        <w:r w:rsidR="00345430">
          <w:rPr>
            <w:noProof/>
          </w:rPr>
          <w:t>5</w:t>
        </w:r>
      </w:fldSimple>
      <w:r w:rsidR="006A59C8">
        <w:noBreakHyphen/>
      </w:r>
      <w:fldSimple w:instr=" SEQ Table \* ARABIC \s 2 ">
        <w:r w:rsidR="00345430">
          <w:rPr>
            <w:noProof/>
          </w:rPr>
          <w:t>1</w:t>
        </w:r>
      </w:fldSimple>
      <w:bookmarkEnd w:id="65"/>
      <w:r>
        <w:t xml:space="preserve">. </w:t>
      </w:r>
      <w:r w:rsidRPr="004671D7">
        <w:t xml:space="preserve">Details of the simulations. Simulation speed is measured on a single NVIDIA GTX780 card for the RNA simulations, and on a </w:t>
      </w:r>
      <w:proofErr w:type="spellStart"/>
      <w:r w:rsidRPr="004671D7">
        <w:t>Quadro</w:t>
      </w:r>
      <w:proofErr w:type="spellEnd"/>
      <w:r w:rsidRPr="004671D7">
        <w:t xml:space="preserve"> K5000 card for the DNA simulations. Ions are Mg</w:t>
      </w:r>
      <w:r w:rsidRPr="004671D7">
        <w:rPr>
          <w:vertAlign w:val="superscript"/>
        </w:rPr>
        <w:t>2+</w:t>
      </w:r>
      <w:r w:rsidRPr="004671D7">
        <w:t xml:space="preserve"> for the DNA crystal and Na</w:t>
      </w:r>
      <w:r w:rsidRPr="004671D7">
        <w:rPr>
          <w:vertAlign w:val="superscript"/>
        </w:rPr>
        <w:t>+</w:t>
      </w:r>
      <w:r w:rsidRPr="004671D7">
        <w:t xml:space="preserve"> for the other simulations. Atom counts do not include the “extra points” in the TIP4P/</w:t>
      </w:r>
      <w:proofErr w:type="spellStart"/>
      <w:r w:rsidRPr="004671D7">
        <w:t>Ew</w:t>
      </w:r>
      <w:proofErr w:type="spellEnd"/>
      <w:r w:rsidRPr="004671D7">
        <w:t xml:space="preserve"> waters.</w:t>
      </w:r>
    </w:p>
    <w:p w:rsidR="00804529" w:rsidRDefault="00804529" w:rsidP="00804529">
      <w:r>
        <w:t>We carried out crystal simulations using the parm99 force field</w:t>
      </w:r>
      <w:r w:rsidR="00C44818">
        <w:fldChar w:fldCharType="begin" w:fldLock="1"/>
      </w:r>
      <w:r w:rsidR="00C44818">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4]", "plainTextFormattedCitation" : "[84]", "previouslyFormattedCitation" : "[84]" }, "properties" : { "noteIndex" : 0 }, "schema" : "https://github.com/citation-style-language/schema/raw/master/csl-citation.json" }</w:instrText>
      </w:r>
      <w:r w:rsidR="00C44818">
        <w:fldChar w:fldCharType="separate"/>
      </w:r>
      <w:r w:rsidR="00C44818" w:rsidRPr="00C44818">
        <w:rPr>
          <w:noProof/>
        </w:rPr>
        <w:t>[84]</w:t>
      </w:r>
      <w:r w:rsidR="00C44818">
        <w:fldChar w:fldCharType="end"/>
      </w:r>
      <w:r>
        <w:t xml:space="preserve"> with bsc0 modifications</w:t>
      </w:r>
      <w:r w:rsidR="00C44818">
        <w:fldChar w:fldCharType="begin" w:fldLock="1"/>
      </w:r>
      <w:r w:rsidR="00C44818">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29", "title" : "Refinement of the AMBER force field for nucleic acids: improving the description of alpha/gamma conformers.", "type" : "article-journal", "volume" : "92" }, "uris" : [ "http://www.mendeley.com/documents/?uuid=675e3477-596b-47ee-8157-c5373a09b239" ] } ], "mendeley" : { "formattedCitation" : "[191]", "plainTextFormattedCitation" : "[191]", "previouslyFormattedCitation" : "[191]" }, "properties" : { "noteIndex" : 0 }, "schema" : "https://github.com/citation-style-language/schema/raw/master/csl-citation.json" }</w:instrText>
      </w:r>
      <w:r w:rsidR="00C44818">
        <w:fldChar w:fldCharType="separate"/>
      </w:r>
      <w:r w:rsidR="00C44818" w:rsidRPr="00C44818">
        <w:rPr>
          <w:noProof/>
        </w:rPr>
        <w:t>[191]</w:t>
      </w:r>
      <w:r w:rsidR="00C44818">
        <w:fldChar w:fldCharType="end"/>
      </w:r>
      <w:r>
        <w:t xml:space="preserve"> for both duplexes, and added the chiOL3 modifications</w:t>
      </w:r>
      <w:r w:rsidR="00C44818">
        <w:fldChar w:fldCharType="begin" w:fldLock="1"/>
      </w:r>
      <w:r w:rsidR="00C44818">
        <w:instrText>ADDIN CSL_CITATION { "citationItems" : [ { "id" : "ITEM-1", "itemData" : { "DOI" : "10.1021/ct200162x", "ISSN" : "1549-9618", "PMID" : "21921995", "abstract" : "We report a reparameterization of the glycosidic torsion \u03c7 of the Cornell et al. AMBER force field for RNA, \u03c7(OL). The parameters remove destabilization of the anti region found in the ff99 force field and thus prevent formation of spurious ladder-like structural distortions in RNA simulations. They also improve the description of the syn region and the syn-anti balance as well as enhance MD simulations of various RNA structures. Although \u03c7(OL) can be combined with both ff99 and ff99bsc0, we recommend the latter. We do not recommend using \u03c7(OL) for B-DNA because it does not improve upon ff99bsc0 for canonical structures. However, it might be useful in simulations of DNA molecules containing syn nucleotides. Our parametrization is based on high-level QM calculations and differs from conventional parametrization approaches in that it incorporates some previously neglected solvation-related effects (which appear to be essential for obtaining correct anti/high-anti balance). Our \u03c7(OL) force field is compared with several previous glycosidic torsion parametrizations.", "author" : [ { "dropping-particle" : "", "family" : "Zgarbov\u00e1", "given" : "Marie", "non-dropping-particle" : "", "parse-names" : false, "suffix" : "" }, { "dropping-particle" : "", "family" : "Otyepka", "given" : "Michal", "non-dropping-particle" : "", "parse-names" : false, "suffix" : "" }, { "dropping-particle" : "", "family" : "Sponer", "given" : "Ji\u0159\u00ed", "non-dropping-particle" : "", "parse-names" : false, "suffix" : "" }, { "dropping-particle" : "", "family" : "Ml\u00e1dek", "given" : "Arno\u0161t", "non-dropping-particle" : "", "parse-names" : false, "suffix" : "" }, { "dropping-particle" : "", "family" : "Ban\u00e1\u0161", "given" : "Pavel", "non-dropping-particle" : "", "parse-names" : false, "suffix" : "" }, { "dropping-particle" : "", "family" : "Cheatham", "given" : "Thomas E", "non-dropping-particle" : "", "parse-names" : false, "suffix" : "" }, { "dropping-particle" : "", "family" : "Jure\u010dka", "given" : "Petr", "non-dropping-particle" : "", "parse-names" : false, "suffix" : "" } ], "container-title" : "Journal of chemical theory and computation", "id" : "ITEM-1", "issue" : "9", "issued" : { "date-parts" : [ [ "2011", "9", "13" ] ] }, "page" : "2886-2902", "publisher" : "American Chemical Society", "title" : "Refinement of the Cornell et al. Nucleic Acids Force Field Based on Reference Quantum Chemical Calculations of Glycosidic Torsion Profiles.", "type" : "article-journal", "volume" : "7" }, "uris" : [ "http://www.mendeley.com/documents/?uuid=b0d381a6-ff58-41da-9525-c6e6beec4f85" ] } ], "mendeley" : { "formattedCitation" : "[192]", "plainTextFormattedCitation" : "[192]", "previouslyFormattedCitation" : "[192]" }, "properties" : { "noteIndex" : 0 }, "schema" : "https://github.com/citation-style-language/schema/raw/master/csl-citation.json" }</w:instrText>
      </w:r>
      <w:r w:rsidR="00C44818">
        <w:fldChar w:fldCharType="separate"/>
      </w:r>
      <w:r w:rsidR="00C44818" w:rsidRPr="00C44818">
        <w:rPr>
          <w:noProof/>
        </w:rPr>
        <w:t>[192]</w:t>
      </w:r>
      <w:r w:rsidR="00C44818">
        <w:fldChar w:fldCharType="end"/>
      </w:r>
      <w:r>
        <w:t xml:space="preserve"> for RNA. The water model used was TIP3P</w:t>
      </w:r>
      <w:r w:rsidR="00C44818">
        <w:fldChar w:fldCharType="begin" w:fldLock="1"/>
      </w:r>
      <w:r w:rsidR="00C44818">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3]", "plainTextFormattedCitation" : "[83]", "previouslyFormattedCitation" : "[83]" }, "properties" : { "noteIndex" : 0 }, "schema" : "https://github.com/citation-style-language/schema/raw/master/csl-citation.json" }</w:instrText>
      </w:r>
      <w:r w:rsidR="00C44818">
        <w:fldChar w:fldCharType="separate"/>
      </w:r>
      <w:r w:rsidR="00C44818" w:rsidRPr="00C44818">
        <w:rPr>
          <w:noProof/>
        </w:rPr>
        <w:t>[83]</w:t>
      </w:r>
      <w:r w:rsidR="00C44818">
        <w:fldChar w:fldCharType="end"/>
      </w:r>
      <w:r>
        <w:t xml:space="preserve"> for DNA and TIP4P</w:t>
      </w:r>
      <w:r w:rsidR="00C44818">
        <w:t>-</w:t>
      </w:r>
      <w:r>
        <w:t>Ew</w:t>
      </w:r>
      <w:r w:rsidR="00C44818">
        <w:fldChar w:fldCharType="begin" w:fldLock="1"/>
      </w:r>
      <w:r w:rsidR="00C44818">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C44818">
        <w:fldChar w:fldCharType="separate"/>
      </w:r>
      <w:r w:rsidR="00C44818" w:rsidRPr="00C44818">
        <w:rPr>
          <w:noProof/>
        </w:rPr>
        <w:t>[48]</w:t>
      </w:r>
      <w:r w:rsidR="00C44818">
        <w:fldChar w:fldCharType="end"/>
      </w:r>
      <w:r>
        <w:t xml:space="preserve"> for RNA; monovalent ion parameters were taken from Ref. </w:t>
      </w:r>
      <w:r w:rsidR="00C44818">
        <w:fldChar w:fldCharType="begin" w:fldLock="1"/>
      </w:r>
      <w:r w:rsidR="00C44818">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00C44818">
        <w:fldChar w:fldCharType="separate"/>
      </w:r>
      <w:r w:rsidR="00C44818" w:rsidRPr="00C44818">
        <w:rPr>
          <w:noProof/>
        </w:rPr>
        <w:t>[159]</w:t>
      </w:r>
      <w:r w:rsidR="00C44818">
        <w:fldChar w:fldCharType="end"/>
      </w:r>
      <w:r w:rsidR="00C44818">
        <w:t xml:space="preserve"> </w:t>
      </w:r>
      <w:r>
        <w:t>and Mg</w:t>
      </w:r>
      <w:r w:rsidRPr="00B34B4A">
        <w:rPr>
          <w:vertAlign w:val="superscript"/>
        </w:rPr>
        <w:t>2+</w:t>
      </w:r>
      <w:r>
        <w:t xml:space="preserve"> parameters from Ref. </w:t>
      </w:r>
      <w:r w:rsidR="00C44818">
        <w:fldChar w:fldCharType="begin" w:fldLock="1"/>
      </w:r>
      <w:r w:rsidR="00C44818">
        <w:instrText>ADDIN CSL_CITATION { "citationItems" : [ { "id" : "ITEM-1", "itemData" : { "ISSN" : "00223654", "abstract" : "A consistent set of empirical interaction parameters for the alkali and alkaline-earth metal cations is derived by performing free energy perturbation simulations in aqueous solution. The resulting parameters reproduce the observed hydration free energies as well as radial distribution functions for these ions. The minimum energies for gas-phase alkali metal ion monohydrates are also examined for this (liquid phase) potential and found to be in reasonable agreement with experiments. It is argued that calculations of differential ion solvation energies are not enough to assess the validity of a given potential and that the most reliable way to obtain parameters for use in simulations of solutions and biomolecules is to calibrate the calculated absolute hydration free energies against observed ones. \u00a9 1990 American Chemical Society.", "author" : [ { "dropping-particle" : "", "family" : "\u00c5qvist", "given" : "Joban", "non-dropping-particle" : "", "parse-names" : false, "suffix" : "" } ], "container-title" : "Journal of Physical Chemistry", "id" : "ITEM-1", "issue" : "21", "issued" : { "date-parts" : [ [ "1990" ] ] }, "page" : "8021-8024", "title" : "Ion-water interaction potentials derived from free energy perturbation simulations", "type" : "article-journal", "volume" : "94" }, "uris" : [ "http://www.mendeley.com/documents/?uuid=919bb86a-1e5c-4623-8588-9f59cff1f264" ] } ], "mendeley" : { "formattedCitation" : "[193]", "plainTextFormattedCitation" : "[193]", "previouslyFormattedCitation" : "[193]" }, "properties" : { "noteIndex" : 0 }, "schema" : "https://github.com/citation-style-language/schema/raw/master/csl-citation.json" }</w:instrText>
      </w:r>
      <w:r w:rsidR="00C44818">
        <w:fldChar w:fldCharType="separate"/>
      </w:r>
      <w:r w:rsidR="00C44818" w:rsidRPr="00C44818">
        <w:rPr>
          <w:noProof/>
        </w:rPr>
        <w:t>[193]</w:t>
      </w:r>
      <w:r w:rsidR="00C44818">
        <w:fldChar w:fldCharType="end"/>
      </w:r>
      <w:r>
        <w:t>. Simulations of nucleic acids in solution show only small conformational dependencies on the water model used. As an example, we compared our TIP4P</w:t>
      </w:r>
      <w:r w:rsidR="00C44818">
        <w:t>-</w:t>
      </w:r>
      <w:r>
        <w:t>Ew simulation of 1RNA in solu</w:t>
      </w:r>
      <w:r w:rsidR="00C44818">
        <w:t xml:space="preserve">tion with results from Ref. </w:t>
      </w:r>
      <w:r w:rsidR="00C44818">
        <w:fldChar w:fldCharType="begin" w:fldLock="1"/>
      </w:r>
      <w:r w:rsidR="00C44818">
        <w:instrText>ADDIN CSL_CITATION { "citationItems" : [ { "id" : "ITEM-1",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1",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mendeley" : { "formattedCitation" : "[180]", "plainTextFormattedCitation" : "[180]", "previouslyFormattedCitation" : "[180]" }, "properties" : { "noteIndex" : 0 }, "schema" : "https://github.com/citation-style-language/schema/raw/master/csl-citation.json" }</w:instrText>
      </w:r>
      <w:r w:rsidR="00C44818">
        <w:fldChar w:fldCharType="separate"/>
      </w:r>
      <w:r w:rsidR="00C44818" w:rsidRPr="00C44818">
        <w:rPr>
          <w:noProof/>
        </w:rPr>
        <w:t>[180]</w:t>
      </w:r>
      <w:r w:rsidR="00C44818">
        <w:fldChar w:fldCharType="end"/>
      </w:r>
      <w:r>
        <w:t>, where a TIP3P water model was used. Average value twist, roll, helical twist, propeller twist, slide, x-displacement and helical rise were essentially the same in the two simulations. We do not yet have similar comparisons for crystal simulations.</w:t>
      </w:r>
    </w:p>
    <w:p w:rsidR="00804529" w:rsidRDefault="00804529" w:rsidP="00804529">
      <w:r>
        <w:t xml:space="preserve">The minimization, equilibration, and production dynamics were performed using the </w:t>
      </w:r>
      <w:proofErr w:type="spellStart"/>
      <w:r>
        <w:t>pmemd</w:t>
      </w:r>
      <w:proofErr w:type="spellEnd"/>
      <w:r>
        <w:t xml:space="preserve"> module of Amber12</w:t>
      </w:r>
      <w:r w:rsidR="00C44818">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id" : "ITEM-2", "itemData" : { "DOI" : "10.1002/wcms.1121", "ISSN" : "17590876", "abstract" : "Molecular dynamics (MD) allows the study of biological and chemical systems at the atomistic level on timescales from femtoseconds to milliseconds. It complements experiment while also offering a way to follow processes difficult to discern with experimental techniques. Numerous software packages exist for conducting MD simulations of which one of the widest used is termed Amber. Here, we outline the most recent developments, since version 9 was released in April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il 2012, includes a substantial number of important developments in both the scientific and computer science aren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u00a9 2012 John Wiley &amp; Sons, Ltd.",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2", "issue" : "2", "issued" : { "date-parts" : [ [ "2013", "3", "25" ] ] }, "page" : "198-210", "title" : "An overview of the Amber biomolecular simulation package", "type" : "article-journal", "volume" : "3" }, "uris" : [ "http://www.mendeley.com/documents/?uuid=90dd5802-dd7c-4743-bd42-3bfc38706c24" ] }, { "id" : "ITEM-3", "itemData" : { "DOI" : "10.1021/ct400314y", "ISSN" : "1549-9618", "abstract" : "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f the approach as it extends beyond previously reported work [G\u00f6tz et al., J. Chem. Theory Comput. 2012, DOI: 10.1021/ct200909j; Le Grand et al., Comp. Phys. Comm. 2013, DOI: 10.1016/j.cpc.2012.09.022].We highlight the substantial improvements in performance that are seen over traditional CPU-only machines and provide validation of our implementation and precision models. We also provide evidence supporting our decision to deprecate the previously described fully single precision (SPSP) model from the latest release of the AMBER software package.\n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u2026", "author" : [ { "dropping-particle" : "", "family" : "Salomon-Ferrer", "given" : "Romelia", "non-dropping-particle" : "", "parse-names" : false, "suffix" : "" }, { "dropping-particle" : "", "family" : "G\u00f6tz", "given" : "Andreas W.", "non-dropping-particle" : "", "parse-names" : false, "suffix" : "" }, { "dropping-particle" : "", "family" : "Poole", "given" : "Duncan", "non-dropping-particle" : "", "parse-names" : false, "suffix" : "" }, { "dropping-particle" : "", "family" : "Grand", "given" : "Scott", "non-dropping-particle" : "Le", "parse-names" : false, "suffix" : "" }, { "dropping-particle" : "", "family" : "Walker", "given" : "Ross C.", "non-dropping-particle" : "", "parse-names" : false, "suffix" : "" } ], "container-title" : "Journal of Chemical Theory and Computation", "id" : "ITEM-3", "issue" : "9", "issued" : { "date-parts" : [ [ "2013", "9", "10" ] ] }, "page" : "3878-3888", "publisher" : "American Chemical Society", "title" : "Routine Microsecond Molecular Dynamics Simulations with AMBER on GPUs. 2. Explicit Solvent Particle Mesh Ewald", "type" : "article-journal", "volume" : "9" }, "uris" : [ "http://www.mendeley.com/documents/?uuid=5293fb46-d740-4727-8026-533396cd4962" ] } ], "mendeley" : { "formattedCitation" : "[190], [194], [195]", "plainTextFormattedCitation" : "[190], [194], [195]", "previouslyFormattedCitation" : "[190], [194], [195]" }, "properties" : { "noteIndex" : 0 }, "schema" : "https://github.com/citation-style-language/schema/raw/master/csl-citation.json" }</w:instrText>
      </w:r>
      <w:r w:rsidR="00C44818">
        <w:fldChar w:fldCharType="separate"/>
      </w:r>
      <w:r w:rsidR="00C44818" w:rsidRPr="00C44818">
        <w:rPr>
          <w:noProof/>
        </w:rPr>
        <w:t>[190], [194], [195]</w:t>
      </w:r>
      <w:r w:rsidR="00C44818">
        <w:fldChar w:fldCharType="end"/>
      </w:r>
      <w:r>
        <w:t>. The SHAKE algorithm was applied to all bonds involving hydrogen atoms. Force calculations were performed with periodic boundary conditions, a 9.0 Å cutoff on real space interactions, a homogeneity assumption for long-range Lennard–Jones contributions, and smooth particle-mesh Ewald electrostatics. An energy minimization procedure was used first to remove any bad contacts in the starting conformation. Next, the system was equilibrated at the experimental data collection temperatures of 308 K for RNA and 273 K for DNA, with successive restraints on the RNA/DNA atoms of 10.0, 1.0 and 0.1 kcal/(mol-Å</w:t>
      </w:r>
      <w:r w:rsidRPr="00C44818">
        <w:rPr>
          <w:vertAlign w:val="superscript"/>
        </w:rPr>
        <w:t>2</w:t>
      </w:r>
      <w:r>
        <w:t xml:space="preserve">) for a total of 40 ns. The volume was kept fixed at the experimental value, and the system pressure monitored. The number of water molecules was adjusted by trial and error to obtain a simulation with an external pressure near 1 atm. Finally, unrestrained production dynamics were propagated at a 2 fs time step for 2.0 μs for DNA and 0.5 μs for RNA. A total of 4000 equally-spaced snapshots for DNA and 2500 for RNA were saved for subsequent analysis. Some details of the simulation are collected in </w:t>
      </w:r>
      <w:r w:rsidR="00E43DAB">
        <w:fldChar w:fldCharType="begin"/>
      </w:r>
      <w:r w:rsidR="00E43DAB">
        <w:instrText xml:space="preserve"> REF _Ref424201454 \h </w:instrText>
      </w:r>
      <w:r w:rsidR="00E43DAB">
        <w:fldChar w:fldCharType="separate"/>
      </w:r>
      <w:r w:rsidR="00345430">
        <w:t xml:space="preserve">Table </w:t>
      </w:r>
      <w:r w:rsidR="00345430">
        <w:rPr>
          <w:noProof/>
        </w:rPr>
        <w:t>5</w:t>
      </w:r>
      <w:r w:rsidR="00345430">
        <w:noBreakHyphen/>
      </w:r>
      <w:r w:rsidR="00345430">
        <w:rPr>
          <w:noProof/>
        </w:rPr>
        <w:t>1</w:t>
      </w:r>
      <w:r w:rsidR="00E43DAB">
        <w:fldChar w:fldCharType="end"/>
      </w:r>
      <w:r>
        <w:t>. The solution simulations followed the general procedures of the “ABC” simulations</w:t>
      </w:r>
      <w:r w:rsidR="00C44818">
        <w:fldChar w:fldCharType="begin" w:fldLock="1"/>
      </w:r>
      <w:r w:rsidR="00C44818">
        <w:instrText>ADDIN CSL_CITATION { "citationItems" : [ { "id" : "ITEM-1", "itemData" : { "DOI" : "10.1529/biophysj.104.045252", "ISSN" : "0006-3495", "PMID" : "15326025", "abstract" : "We describe herein a computationally intensive project aimed at carrying out molecular dynamics (MD) simulations including water and counterions on B-DNA oligomers containing all 136 unique tetranucleotide base sequences. This initiative was undertaken by an international collaborative effort involving nine research groups, the \"Ascona B-DNA Consortium\" (ABC). Calculations were carried out on the 136 cases imbedded in 39 DNA oligomers with repeating tetranucleotide sequences, capped on both ends by GC pairs and each having a total length of 15 nucleotide pairs. All MD simulations were carried out using a well-defined protocol, the AMBER suite of programs, and the parm94 force field. Phase I of the ABC project involves a total of approximately 0.6 mus of simulation for systems containing approximately 24,000 atoms. The resulting trajectories involve 600,000 coordinate sets and represent approximately 400 gigabytes of data. In this article, the research design, details of the simulation protocol, informatics issues, and the organization of the results into a web-accessible database are described. Preliminary results from 15-ns MD trajectories are presented for the d(CpG) step in its 10 unique sequence contexts, and issues of stability and convergence, the extent of quasiergodic problems, and the possibility of long-lived conformational substates are discussed.", "author" : [ { "dropping-particle" : "", "family" : "Beveridge", "given" : "David L", "non-dropping-particle" : "", "parse-names" : false, "suffix" : "" }, { "dropping-particle" : "", "family" : "Barreiro", "given" : "Gabriela", "non-dropping-particle" : "", "parse-names" : false, "suffix" : "" }, { "dropping-particle" : "", "family" : "Byun", "given" : "K Suzie",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Dixit", "given" : "Surjit B",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eibert", "given" : "Eleanore", "non-dropping-particle" : "", "parse-names" : false, "suffix" : "" }, { "dropping-particle" : "", "family" : "Sklenar", "given" : "Heinz", "non-dropping-particle" : "", "parse-names" : false, "suffix" : "" }, { "dropping-particle" : "", "family" : "Stoll", "given" : "Gautier", "non-dropping-particle" : "", "parse-names" : false, "suffix" : "" }, { "dropping-particle" : "", "family" : "Thayer", "given" : "Kelly M", "non-dropping-particle" : "", "parse-names" : false, "suffix" : "" }, { "dropping-particle" : "", "family" : "Varnai", "given" : "P\u00e9ter", "non-dropping-particle" : "", "parse-names" : false, "suffix" : "" }, { "dropping-particle" : "", "family" : "Young", "given" : "Matthew A", "non-dropping-particle" : "", "parse-names" : false, "suffix" : "" } ], "container-title" : "Biophysical journal", "id" : "ITEM-1", "issue" : "6", "issued" : { "date-parts" : [ [ "2004", "12" ] ] }, "page" : "3799-813", "title" : "Molecular dynamics simulations of the 136 unique tetranucleotide sequences of DNA oligonucleotides. I. Research design and results on d(CpG) steps.", "type" : "article-journal", "volume" : "87" }, "uris" : [ "http://www.mendeley.com/documents/?uuid=df627217-6619-4ac6-9783-289418637d82" ] }, { "id" : "ITEM-2",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2",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3",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3",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4",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4", "issue" : "3", "issued" : { "date-parts" : [ [ "2012", "6", "27" ] ] }, "page" : "379-397", "title" : "The ABCs of molecular dynamics simulations on B-DNA, circa 2012", "type" : "article-journal", "volume" : "37" }, "uris" : [ "http://www.mendeley.com/documents/?uuid=98f3579f-6b43-4d96-83b0-1f79aa3e544f" ] } ], "mendeley" : { "formattedCitation" : "[181]\u2013[183], [196]", "plainTextFormattedCitation" : "[181]\u2013[183], [196]", "previouslyFormattedCitation" : "[181]\u2013[183], [196]" }, "properties" : { "noteIndex" : 0 }, "schema" : "https://github.com/citation-style-language/schema/raw/master/csl-citation.json" }</w:instrText>
      </w:r>
      <w:r w:rsidR="00C44818">
        <w:fldChar w:fldCharType="separate"/>
      </w:r>
      <w:r w:rsidR="00C44818" w:rsidRPr="00C44818">
        <w:rPr>
          <w:noProof/>
        </w:rPr>
        <w:t>[181]–[183], [196]</w:t>
      </w:r>
      <w:r w:rsidR="00C44818">
        <w:fldChar w:fldCharType="end"/>
      </w:r>
      <w:r>
        <w:t xml:space="preserve"> [27], [28], [29] and [46], and placed a single duplex in a truncated octahedron, neutralized by Na</w:t>
      </w:r>
      <w:r w:rsidRPr="00C44818">
        <w:rPr>
          <w:vertAlign w:val="superscript"/>
        </w:rPr>
        <w:t>+</w:t>
      </w:r>
      <w:r>
        <w:t xml:space="preserve"> ions, which were equilibrated in a similar fashion.</w:t>
      </w:r>
    </w:p>
    <w:p w:rsidR="00804529" w:rsidRDefault="00804529" w:rsidP="00804529">
      <w:r>
        <w:t xml:space="preserve">Results were analyzed using Amber </w:t>
      </w:r>
      <w:proofErr w:type="spellStart"/>
      <w:r>
        <w:t>cpptraj</w:t>
      </w:r>
      <w:proofErr w:type="spellEnd"/>
      <w:r>
        <w:t xml:space="preserve"> module, and figures were prepared by Chimera and VMD molecular visualization programs. Helical parameters throughout the trajectories were monitored with the Curves+ program.</w:t>
      </w:r>
      <w:r w:rsidR="00C44818">
        <w:fldChar w:fldCharType="begin" w:fldLock="1"/>
      </w:r>
      <w:r w:rsidR="00C44818">
        <w:instrText>ADDIN CSL_CITATION { "citationItems" : [ { "id" : "ITEM-1", "itemData" : { "DOI" : "10.1093/nar/gkp608", "ISSN" : "1362-4962", "PMID" : "19625494", "abstract" : "We describe Curves+, a new nucleic acid conformational analysis program which is applicable to a wide range of nucleic acid structures, including those with up to four strands and with either canonical or modified bases and backbones. The program is algorithmically simpler and computationally much faster than the earlier Curves approach, although it still provides both helical and backbone parameters, including a curvilinear axis and parameters relating the position of the bases to this axis. It additionally provides a full analysis of groove widths and depths. Curves+ can also be used to analyse molecular dynamics trajectories. With the help of the accompanying program Canal, it is possible to produce a variety of graphical output including parameter variations along a given structure and time series or histograms of parameter variations during dynamics.", "author" : [ { "dropping-particle" : "", "family" : "Lavery", "given" : "R", "non-dropping-particle" : "", "parse-names" : false, "suffix" : "" }, { "dropping-particle" : "", "family" : "Moakher", "given" : "M", "non-dropping-particle" : "", "parse-names" : false, "suffix" : "" }, { "dropping-particle" : "", "family" : "Maddocks", "given" : "J H", "non-dropping-particle" : "", "parse-names" : false, "suffix" : "" }, { "dropping-particle" : "", "family" : "Petkeviciute", "given" : "D", "non-dropping-particle" : "", "parse-names" : false, "suffix" : "" }, { "dropping-particle" : "", "family" : "Zakrzewska", "given" : "K", "non-dropping-particle" : "", "parse-names" : false, "suffix" : "" } ], "container-title" : "Nucleic acids research", "id" : "ITEM-1", "issue" : "17", "issued" : { "date-parts" : [ [ "2009", "9" ] ] }, "page" : "5917-29", "publisher" : "OXFORD UNIV PRESS, GREAT CLARENDON ST, OXFORD OX2 6DP, ENGLAND", "title" : "Conformational analysis of nucleic acids revisited: Curves+.", "type" : "article-journal", "volume" : "37" }, "uris" : [ "http://www.mendeley.com/documents/?uuid=7cd56da3-4f87-4cf0-9c9c-59ac5b8a297c" ] } ], "mendeley" : { "formattedCitation" : "[197]", "plainTextFormattedCitation" : "[197]", "previouslyFormattedCitation" : "[197]" }, "properties" : { "noteIndex" : 0 }, "schema" : "https://github.com/citation-style-language/schema/raw/master/csl-citation.json" }</w:instrText>
      </w:r>
      <w:r w:rsidR="00C44818">
        <w:fldChar w:fldCharType="separate"/>
      </w:r>
      <w:r w:rsidR="00C44818" w:rsidRPr="00C44818">
        <w:rPr>
          <w:noProof/>
        </w:rPr>
        <w:t>[197]</w:t>
      </w:r>
      <w:r w:rsidR="00C44818">
        <w:fldChar w:fldCharType="end"/>
      </w:r>
      <w:r>
        <w:t xml:space="preserve"> The BI and BII configurations in DNA were characterized by the angles ε and ξ of the DNA backbone or by the angle difference (ε − ξ), which is − 90° for BI and + 90° for BII phosphates.</w:t>
      </w:r>
      <w:r w:rsidR="00C44818">
        <w:fldChar w:fldCharType="begin" w:fldLock="1"/>
      </w:r>
      <w:r w:rsidR="00C44818">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C44818">
        <w:fldChar w:fldCharType="separate"/>
      </w:r>
      <w:r w:rsidR="00C44818" w:rsidRPr="00C44818">
        <w:rPr>
          <w:noProof/>
        </w:rPr>
        <w:t>[189]</w:t>
      </w:r>
      <w:r w:rsidR="00C44818">
        <w:fldChar w:fldCharType="end"/>
      </w:r>
      <w:r>
        <w:t xml:space="preserve"> Interfaces were anal</w:t>
      </w:r>
      <w:r w:rsidR="00C44818">
        <w:t>yzed using the PISA program</w:t>
      </w:r>
      <w:r>
        <w:t>.</w:t>
      </w:r>
      <w:r w:rsidR="00C44818">
        <w:fldChar w:fldCharType="begin" w:fldLock="1"/>
      </w:r>
      <w:r w:rsidR="00C44818">
        <w:instrText>ADDIN CSL_CITATION { "citationItems" : [ { "id" : "ITEM-1", "itemData" : { "abstract" : "We discuss basic physical\u2013chemical principles underlying the formation of stable macromolecular complexes, which in many cases are likely to be the biological units performing a certain physiological function. We also consider available theoretical approaches to the calculation of macromolecular affinity and entropy of complexation. The latter is shown to play an important role and make a major effect on complex size and symmetry. We develop a new method, based on chemical thermodynamics, for automatic detection of macromolecular assemblies in the Protein Data Bank (PDB) entries that are the results of X-ray diffraction experiments. As found, biological units may be recovered at 80\u201390% success rate, which makes X-ray crystallography an important source of experimental data on macromolecular complexes and protein\u2013protein interactions. The method is implemented as a public WWW service\u2020.\u2020http://www.ebi.ac.uk/msd-srv/prot int/pistart.html", "author" : [ { "dropping-particle" : "", "family" : "Krissinel", "given" : "Evgeny", "non-dropping-particle" : "", "parse-names" : false, "suffix" : "" }, { "dropping-particle" : "", "family" : "Henrick", "given" : "Kim", "non-dropping-particle" : "", "parse-names" : false, "suffix" : "" } ], "container-title" : "Journal of Molecular Biology", "id" : "ITEM-1", "issue" : "3", "issued" : { "date-parts" : [ [ "2007" ] ] }, "page" : "774-797", "title" : "Inference of Macromolecular Assemblies from Crystalline State", "type" : "article-journal", "volume" : "372" }, "uris" : [ "http://www.mendeley.com/documents/?uuid=e2f15081-d5f6-4a15-b0f7-f303d9c03427" ] } ], "mendeley" : { "formattedCitation" : "[198]", "plainTextFormattedCitation" : "[198]", "previouslyFormattedCitation" : "[198]" }, "properties" : { "noteIndex" : 0 }, "schema" : "https://github.com/citation-style-language/schema/raw/master/csl-citation.json" }</w:instrText>
      </w:r>
      <w:r w:rsidR="00C44818">
        <w:fldChar w:fldCharType="separate"/>
      </w:r>
      <w:r w:rsidR="00C44818" w:rsidRPr="00C44818">
        <w:rPr>
          <w:noProof/>
        </w:rPr>
        <w:t>[198]</w:t>
      </w:r>
      <w:r w:rsidR="00C44818">
        <w:fldChar w:fldCharType="end"/>
      </w:r>
    </w:p>
    <w:p w:rsidR="00804529" w:rsidRDefault="00804529" w:rsidP="00804529">
      <w:pPr>
        <w:pStyle w:val="Heading3"/>
      </w:pPr>
      <w:r>
        <w:t>Analysis of duplex structures and comparison with solution simulations</w:t>
      </w:r>
    </w:p>
    <w:p w:rsidR="00804529" w:rsidRDefault="00804529" w:rsidP="00804529">
      <w:r>
        <w:t xml:space="preserve">The root mean square deviations (RMSDs) from the crystal structure for all heavy atoms (of all 32 duplexes) are shown in </w:t>
      </w:r>
      <w:r w:rsidR="00E43DAB">
        <w:fldChar w:fldCharType="begin"/>
      </w:r>
      <w:r w:rsidR="00E43DAB">
        <w:instrText xml:space="preserve"> REF _Ref424201629 \h </w:instrText>
      </w:r>
      <w:r w:rsidR="00E43DAB">
        <w:fldChar w:fldCharType="separate"/>
      </w:r>
      <w:r w:rsidR="00345430">
        <w:t xml:space="preserve">Figure </w:t>
      </w:r>
      <w:r w:rsidR="00345430">
        <w:rPr>
          <w:noProof/>
        </w:rPr>
        <w:t>5</w:t>
      </w:r>
      <w:r w:rsidR="00345430">
        <w:noBreakHyphen/>
      </w:r>
      <w:r w:rsidR="00345430">
        <w:rPr>
          <w:noProof/>
        </w:rPr>
        <w:t>2</w:t>
      </w:r>
      <w:r w:rsidR="00E43DAB">
        <w:fldChar w:fldCharType="end"/>
      </w:r>
      <w:r>
        <w:t xml:space="preserve">. For the curves labeled “best-fit”, an optimal translation and rotation movement to fit the crystal coordinates was determined for each duplex in each snapshot; these values reach an apparent plateau of about 1.2 Å in about 200 ns of simulation. For the curves labeled “lattice”, the duplexes were superimposed on the crystal configuration using only the lattice symmetry parameters, with no fitting (see Ref. </w:t>
      </w:r>
      <w:r w:rsidR="00C44818">
        <w:fldChar w:fldCharType="begin" w:fldLock="1"/>
      </w:r>
      <w:r w:rsidR="00C44818">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C44818">
        <w:fldChar w:fldCharType="separate"/>
      </w:r>
      <w:r w:rsidR="00C44818" w:rsidRPr="00C44818">
        <w:rPr>
          <w:noProof/>
        </w:rPr>
        <w:t>[62]</w:t>
      </w:r>
      <w:r w:rsidR="00C44818">
        <w:fldChar w:fldCharType="end"/>
      </w:r>
      <w:r>
        <w:t xml:space="preserve"> for a detailed explanation of these statistics). These latter values reflect both deviations of individual duplexes from the crystal configuration and the degradation of the lattice itself. The latter continues for the entire trajectory, and will be analyzed in Section 4.</w:t>
      </w:r>
    </w:p>
    <w:p w:rsidR="00B34B4A" w:rsidRDefault="005627A2" w:rsidP="00B34B4A">
      <w:pPr>
        <w:keepNext/>
        <w:ind w:firstLine="0"/>
        <w:jc w:val="center"/>
      </w:pPr>
      <w:r>
        <w:rPr>
          <w:noProof/>
        </w:rPr>
        <w:drawing>
          <wp:inline distT="0" distB="0" distL="0" distR="0" wp14:anchorId="7E0E8322" wp14:editId="0DC99F00">
            <wp:extent cx="2896949" cy="2201034"/>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5_2.jpg"/>
                    <pic:cNvPicPr/>
                  </pic:nvPicPr>
                  <pic:blipFill>
                    <a:blip r:embed="rId33">
                      <a:extLst>
                        <a:ext uri="{28A0092B-C50C-407E-A947-70E740481C1C}">
                          <a14:useLocalDpi xmlns:a14="http://schemas.microsoft.com/office/drawing/2010/main" val="0"/>
                        </a:ext>
                      </a:extLst>
                    </a:blip>
                    <a:stretch>
                      <a:fillRect/>
                    </a:stretch>
                  </pic:blipFill>
                  <pic:spPr>
                    <a:xfrm>
                      <a:off x="0" y="0"/>
                      <a:ext cx="2896949" cy="2201034"/>
                    </a:xfrm>
                    <a:prstGeom prst="rect">
                      <a:avLst/>
                    </a:prstGeom>
                  </pic:spPr>
                </pic:pic>
              </a:graphicData>
            </a:graphic>
          </wp:inline>
        </w:drawing>
      </w:r>
    </w:p>
    <w:p w:rsidR="005627A2" w:rsidRPr="00B34B4A" w:rsidRDefault="00B34B4A" w:rsidP="00B34B4A">
      <w:pPr>
        <w:pStyle w:val="Caption"/>
      </w:pPr>
      <w:bookmarkStart w:id="66" w:name="_Ref424201629"/>
      <w:r>
        <w:t xml:space="preserve">Figure </w:t>
      </w:r>
      <w:fldSimple w:instr=" STYLEREF 2 \s ">
        <w:r w:rsidR="00345430">
          <w:rPr>
            <w:noProof/>
          </w:rPr>
          <w:t>5</w:t>
        </w:r>
      </w:fldSimple>
      <w:r w:rsidR="00A96617">
        <w:noBreakHyphen/>
      </w:r>
      <w:fldSimple w:instr=" SEQ Figure \* ARABIC \s 2 ">
        <w:r w:rsidR="00345430">
          <w:rPr>
            <w:noProof/>
          </w:rPr>
          <w:t>2</w:t>
        </w:r>
      </w:fldSimple>
      <w:bookmarkEnd w:id="66"/>
      <w:r>
        <w:t xml:space="preserve">. </w:t>
      </w:r>
      <w:r w:rsidRPr="00B34B4A">
        <w:t>Positional RMSDs of all heavy atoms for RNA and DNA relative to the initial X-ray structure in the course of simulation.</w:t>
      </w:r>
    </w:p>
    <w:p w:rsidR="00804529" w:rsidRDefault="00804529" w:rsidP="00804529">
      <w:r w:rsidRPr="00804529">
        <w:t xml:space="preserve">The best-fit and solution average structures are compared to the experimental crystal configuration in </w:t>
      </w:r>
      <w:r w:rsidR="00E43DAB">
        <w:fldChar w:fldCharType="begin"/>
      </w:r>
      <w:r w:rsidR="00E43DAB">
        <w:instrText xml:space="preserve"> REF _Ref424201640 \h </w:instrText>
      </w:r>
      <w:r w:rsidR="00E43DAB">
        <w:fldChar w:fldCharType="separate"/>
      </w:r>
      <w:r w:rsidR="00345430">
        <w:t xml:space="preserve">Figure </w:t>
      </w:r>
      <w:r w:rsidR="00345430">
        <w:rPr>
          <w:noProof/>
        </w:rPr>
        <w:t>5</w:t>
      </w:r>
      <w:r w:rsidR="00345430">
        <w:noBreakHyphen/>
      </w:r>
      <w:r w:rsidR="00345430">
        <w:rPr>
          <w:noProof/>
        </w:rPr>
        <w:t>3</w:t>
      </w:r>
      <w:r w:rsidR="00E43DAB">
        <w:fldChar w:fldCharType="end"/>
      </w:r>
      <w:r w:rsidRPr="00804529">
        <w:t xml:space="preserve">, and some statistics are given in </w:t>
      </w:r>
      <w:r w:rsidR="00E43DAB">
        <w:fldChar w:fldCharType="begin"/>
      </w:r>
      <w:r w:rsidR="00E43DAB">
        <w:instrText xml:space="preserve"> REF _Ref424201476 \h </w:instrText>
      </w:r>
      <w:r w:rsidR="00E43DAB">
        <w:fldChar w:fldCharType="separate"/>
      </w:r>
      <w:r w:rsidR="00345430">
        <w:t xml:space="preserve">Table </w:t>
      </w:r>
      <w:r w:rsidR="00345430">
        <w:rPr>
          <w:noProof/>
        </w:rPr>
        <w:t>5</w:t>
      </w:r>
      <w:r w:rsidR="00345430">
        <w:noBreakHyphen/>
      </w:r>
      <w:r w:rsidR="00345430">
        <w:rPr>
          <w:noProof/>
        </w:rPr>
        <w:t>2</w:t>
      </w:r>
      <w:r w:rsidR="00E43DAB">
        <w:fldChar w:fldCharType="end"/>
      </w:r>
      <w:r w:rsidRPr="00804529">
        <w:t>. As expected, and as seen in earlier crystal simulations, the average structure in solution deviates much more from the crystal configuration than does the average structure from the crystal simulation. The crystal simulation deviations are larger in the backbone for both DNA and RNA than for the bases. Some details of these differences are provided in the following sections.</w:t>
      </w:r>
    </w:p>
    <w:p w:rsidR="00B34B4A" w:rsidRDefault="005627A2" w:rsidP="00B34B4A">
      <w:pPr>
        <w:keepNext/>
        <w:ind w:firstLine="0"/>
        <w:jc w:val="center"/>
      </w:pPr>
      <w:r>
        <w:rPr>
          <w:noProof/>
        </w:rPr>
        <w:drawing>
          <wp:inline distT="0" distB="0" distL="0" distR="0" wp14:anchorId="0AE568FE" wp14:editId="1DF98F46">
            <wp:extent cx="2924355" cy="273134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5_3.jpg"/>
                    <pic:cNvPicPr/>
                  </pic:nvPicPr>
                  <pic:blipFill>
                    <a:blip r:embed="rId34">
                      <a:extLst>
                        <a:ext uri="{28A0092B-C50C-407E-A947-70E740481C1C}">
                          <a14:useLocalDpi xmlns:a14="http://schemas.microsoft.com/office/drawing/2010/main" val="0"/>
                        </a:ext>
                      </a:extLst>
                    </a:blip>
                    <a:stretch>
                      <a:fillRect/>
                    </a:stretch>
                  </pic:blipFill>
                  <pic:spPr>
                    <a:xfrm>
                      <a:off x="0" y="0"/>
                      <a:ext cx="2928987" cy="2735674"/>
                    </a:xfrm>
                    <a:prstGeom prst="rect">
                      <a:avLst/>
                    </a:prstGeom>
                  </pic:spPr>
                </pic:pic>
              </a:graphicData>
            </a:graphic>
          </wp:inline>
        </w:drawing>
      </w:r>
    </w:p>
    <w:p w:rsidR="005627A2" w:rsidRDefault="00B34B4A" w:rsidP="00B34B4A">
      <w:pPr>
        <w:pStyle w:val="Caption"/>
      </w:pPr>
      <w:bookmarkStart w:id="67" w:name="_Ref424201640"/>
      <w:r>
        <w:t xml:space="preserve">Figure </w:t>
      </w:r>
      <w:fldSimple w:instr=" STYLEREF 2 \s ">
        <w:r w:rsidR="00345430">
          <w:rPr>
            <w:noProof/>
          </w:rPr>
          <w:t>5</w:t>
        </w:r>
      </w:fldSimple>
      <w:r w:rsidR="00A96617">
        <w:noBreakHyphen/>
      </w:r>
      <w:fldSimple w:instr=" SEQ Figure \* ARABIC \s 2 ">
        <w:r w:rsidR="00345430">
          <w:rPr>
            <w:noProof/>
          </w:rPr>
          <w:t>3</w:t>
        </w:r>
      </w:fldSimple>
      <w:bookmarkEnd w:id="67"/>
      <w:r>
        <w:t xml:space="preserve">. </w:t>
      </w:r>
      <w:proofErr w:type="spellStart"/>
      <w:r w:rsidRPr="00B34B4A">
        <w:t>Superpositions</w:t>
      </w:r>
      <w:proofErr w:type="spellEnd"/>
      <w:r w:rsidRPr="00B34B4A">
        <w:t xml:space="preserve"> of the solution average structure (orange) and the best-fit average structure (blue) for RNA (left) and DNA (right) versus the deposited crystal structures (green).</w:t>
      </w:r>
    </w:p>
    <w:tbl>
      <w:tblPr>
        <w:tblStyle w:val="TableGrid"/>
        <w:tblW w:w="0" w:type="auto"/>
        <w:tblLook w:val="04A0" w:firstRow="1" w:lastRow="0" w:firstColumn="1" w:lastColumn="0" w:noHBand="0" w:noVBand="1"/>
      </w:tblPr>
      <w:tblGrid>
        <w:gridCol w:w="1771"/>
        <w:gridCol w:w="1771"/>
        <w:gridCol w:w="1771"/>
        <w:gridCol w:w="1771"/>
        <w:gridCol w:w="1772"/>
      </w:tblGrid>
      <w:tr w:rsidR="00602F63" w:rsidRPr="00602F63" w:rsidTr="00602F63">
        <w:tc>
          <w:tcPr>
            <w:tcW w:w="1771" w:type="dxa"/>
          </w:tcPr>
          <w:p w:rsidR="00602F63" w:rsidRPr="00602F63" w:rsidRDefault="00602F63" w:rsidP="00602F63">
            <w:pPr>
              <w:ind w:firstLine="0"/>
              <w:jc w:val="center"/>
              <w:rPr>
                <w:b/>
              </w:rPr>
            </w:pPr>
          </w:p>
        </w:tc>
        <w:tc>
          <w:tcPr>
            <w:tcW w:w="1771" w:type="dxa"/>
          </w:tcPr>
          <w:p w:rsidR="00602F63" w:rsidRPr="00602F63" w:rsidRDefault="00602F63" w:rsidP="00602F63">
            <w:pPr>
              <w:ind w:firstLine="0"/>
              <w:jc w:val="center"/>
              <w:rPr>
                <w:b/>
              </w:rPr>
            </w:pPr>
            <w:r w:rsidRPr="00602F63">
              <w:rPr>
                <w:b/>
              </w:rPr>
              <w:t>All heavy atoms</w:t>
            </w:r>
          </w:p>
        </w:tc>
        <w:tc>
          <w:tcPr>
            <w:tcW w:w="1771" w:type="dxa"/>
          </w:tcPr>
          <w:p w:rsidR="00602F63" w:rsidRPr="00602F63" w:rsidRDefault="00602F63" w:rsidP="00602F63">
            <w:pPr>
              <w:ind w:firstLine="0"/>
              <w:jc w:val="center"/>
              <w:rPr>
                <w:b/>
              </w:rPr>
            </w:pPr>
            <w:r w:rsidRPr="00602F63">
              <w:rPr>
                <w:b/>
              </w:rPr>
              <w:t>Backbone</w:t>
            </w:r>
          </w:p>
        </w:tc>
        <w:tc>
          <w:tcPr>
            <w:tcW w:w="1771" w:type="dxa"/>
          </w:tcPr>
          <w:p w:rsidR="00602F63" w:rsidRPr="00602F63" w:rsidRDefault="00602F63" w:rsidP="00602F63">
            <w:pPr>
              <w:ind w:firstLine="0"/>
              <w:jc w:val="center"/>
              <w:rPr>
                <w:b/>
              </w:rPr>
            </w:pPr>
            <w:r w:rsidRPr="00602F63">
              <w:rPr>
                <w:b/>
              </w:rPr>
              <w:t>Base</w:t>
            </w:r>
          </w:p>
        </w:tc>
        <w:tc>
          <w:tcPr>
            <w:tcW w:w="1772" w:type="dxa"/>
          </w:tcPr>
          <w:p w:rsidR="00602F63" w:rsidRPr="00602F63" w:rsidRDefault="00602F63" w:rsidP="00602F63">
            <w:pPr>
              <w:ind w:firstLine="0"/>
              <w:jc w:val="center"/>
              <w:rPr>
                <w:b/>
              </w:rPr>
            </w:pPr>
            <w:r w:rsidRPr="00602F63">
              <w:rPr>
                <w:b/>
              </w:rPr>
              <w:t>All heavy atoms (solution)</w:t>
            </w:r>
          </w:p>
        </w:tc>
      </w:tr>
      <w:tr w:rsidR="00602F63" w:rsidRPr="00602F63" w:rsidTr="00602F63">
        <w:tc>
          <w:tcPr>
            <w:tcW w:w="1771" w:type="dxa"/>
          </w:tcPr>
          <w:p w:rsidR="00602F63" w:rsidRPr="00602F63" w:rsidRDefault="00602F63" w:rsidP="00E5746F">
            <w:pPr>
              <w:ind w:firstLine="0"/>
              <w:rPr>
                <w:b/>
              </w:rPr>
            </w:pPr>
            <w:r w:rsidRPr="00602F63">
              <w:rPr>
                <w:b/>
              </w:rPr>
              <w:t>Best-fit (RNA)</w:t>
            </w:r>
          </w:p>
        </w:tc>
        <w:tc>
          <w:tcPr>
            <w:tcW w:w="1771" w:type="dxa"/>
          </w:tcPr>
          <w:p w:rsidR="00602F63" w:rsidRPr="00602F63" w:rsidRDefault="00602F63" w:rsidP="00602F63">
            <w:pPr>
              <w:ind w:firstLine="0"/>
              <w:jc w:val="center"/>
            </w:pPr>
            <w:r w:rsidRPr="00602F63">
              <w:t>0.78 (0.71)</w:t>
            </w:r>
          </w:p>
        </w:tc>
        <w:tc>
          <w:tcPr>
            <w:tcW w:w="1771" w:type="dxa"/>
          </w:tcPr>
          <w:p w:rsidR="00602F63" w:rsidRPr="00602F63" w:rsidRDefault="00602F63" w:rsidP="00602F63">
            <w:pPr>
              <w:ind w:firstLine="0"/>
              <w:jc w:val="center"/>
            </w:pPr>
            <w:r w:rsidRPr="00602F63">
              <w:t>0.87</w:t>
            </w:r>
          </w:p>
        </w:tc>
        <w:tc>
          <w:tcPr>
            <w:tcW w:w="1771" w:type="dxa"/>
          </w:tcPr>
          <w:p w:rsidR="00602F63" w:rsidRPr="00602F63" w:rsidRDefault="00602F63" w:rsidP="00602F63">
            <w:pPr>
              <w:ind w:firstLine="0"/>
              <w:jc w:val="center"/>
            </w:pPr>
            <w:r w:rsidRPr="00602F63">
              <w:t>0.59</w:t>
            </w:r>
          </w:p>
        </w:tc>
        <w:tc>
          <w:tcPr>
            <w:tcW w:w="1772" w:type="dxa"/>
          </w:tcPr>
          <w:p w:rsidR="00602F63" w:rsidRPr="00602F63" w:rsidRDefault="00602F63" w:rsidP="00602F63">
            <w:pPr>
              <w:ind w:firstLine="0"/>
              <w:jc w:val="center"/>
            </w:pPr>
            <w:r w:rsidRPr="00602F63">
              <w:t>1.38 (1.12)</w:t>
            </w:r>
          </w:p>
        </w:tc>
      </w:tr>
      <w:tr w:rsidR="00602F63" w:rsidRPr="00602F63" w:rsidTr="00602F63">
        <w:tc>
          <w:tcPr>
            <w:tcW w:w="1771" w:type="dxa"/>
          </w:tcPr>
          <w:p w:rsidR="00602F63" w:rsidRPr="00602F63" w:rsidRDefault="00602F63" w:rsidP="00E5746F">
            <w:pPr>
              <w:ind w:firstLine="0"/>
              <w:rPr>
                <w:b/>
              </w:rPr>
            </w:pPr>
            <w:r w:rsidRPr="00602F63">
              <w:rPr>
                <w:b/>
              </w:rPr>
              <w:t>Lattice (RNA)</w:t>
            </w:r>
          </w:p>
        </w:tc>
        <w:tc>
          <w:tcPr>
            <w:tcW w:w="1771" w:type="dxa"/>
          </w:tcPr>
          <w:p w:rsidR="00602F63" w:rsidRPr="00602F63" w:rsidRDefault="00602F63" w:rsidP="00602F63">
            <w:pPr>
              <w:ind w:firstLine="0"/>
              <w:jc w:val="center"/>
            </w:pPr>
            <w:r w:rsidRPr="00602F63">
              <w:t>0.93</w:t>
            </w:r>
          </w:p>
        </w:tc>
        <w:tc>
          <w:tcPr>
            <w:tcW w:w="1771" w:type="dxa"/>
          </w:tcPr>
          <w:p w:rsidR="00602F63" w:rsidRPr="00602F63" w:rsidRDefault="00602F63" w:rsidP="00602F63">
            <w:pPr>
              <w:ind w:firstLine="0"/>
              <w:jc w:val="center"/>
            </w:pPr>
            <w:r w:rsidRPr="00602F63">
              <w:t>1.04</w:t>
            </w:r>
          </w:p>
        </w:tc>
        <w:tc>
          <w:tcPr>
            <w:tcW w:w="1771" w:type="dxa"/>
          </w:tcPr>
          <w:p w:rsidR="00602F63" w:rsidRPr="00602F63" w:rsidRDefault="00602F63" w:rsidP="00602F63">
            <w:pPr>
              <w:ind w:firstLine="0"/>
              <w:jc w:val="center"/>
            </w:pPr>
            <w:r w:rsidRPr="00602F63">
              <w:t>0.74</w:t>
            </w:r>
          </w:p>
        </w:tc>
        <w:tc>
          <w:tcPr>
            <w:tcW w:w="1772" w:type="dxa"/>
          </w:tcPr>
          <w:p w:rsidR="00602F63" w:rsidRPr="00602F63" w:rsidRDefault="00602F63" w:rsidP="00602F63">
            <w:pPr>
              <w:ind w:firstLine="0"/>
              <w:jc w:val="center"/>
            </w:pPr>
            <w:r w:rsidRPr="00602F63">
              <w:t>~</w:t>
            </w:r>
          </w:p>
        </w:tc>
      </w:tr>
      <w:tr w:rsidR="00602F63" w:rsidRPr="00602F63" w:rsidTr="00602F63">
        <w:tc>
          <w:tcPr>
            <w:tcW w:w="1771" w:type="dxa"/>
          </w:tcPr>
          <w:p w:rsidR="00602F63" w:rsidRPr="00602F63" w:rsidRDefault="00602F63" w:rsidP="00E5746F">
            <w:pPr>
              <w:ind w:firstLine="0"/>
              <w:rPr>
                <w:b/>
              </w:rPr>
            </w:pPr>
            <w:r w:rsidRPr="00602F63">
              <w:rPr>
                <w:b/>
              </w:rPr>
              <w:t>Best-fit (DNA)</w:t>
            </w:r>
          </w:p>
        </w:tc>
        <w:tc>
          <w:tcPr>
            <w:tcW w:w="1771" w:type="dxa"/>
          </w:tcPr>
          <w:p w:rsidR="00602F63" w:rsidRPr="00602F63" w:rsidRDefault="00602F63" w:rsidP="00602F63">
            <w:pPr>
              <w:ind w:firstLine="0"/>
              <w:jc w:val="center"/>
            </w:pPr>
            <w:r w:rsidRPr="00602F63">
              <w:t>0.77 (0.64)</w:t>
            </w:r>
          </w:p>
        </w:tc>
        <w:tc>
          <w:tcPr>
            <w:tcW w:w="1771" w:type="dxa"/>
          </w:tcPr>
          <w:p w:rsidR="00602F63" w:rsidRPr="00602F63" w:rsidRDefault="00602F63" w:rsidP="00602F63">
            <w:pPr>
              <w:ind w:firstLine="0"/>
              <w:jc w:val="center"/>
            </w:pPr>
            <w:r w:rsidRPr="00602F63">
              <w:t>0.89</w:t>
            </w:r>
          </w:p>
        </w:tc>
        <w:tc>
          <w:tcPr>
            <w:tcW w:w="1771" w:type="dxa"/>
          </w:tcPr>
          <w:p w:rsidR="00602F63" w:rsidRPr="00602F63" w:rsidRDefault="00602F63" w:rsidP="00602F63">
            <w:pPr>
              <w:ind w:firstLine="0"/>
              <w:jc w:val="center"/>
            </w:pPr>
            <w:r w:rsidRPr="00602F63">
              <w:t>0.56</w:t>
            </w:r>
          </w:p>
        </w:tc>
        <w:tc>
          <w:tcPr>
            <w:tcW w:w="1772" w:type="dxa"/>
          </w:tcPr>
          <w:p w:rsidR="00602F63" w:rsidRPr="00602F63" w:rsidRDefault="00602F63" w:rsidP="00602F63">
            <w:pPr>
              <w:ind w:firstLine="0"/>
              <w:jc w:val="center"/>
            </w:pPr>
            <w:r w:rsidRPr="00602F63">
              <w:t>1.83 (1.34)</w:t>
            </w:r>
          </w:p>
        </w:tc>
      </w:tr>
      <w:tr w:rsidR="00602F63" w:rsidRPr="00602F63" w:rsidTr="00602F63">
        <w:tc>
          <w:tcPr>
            <w:tcW w:w="1771" w:type="dxa"/>
          </w:tcPr>
          <w:p w:rsidR="00602F63" w:rsidRPr="00602F63" w:rsidRDefault="00602F63" w:rsidP="00E5746F">
            <w:pPr>
              <w:ind w:firstLine="0"/>
              <w:rPr>
                <w:b/>
              </w:rPr>
            </w:pPr>
            <w:r w:rsidRPr="00602F63">
              <w:rPr>
                <w:b/>
              </w:rPr>
              <w:t>Lattice (DNA)</w:t>
            </w:r>
          </w:p>
        </w:tc>
        <w:tc>
          <w:tcPr>
            <w:tcW w:w="1771" w:type="dxa"/>
          </w:tcPr>
          <w:p w:rsidR="00602F63" w:rsidRPr="00602F63" w:rsidRDefault="00602F63" w:rsidP="00602F63">
            <w:pPr>
              <w:ind w:firstLine="0"/>
              <w:jc w:val="center"/>
            </w:pPr>
            <w:r w:rsidRPr="00602F63">
              <w:t>1.12</w:t>
            </w:r>
          </w:p>
        </w:tc>
        <w:tc>
          <w:tcPr>
            <w:tcW w:w="1771" w:type="dxa"/>
          </w:tcPr>
          <w:p w:rsidR="00602F63" w:rsidRPr="00602F63" w:rsidRDefault="00602F63" w:rsidP="00602F63">
            <w:pPr>
              <w:ind w:firstLine="0"/>
              <w:jc w:val="center"/>
            </w:pPr>
            <w:r w:rsidRPr="00602F63">
              <w:t>1.23</w:t>
            </w:r>
          </w:p>
        </w:tc>
        <w:tc>
          <w:tcPr>
            <w:tcW w:w="1771" w:type="dxa"/>
          </w:tcPr>
          <w:p w:rsidR="00602F63" w:rsidRPr="00602F63" w:rsidRDefault="00602F63" w:rsidP="00602F63">
            <w:pPr>
              <w:ind w:firstLine="0"/>
              <w:jc w:val="center"/>
            </w:pPr>
            <w:r w:rsidRPr="00602F63">
              <w:t>0.95</w:t>
            </w:r>
          </w:p>
        </w:tc>
        <w:tc>
          <w:tcPr>
            <w:tcW w:w="1772" w:type="dxa"/>
          </w:tcPr>
          <w:p w:rsidR="00602F63" w:rsidRPr="00602F63" w:rsidRDefault="00602F63" w:rsidP="00602F63">
            <w:pPr>
              <w:keepNext/>
              <w:ind w:firstLine="0"/>
              <w:jc w:val="center"/>
            </w:pPr>
            <w:r w:rsidRPr="00602F63">
              <w:t>~</w:t>
            </w:r>
          </w:p>
        </w:tc>
      </w:tr>
    </w:tbl>
    <w:p w:rsidR="00602F63" w:rsidRDefault="00602F63">
      <w:pPr>
        <w:pStyle w:val="Caption"/>
      </w:pPr>
      <w:bookmarkStart w:id="68" w:name="_Ref424201476"/>
      <w:r>
        <w:t xml:space="preserve">Table </w:t>
      </w:r>
      <w:fldSimple w:instr=" STYLEREF 2 \s ">
        <w:r w:rsidR="00345430">
          <w:rPr>
            <w:noProof/>
          </w:rPr>
          <w:t>5</w:t>
        </w:r>
      </w:fldSimple>
      <w:r w:rsidR="006A59C8">
        <w:noBreakHyphen/>
      </w:r>
      <w:fldSimple w:instr=" SEQ Table \* ARABIC \s 2 ">
        <w:r w:rsidR="00345430">
          <w:rPr>
            <w:noProof/>
          </w:rPr>
          <w:t>2</w:t>
        </w:r>
      </w:fldSimple>
      <w:bookmarkEnd w:id="68"/>
      <w:r>
        <w:t xml:space="preserve">. </w:t>
      </w:r>
      <w:r w:rsidRPr="00602F63">
        <w:t>Root mean square deviations (Å) from the deposited crystal structures for 1RNA and 1D23. The statistics in each box are heavy atoms, backbone atoms, base atoms RMSD of average structure against the crystal structure. The values in parentheses exclude the terminal residues.</w:t>
      </w:r>
    </w:p>
    <w:p w:rsidR="00804529" w:rsidRDefault="00804529" w:rsidP="00380B3E">
      <w:pPr>
        <w:pStyle w:val="Heading4"/>
      </w:pPr>
      <w:r>
        <w:t>Groove widths</w:t>
      </w:r>
    </w:p>
    <w:p w:rsidR="00380B3E" w:rsidRDefault="00804529" w:rsidP="00804529">
      <w:r>
        <w:t xml:space="preserve">The A- and B-form helices for RNA and DNA have very different geometries, and can be monitored as groove “widths” and “depths”. In </w:t>
      </w:r>
      <w:r w:rsidR="00E43DAB">
        <w:fldChar w:fldCharType="begin"/>
      </w:r>
      <w:r w:rsidR="00E43DAB">
        <w:instrText xml:space="preserve"> REF _Ref424201648 \h </w:instrText>
      </w:r>
      <w:r w:rsidR="00E43DAB">
        <w:fldChar w:fldCharType="separate"/>
      </w:r>
      <w:r w:rsidR="00345430">
        <w:t xml:space="preserve">Figure </w:t>
      </w:r>
      <w:r w:rsidR="00345430">
        <w:rPr>
          <w:noProof/>
        </w:rPr>
        <w:t>5</w:t>
      </w:r>
      <w:r w:rsidR="00345430">
        <w:noBreakHyphen/>
      </w:r>
      <w:r w:rsidR="00345430">
        <w:rPr>
          <w:noProof/>
        </w:rPr>
        <w:t>4</w:t>
      </w:r>
      <w:r w:rsidR="00E43DAB">
        <w:fldChar w:fldCharType="end"/>
      </w:r>
      <w:r>
        <w:t xml:space="preserve">, we use a simple measure groove width, based on phosphate–phosphate distances from one chain to its complementary strand. For RNA, the sequence dependence of the widths of the major groove is suppressed in solution, leading to a more regular pattern of distances than are seen in the crystal. </w:t>
      </w:r>
      <w:r w:rsidR="00E43DAB">
        <w:fldChar w:fldCharType="begin"/>
      </w:r>
      <w:r w:rsidR="00E43DAB">
        <w:instrText xml:space="preserve"> REF _Ref424201640 \h </w:instrText>
      </w:r>
      <w:r w:rsidR="00E43DAB">
        <w:fldChar w:fldCharType="separate"/>
      </w:r>
      <w:r w:rsidR="00345430">
        <w:t xml:space="preserve">Figure </w:t>
      </w:r>
      <w:r w:rsidR="00345430">
        <w:rPr>
          <w:noProof/>
        </w:rPr>
        <w:t>5</w:t>
      </w:r>
      <w:r w:rsidR="00345430">
        <w:noBreakHyphen/>
      </w:r>
      <w:r w:rsidR="00345430">
        <w:rPr>
          <w:noProof/>
        </w:rPr>
        <w:t>3</w:t>
      </w:r>
      <w:r w:rsidR="00E43DAB">
        <w:fldChar w:fldCharType="end"/>
      </w:r>
      <w:r w:rsidR="00E43DAB">
        <w:t xml:space="preserve"> </w:t>
      </w:r>
      <w:r>
        <w:t xml:space="preserve">and </w:t>
      </w:r>
      <w:r w:rsidR="00E43DAB">
        <w:fldChar w:fldCharType="begin"/>
      </w:r>
      <w:r w:rsidR="00E43DAB">
        <w:instrText xml:space="preserve"> REF _Ref424201648 \h </w:instrText>
      </w:r>
      <w:r w:rsidR="00E43DAB">
        <w:fldChar w:fldCharType="separate"/>
      </w:r>
      <w:r w:rsidR="00345430">
        <w:t xml:space="preserve">Figure </w:t>
      </w:r>
      <w:r w:rsidR="00345430">
        <w:rPr>
          <w:noProof/>
        </w:rPr>
        <w:t>5</w:t>
      </w:r>
      <w:r w:rsidR="00345430">
        <w:noBreakHyphen/>
      </w:r>
      <w:r w:rsidR="00345430">
        <w:rPr>
          <w:noProof/>
        </w:rPr>
        <w:t>4</w:t>
      </w:r>
      <w:r w:rsidR="00E43DAB">
        <w:fldChar w:fldCharType="end"/>
      </w:r>
      <w:r w:rsidR="00E43DAB">
        <w:t xml:space="preserve"> </w:t>
      </w:r>
      <w:r>
        <w:t>show that the major groove widens slightly compared with crystal structure. This behavior of solution simulations has been discussed earlier, in connection with attempts to characterize how NMR constraints determine the details of A-form helices in RNA.</w:t>
      </w:r>
      <w:r w:rsidR="00C44818">
        <w:fldChar w:fldCharType="begin" w:fldLock="1"/>
      </w:r>
      <w:r w:rsidR="00C44818">
        <w:instrText>ADDIN CSL_CITATION { "citationItems" : [ { "id" : "ITEM-1", "itemData" : { "DOI" : "10.1007/s10858-010-9424-x", "ISSN" : "1573-5001", "PMID" : "20549304", "abstract" : "Ribonucleic acid structure determination by NMR spectroscopy relies primarily on local structural restraints provided by (1)H- (1)H NOEs and J-couplings. When employed loosely, these restraints are broadly compatible with A- and B-like helical geometries and give rise to calculated structures that are highly sensitive to the force fields employed during refinement. A survey of recently reported NMR structures reveals significant variations in helical parameters, particularly the major groove width. Although helical parameters observed in high-resolution X-ray crystal structures of isolated A-form RNA helices are sensitive to crystal packing effects, variations among the published X-ray structures are significantly smaller than those observed in NMR structures. Here we show that restraints derived from aromatic (1)H- (13)C residual dipolar couplings (RDCs) and residual chemical shift anisotropies (RCSAs) can overcome NMR restraint and force field deficiencies and afford structures with helical properties similar to those observed in high-resolution X-ray structures.", "author" : [ { "dropping-particle" : "", "family" : "Tolbert", "given" : "Blanton S", "non-dropping-particle" : "", "parse-names" : false, "suffix" : "" }, { "dropping-particle" : "", "family" : "Miyazaki", "given" : "Yasuyuki", "non-dropping-particle" : "", "parse-names" : false, "suffix" : "" }, { "dropping-particle" : "", "family" : "Barton", "given" : "Shawn", "non-dropping-particle" : "", "parse-names" : false, "suffix" : "" }, { "dropping-particle" : "", "family" : "Kinde", "given" : "Benyam", "non-dropping-particle" : "", "parse-names" : false, "suffix" : "" }, { "dropping-particle" : "", "family" : "Starck", "given" : "Patrice", "non-dropping-particle" : "", "parse-names" : false, "suffix" : "" }, { "dropping-particle" : "", "family" : "Singh", "given" : "Rashmi", "non-dropping-particle" : "", "parse-names" : false, "suffix" : "" }, { "dropping-particle" : "", "family" : "Bax", "given" : "Ad", "non-dropping-particle" : "", "parse-names" : false, "suffix" : "" }, { "dropping-particle" : "", "family" : "Case", "given" : "David A", "non-dropping-particle" : "", "parse-names" : false, "suffix" : "" }, { "dropping-particle" : "", "family" : "Summers", "given" : "Michael F", "non-dropping-particle" : "", "parse-names" : false, "suffix" : "" } ], "container-title" : "Journal of biomolecular NMR", "id" : "ITEM-1", "issue" : "3", "issued" : { "date-parts" : [ [ "2010", "7" ] ] }, "page" : "205-19", "title" : "Major groove width variations in RNA structures determined by NMR and impact of 13C residual chemical shift anisotropy and 1H-13C residual dipolar coupling on refinement.", "type" : "article-journal", "volume" : "47" }, "uris" : [ "http://www.mendeley.com/documents/?uuid=998aeed6-844e-4c2c-9061-700ba48b71b0" ] } ], "mendeley" : { "formattedCitation" : "[199]", "plainTextFormattedCitation" : "[199]", "previouslyFormattedCitation" : "[199]" }, "properties" : { "noteIndex" : 0 }, "schema" : "https://github.com/citation-style-language/schema/raw/master/csl-citation.json" }</w:instrText>
      </w:r>
      <w:r w:rsidR="00C44818">
        <w:fldChar w:fldCharType="separate"/>
      </w:r>
      <w:r w:rsidR="00C44818" w:rsidRPr="00C44818">
        <w:rPr>
          <w:noProof/>
        </w:rPr>
        <w:t>[199]</w:t>
      </w:r>
      <w:r w:rsidR="00C44818">
        <w:fldChar w:fldCharType="end"/>
      </w:r>
      <w:r>
        <w:t xml:space="preserve"> Furthermore, fluctuations of the major groove in the crystal simulation are much smaller than those in the solution simulation.</w:t>
      </w:r>
    </w:p>
    <w:p w:rsidR="00B34B4A" w:rsidRDefault="005627A2" w:rsidP="00B34B4A">
      <w:pPr>
        <w:keepNext/>
        <w:ind w:firstLine="0"/>
        <w:jc w:val="center"/>
      </w:pPr>
      <w:r>
        <w:rPr>
          <w:noProof/>
        </w:rPr>
        <w:drawing>
          <wp:inline distT="0" distB="0" distL="0" distR="0" wp14:anchorId="05469ADF" wp14:editId="00B00494">
            <wp:extent cx="5114166" cy="21362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5_4.jpg"/>
                    <pic:cNvPicPr/>
                  </pic:nvPicPr>
                  <pic:blipFill>
                    <a:blip r:embed="rId35">
                      <a:extLst>
                        <a:ext uri="{28A0092B-C50C-407E-A947-70E740481C1C}">
                          <a14:useLocalDpi xmlns:a14="http://schemas.microsoft.com/office/drawing/2010/main" val="0"/>
                        </a:ext>
                      </a:extLst>
                    </a:blip>
                    <a:stretch>
                      <a:fillRect/>
                    </a:stretch>
                  </pic:blipFill>
                  <pic:spPr>
                    <a:xfrm>
                      <a:off x="0" y="0"/>
                      <a:ext cx="5114166" cy="2136297"/>
                    </a:xfrm>
                    <a:prstGeom prst="rect">
                      <a:avLst/>
                    </a:prstGeom>
                  </pic:spPr>
                </pic:pic>
              </a:graphicData>
            </a:graphic>
          </wp:inline>
        </w:drawing>
      </w:r>
    </w:p>
    <w:p w:rsidR="005627A2" w:rsidRDefault="00B34B4A" w:rsidP="00B34B4A">
      <w:pPr>
        <w:pStyle w:val="Caption"/>
      </w:pPr>
      <w:bookmarkStart w:id="69" w:name="_Ref424201648"/>
      <w:r>
        <w:t xml:space="preserve">Figure </w:t>
      </w:r>
      <w:fldSimple w:instr=" STYLEREF 2 \s ">
        <w:r w:rsidR="00345430">
          <w:rPr>
            <w:noProof/>
          </w:rPr>
          <w:t>5</w:t>
        </w:r>
      </w:fldSimple>
      <w:r w:rsidR="00A96617">
        <w:noBreakHyphen/>
      </w:r>
      <w:fldSimple w:instr=" SEQ Figure \* ARABIC \s 2 ">
        <w:r w:rsidR="00345430">
          <w:rPr>
            <w:noProof/>
          </w:rPr>
          <w:t>4</w:t>
        </w:r>
      </w:fldSimple>
      <w:bookmarkEnd w:id="69"/>
      <w:r>
        <w:t xml:space="preserve">. </w:t>
      </w:r>
      <w:r w:rsidRPr="00B34B4A">
        <w:t>Plots of major-groove width for RNA and minor-groove width for DNA in crystal and solution simulations. Widths in Å are defined by the distance between the phosphate atoms shown at the top and bottom. Vertical bars give the standard deviations of the fluctuations seen in the simulations.</w:t>
      </w:r>
    </w:p>
    <w:p w:rsidR="00380B3E" w:rsidRDefault="00380B3E" w:rsidP="00804529">
      <w:r w:rsidRPr="00380B3E">
        <w:t>For DNA, the minor groove width is the greatest at phosphates P7/P8, not only in crystal structure but also in the crystal and solution simulations. This is related to the presence of a BII phosphate conformation at positions P7 and P17 in the crystal structure. The larger minor groove widths at positions P10 and P20 in the solution are related to the larger fluctuations in the terminal residues that are characteristic of solution simulations. In addition, the wide minor groove at P7 is consistent with the large positive roll deformation (</w:t>
      </w:r>
      <w:r w:rsidR="00E43DAB">
        <w:fldChar w:fldCharType="begin"/>
      </w:r>
      <w:r w:rsidR="00E43DAB">
        <w:instrText xml:space="preserve"> REF _Ref424201692 \h </w:instrText>
      </w:r>
      <w:r w:rsidR="00E43DAB">
        <w:fldChar w:fldCharType="separate"/>
      </w:r>
      <w:r w:rsidR="00345430">
        <w:t xml:space="preserve">Figure </w:t>
      </w:r>
      <w:r w:rsidR="00345430">
        <w:rPr>
          <w:noProof/>
        </w:rPr>
        <w:t>5</w:t>
      </w:r>
      <w:r w:rsidR="00345430">
        <w:noBreakHyphen/>
      </w:r>
      <w:r w:rsidR="00345430">
        <w:rPr>
          <w:noProof/>
        </w:rPr>
        <w:t>7</w:t>
      </w:r>
      <w:r w:rsidR="00E43DAB">
        <w:fldChar w:fldCharType="end"/>
      </w:r>
      <w:r w:rsidRPr="00380B3E">
        <w:t>, below) which compresses the major groove and then widens the minor groove.</w:t>
      </w:r>
      <w:r w:rsidR="00C44818">
        <w:fldChar w:fldCharType="begin" w:fldLock="1"/>
      </w:r>
      <w:r w:rsidR="00C44818">
        <w:instrText>ADDIN CSL_CITATION { "citationItems" : [ { "id" : "ITEM-1", "itemData" : { "DOI" : "10.1006/jmbi.2001.4994", "ISSN" : "0022-2836", "PMID" : "11580248", "abstract" : "Introduction of a T-A or pyrimidine-purine step into a straight and rigid A-tract can cause a positive roll deformation that kinks the DNA helix at that step. In CCTTTAAAGG, the central T-A step has an 8.6 degrees bend toward the major groove. We report the structural analysis of CCTTTAAAGG and a comparison with 25 other representative crystal structures from the NDB containing at least four consecutive A or T bases. On average, more local bending occurs at the disruptive T-A step (8.21 degrees ) than at an A-T step (5.71 degrees ). In addition, A-tracts containing an A-T step are more bent than are pure A-tracts, and hence A-A and A-T steps are not equivalent. All T-A steps examined exhibit positive roll, bending towards the major groove, while A-T steps display negative roll and bend slightly towards the minor groove. This illustrates how inherent negative and positive roll are, respectively, at A-T and T-A steps within A-tracts. T-A steps are more deformable, showing larger and more variable deformations of minor groove width, rise, cup, twist, and buckle. Standard deviations of twist, rise, and cup for T-A steps are 6.66 degrees, 0.55 A, and 15.90 degrees, versus 2.28 degrees, 0.21 A, and 2.99 degrees for A-T steps. Packing constraints determine which local values of these helical parameters an individual T-A step will adopt. For instance, with CCTTTAAAGG and three isomorphous structures, CGATTAATCG, CGATATATCG, and CGATCGATCG, crystal packing forces lead to a series of correlated changes: widened minor groove, large slide, low twist, and large rise. The difference in helical parameters between A-T steps lying within A-tracts, versus A-T steps within alternating AT sequences, demonstrates the importance of neighboring steps on the conformation of a given dinucleotide step.", "author" : [ { "dropping-particle" : "", "family" : "Mack", "given" : "D R", "non-dropping-particle" : "", "parse-names" : false, "suffix" : "" }, { "dropping-particle" : "", "family" : "Chiu", "given" : "T K", "non-dropping-particle" : "", "parse-names" : false, "suffix" : "" }, { "dropping-particle" : "", "family" : "Dickerson", "given" : "R E", "non-dropping-particle" : "", "parse-names" : false, "suffix" : "" } ], "container-title" : "Journal of molecular biology", "id" : "ITEM-1", "issue" : "5", "issued" : { "date-parts" : [ [ "2001", "10", "5" ] ] }, "page" : "1037-49", "title" : "Intrinsic bending and deformability at the T-A step of CCTTTAAAGG: a comparative analysis of T-A and A-T steps within A-tracts.", "type" : "article-journal", "volume" : "312" }, "uris" : [ "http://www.mendeley.com/documents/?uuid=76169067-e67a-44e9-9588-662183592915" ] } ], "mendeley" : { "formattedCitation" : "[200]", "plainTextFormattedCitation" : "[200]", "previouslyFormattedCitation" : "[200]" }, "properties" : { "noteIndex" : 0 }, "schema" : "https://github.com/citation-style-language/schema/raw/master/csl-citation.json" }</w:instrText>
      </w:r>
      <w:r w:rsidR="00C44818">
        <w:fldChar w:fldCharType="separate"/>
      </w:r>
      <w:r w:rsidR="00C44818" w:rsidRPr="00C44818">
        <w:rPr>
          <w:noProof/>
        </w:rPr>
        <w:t>[200]</w:t>
      </w:r>
      <w:r w:rsidR="00C44818">
        <w:fldChar w:fldCharType="end"/>
      </w:r>
      <w:r w:rsidRPr="00380B3E">
        <w:t xml:space="preserve"> (Because of the way steps are numbered, a wide minor groove separation between P7 and P18 should be correlated with a positive roll angle at position P5.)</w:t>
      </w:r>
    </w:p>
    <w:p w:rsidR="00380B3E" w:rsidRDefault="00380B3E" w:rsidP="00380B3E">
      <w:pPr>
        <w:pStyle w:val="Heading4"/>
      </w:pPr>
      <w:r>
        <w:t>Backbone conformations</w:t>
      </w:r>
    </w:p>
    <w:p w:rsidR="00380B3E" w:rsidRDefault="00380B3E" w:rsidP="00380B3E">
      <w:r>
        <w:t xml:space="preserve">The backbone of the 1RNA structure contains two kinks (at A23/U24 and U10/A11), which divide the whole duplex into three roughly equal regions. The kinks result from changes in </w:t>
      </w:r>
      <w:proofErr w:type="gramStart"/>
      <w:r>
        <w:t>the α</w:t>
      </w:r>
      <w:proofErr w:type="gramEnd"/>
      <w:r>
        <w:t xml:space="preserve"> and γ backbone torsions from their typical values near 280 and 70, respectively. </w:t>
      </w:r>
      <w:r w:rsidR="00E43DAB">
        <w:fldChar w:fldCharType="begin"/>
      </w:r>
      <w:r w:rsidR="00E43DAB">
        <w:instrText xml:space="preserve"> REF _Ref424201485 \h </w:instrText>
      </w:r>
      <w:r w:rsidR="00E43DAB">
        <w:fldChar w:fldCharType="separate"/>
      </w:r>
      <w:r w:rsidR="00345430">
        <w:t xml:space="preserve">Table </w:t>
      </w:r>
      <w:r w:rsidR="00345430">
        <w:rPr>
          <w:noProof/>
        </w:rPr>
        <w:t>5</w:t>
      </w:r>
      <w:r w:rsidR="00345430">
        <w:noBreakHyphen/>
      </w:r>
      <w:r w:rsidR="00345430">
        <w:rPr>
          <w:noProof/>
        </w:rPr>
        <w:t>3</w:t>
      </w:r>
      <w:r w:rsidR="00E43DAB">
        <w:fldChar w:fldCharType="end"/>
      </w:r>
      <w:r w:rsidR="00E43DAB">
        <w:t xml:space="preserve"> </w:t>
      </w:r>
      <w:r>
        <w:t>lists the average values in both simulations, showing a reversion in the simulation back to the canonical A-type values. This reversion suggests that crystal packing forces are not sufficient (at least for the simulation analyzed here) to retain the unusual crystal configuration.</w:t>
      </w:r>
    </w:p>
    <w:tbl>
      <w:tblPr>
        <w:tblStyle w:val="TableGrid"/>
        <w:tblW w:w="0" w:type="auto"/>
        <w:tblLook w:val="04A0" w:firstRow="1" w:lastRow="0" w:firstColumn="1" w:lastColumn="0" w:noHBand="0" w:noVBand="1"/>
      </w:tblPr>
      <w:tblGrid>
        <w:gridCol w:w="1265"/>
        <w:gridCol w:w="1003"/>
        <w:gridCol w:w="1350"/>
        <w:gridCol w:w="1260"/>
        <w:gridCol w:w="990"/>
        <w:gridCol w:w="1350"/>
        <w:gridCol w:w="1350"/>
      </w:tblGrid>
      <w:tr w:rsidR="00602F63" w:rsidRPr="00602F63" w:rsidTr="00602F63">
        <w:tc>
          <w:tcPr>
            <w:tcW w:w="1265" w:type="dxa"/>
          </w:tcPr>
          <w:p w:rsidR="00602F63" w:rsidRPr="00602F63" w:rsidRDefault="00602F63" w:rsidP="00E5746F">
            <w:pPr>
              <w:ind w:firstLine="0"/>
              <w:rPr>
                <w:b/>
              </w:rPr>
            </w:pPr>
          </w:p>
        </w:tc>
        <w:tc>
          <w:tcPr>
            <w:tcW w:w="1003" w:type="dxa"/>
          </w:tcPr>
          <w:p w:rsidR="00602F63" w:rsidRPr="00602F63" w:rsidRDefault="00602F63" w:rsidP="00602F63">
            <w:pPr>
              <w:ind w:firstLine="0"/>
              <w:jc w:val="center"/>
              <w:rPr>
                <w:b/>
              </w:rPr>
            </w:pPr>
            <w:proofErr w:type="gramStart"/>
            <w:r w:rsidRPr="00602F63">
              <w:rPr>
                <w:b/>
              </w:rPr>
              <w:t>α</w:t>
            </w:r>
            <w:proofErr w:type="gramEnd"/>
            <w:r w:rsidRPr="00602F63">
              <w:rPr>
                <w:b/>
              </w:rPr>
              <w:t xml:space="preserve"> (</w:t>
            </w:r>
            <w:proofErr w:type="spellStart"/>
            <w:r w:rsidRPr="00602F63">
              <w:rPr>
                <w:b/>
              </w:rPr>
              <w:t>cryst</w:t>
            </w:r>
            <w:proofErr w:type="spellEnd"/>
            <w:r w:rsidRPr="00602F63">
              <w:rPr>
                <w:b/>
              </w:rPr>
              <w:t>.)</w:t>
            </w:r>
          </w:p>
        </w:tc>
        <w:tc>
          <w:tcPr>
            <w:tcW w:w="1350" w:type="dxa"/>
          </w:tcPr>
          <w:p w:rsidR="00602F63" w:rsidRPr="00602F63" w:rsidRDefault="00602F63" w:rsidP="00602F63">
            <w:pPr>
              <w:ind w:firstLine="0"/>
              <w:jc w:val="center"/>
              <w:rPr>
                <w:b/>
              </w:rPr>
            </w:pPr>
            <w:r w:rsidRPr="00602F63">
              <w:rPr>
                <w:b/>
              </w:rPr>
              <w:t>α (</w:t>
            </w:r>
            <w:proofErr w:type="spellStart"/>
            <w:r w:rsidRPr="00602F63">
              <w:rPr>
                <w:b/>
              </w:rPr>
              <w:t>cryst</w:t>
            </w:r>
            <w:proofErr w:type="spellEnd"/>
            <w:r w:rsidRPr="00602F63">
              <w:rPr>
                <w:b/>
              </w:rPr>
              <w:t xml:space="preserve">. sim. </w:t>
            </w:r>
            <w:proofErr w:type="spellStart"/>
            <w:r w:rsidRPr="00602F63">
              <w:rPr>
                <w:b/>
              </w:rPr>
              <w:t>ave</w:t>
            </w:r>
            <w:proofErr w:type="spellEnd"/>
            <w:r w:rsidRPr="00602F63">
              <w:rPr>
                <w:b/>
              </w:rPr>
              <w:t>)</w:t>
            </w:r>
          </w:p>
        </w:tc>
        <w:tc>
          <w:tcPr>
            <w:tcW w:w="1260" w:type="dxa"/>
          </w:tcPr>
          <w:p w:rsidR="00602F63" w:rsidRPr="00602F63" w:rsidRDefault="00602F63" w:rsidP="00602F63">
            <w:pPr>
              <w:ind w:firstLine="0"/>
              <w:jc w:val="center"/>
              <w:rPr>
                <w:b/>
              </w:rPr>
            </w:pPr>
            <w:r w:rsidRPr="00602F63">
              <w:rPr>
                <w:b/>
              </w:rPr>
              <w:t xml:space="preserve">α (solution sim. </w:t>
            </w:r>
            <w:proofErr w:type="spellStart"/>
            <w:r w:rsidRPr="00602F63">
              <w:rPr>
                <w:b/>
              </w:rPr>
              <w:t>ave</w:t>
            </w:r>
            <w:proofErr w:type="spellEnd"/>
            <w:r w:rsidRPr="00602F63">
              <w:rPr>
                <w:b/>
              </w:rPr>
              <w:t>)</w:t>
            </w:r>
          </w:p>
        </w:tc>
        <w:tc>
          <w:tcPr>
            <w:tcW w:w="990" w:type="dxa"/>
          </w:tcPr>
          <w:p w:rsidR="00602F63" w:rsidRPr="00602F63" w:rsidRDefault="00602F63" w:rsidP="00602F63">
            <w:pPr>
              <w:ind w:firstLine="0"/>
              <w:jc w:val="center"/>
              <w:rPr>
                <w:b/>
              </w:rPr>
            </w:pPr>
            <w:proofErr w:type="gramStart"/>
            <w:r w:rsidRPr="00602F63">
              <w:rPr>
                <w:b/>
              </w:rPr>
              <w:t>γ</w:t>
            </w:r>
            <w:proofErr w:type="gramEnd"/>
            <w:r w:rsidRPr="00602F63">
              <w:rPr>
                <w:b/>
              </w:rPr>
              <w:t xml:space="preserve"> (</w:t>
            </w:r>
            <w:proofErr w:type="spellStart"/>
            <w:r w:rsidRPr="00602F63">
              <w:rPr>
                <w:b/>
              </w:rPr>
              <w:t>cryst</w:t>
            </w:r>
            <w:proofErr w:type="spellEnd"/>
            <w:r w:rsidRPr="00602F63">
              <w:rPr>
                <w:b/>
              </w:rPr>
              <w:t>.)</w:t>
            </w:r>
          </w:p>
        </w:tc>
        <w:tc>
          <w:tcPr>
            <w:tcW w:w="1350" w:type="dxa"/>
          </w:tcPr>
          <w:p w:rsidR="00602F63" w:rsidRPr="00602F63" w:rsidRDefault="00602F63" w:rsidP="00602F63">
            <w:pPr>
              <w:ind w:firstLine="0"/>
              <w:jc w:val="center"/>
              <w:rPr>
                <w:b/>
              </w:rPr>
            </w:pPr>
            <w:r w:rsidRPr="00602F63">
              <w:rPr>
                <w:b/>
              </w:rPr>
              <w:t>γ (</w:t>
            </w:r>
            <w:proofErr w:type="spellStart"/>
            <w:r w:rsidRPr="00602F63">
              <w:rPr>
                <w:b/>
              </w:rPr>
              <w:t>cryst</w:t>
            </w:r>
            <w:proofErr w:type="spellEnd"/>
            <w:r w:rsidRPr="00602F63">
              <w:rPr>
                <w:b/>
              </w:rPr>
              <w:t xml:space="preserve">. sim. </w:t>
            </w:r>
            <w:proofErr w:type="spellStart"/>
            <w:r w:rsidRPr="00602F63">
              <w:rPr>
                <w:b/>
              </w:rPr>
              <w:t>ave</w:t>
            </w:r>
            <w:proofErr w:type="spellEnd"/>
            <w:r w:rsidRPr="00602F63">
              <w:rPr>
                <w:b/>
              </w:rPr>
              <w:t>)</w:t>
            </w:r>
          </w:p>
        </w:tc>
        <w:tc>
          <w:tcPr>
            <w:tcW w:w="1350" w:type="dxa"/>
          </w:tcPr>
          <w:p w:rsidR="00602F63" w:rsidRPr="00602F63" w:rsidRDefault="00602F63" w:rsidP="00602F63">
            <w:pPr>
              <w:ind w:firstLine="0"/>
              <w:jc w:val="center"/>
              <w:rPr>
                <w:b/>
              </w:rPr>
            </w:pPr>
            <w:r w:rsidRPr="00602F63">
              <w:rPr>
                <w:b/>
              </w:rPr>
              <w:t xml:space="preserve">γ (solution sim. </w:t>
            </w:r>
            <w:proofErr w:type="spellStart"/>
            <w:r w:rsidRPr="00602F63">
              <w:rPr>
                <w:b/>
              </w:rPr>
              <w:t>ave</w:t>
            </w:r>
            <w:proofErr w:type="spellEnd"/>
            <w:r w:rsidRPr="00602F63">
              <w:rPr>
                <w:b/>
              </w:rPr>
              <w:t>)</w:t>
            </w:r>
          </w:p>
        </w:tc>
      </w:tr>
      <w:tr w:rsidR="00602F63" w:rsidRPr="00602F63" w:rsidTr="00602F63">
        <w:tc>
          <w:tcPr>
            <w:tcW w:w="1265" w:type="dxa"/>
          </w:tcPr>
          <w:p w:rsidR="00602F63" w:rsidRPr="00602F63" w:rsidRDefault="00602F63" w:rsidP="00E5746F">
            <w:pPr>
              <w:ind w:firstLine="0"/>
              <w:rPr>
                <w:b/>
              </w:rPr>
            </w:pPr>
            <w:r w:rsidRPr="00602F63">
              <w:rPr>
                <w:b/>
              </w:rPr>
              <w:t>A11</w:t>
            </w:r>
          </w:p>
        </w:tc>
        <w:tc>
          <w:tcPr>
            <w:tcW w:w="1003" w:type="dxa"/>
          </w:tcPr>
          <w:p w:rsidR="00602F63" w:rsidRPr="00602F63" w:rsidRDefault="00602F63" w:rsidP="00602F63">
            <w:pPr>
              <w:ind w:firstLine="0"/>
              <w:jc w:val="center"/>
            </w:pPr>
            <w:r w:rsidRPr="00602F63">
              <w:t>155</w:t>
            </w:r>
          </w:p>
        </w:tc>
        <w:tc>
          <w:tcPr>
            <w:tcW w:w="1350" w:type="dxa"/>
          </w:tcPr>
          <w:p w:rsidR="00602F63" w:rsidRPr="00602F63" w:rsidRDefault="00602F63" w:rsidP="00602F63">
            <w:pPr>
              <w:ind w:firstLine="0"/>
              <w:jc w:val="center"/>
            </w:pPr>
            <w:r w:rsidRPr="00602F63">
              <w:t>279 (29.9)</w:t>
            </w:r>
          </w:p>
        </w:tc>
        <w:tc>
          <w:tcPr>
            <w:tcW w:w="1260" w:type="dxa"/>
          </w:tcPr>
          <w:p w:rsidR="00602F63" w:rsidRPr="00602F63" w:rsidRDefault="00602F63" w:rsidP="00602F63">
            <w:pPr>
              <w:ind w:firstLine="0"/>
              <w:jc w:val="center"/>
            </w:pPr>
            <w:r w:rsidRPr="00602F63">
              <w:t>281 (15.1)</w:t>
            </w:r>
          </w:p>
        </w:tc>
        <w:tc>
          <w:tcPr>
            <w:tcW w:w="990" w:type="dxa"/>
          </w:tcPr>
          <w:p w:rsidR="00602F63" w:rsidRPr="00602F63" w:rsidRDefault="00602F63" w:rsidP="00602F63">
            <w:pPr>
              <w:ind w:firstLine="0"/>
              <w:jc w:val="center"/>
            </w:pPr>
            <w:r w:rsidRPr="00602F63">
              <w:t>178</w:t>
            </w:r>
          </w:p>
        </w:tc>
        <w:tc>
          <w:tcPr>
            <w:tcW w:w="1350" w:type="dxa"/>
          </w:tcPr>
          <w:p w:rsidR="00602F63" w:rsidRPr="00602F63" w:rsidRDefault="00602F63" w:rsidP="00602F63">
            <w:pPr>
              <w:ind w:firstLine="0"/>
              <w:jc w:val="center"/>
            </w:pPr>
            <w:r w:rsidRPr="00602F63">
              <w:t>73 (23.7)</w:t>
            </w:r>
          </w:p>
        </w:tc>
        <w:tc>
          <w:tcPr>
            <w:tcW w:w="1350" w:type="dxa"/>
          </w:tcPr>
          <w:p w:rsidR="00602F63" w:rsidRPr="00602F63" w:rsidRDefault="00602F63" w:rsidP="00602F63">
            <w:pPr>
              <w:ind w:firstLine="0"/>
              <w:jc w:val="center"/>
            </w:pPr>
            <w:r w:rsidRPr="00602F63">
              <w:t>64 (12.6)</w:t>
            </w:r>
          </w:p>
        </w:tc>
      </w:tr>
      <w:tr w:rsidR="00602F63" w:rsidRPr="00602F63" w:rsidTr="00602F63">
        <w:tc>
          <w:tcPr>
            <w:tcW w:w="1265" w:type="dxa"/>
          </w:tcPr>
          <w:p w:rsidR="00602F63" w:rsidRPr="00602F63" w:rsidRDefault="00602F63" w:rsidP="00E5746F">
            <w:pPr>
              <w:ind w:firstLine="0"/>
              <w:rPr>
                <w:b/>
              </w:rPr>
            </w:pPr>
            <w:r w:rsidRPr="00602F63">
              <w:rPr>
                <w:b/>
              </w:rPr>
              <w:t>U24</w:t>
            </w:r>
          </w:p>
        </w:tc>
        <w:tc>
          <w:tcPr>
            <w:tcW w:w="1003" w:type="dxa"/>
          </w:tcPr>
          <w:p w:rsidR="00602F63" w:rsidRPr="00602F63" w:rsidRDefault="00602F63" w:rsidP="00602F63">
            <w:pPr>
              <w:ind w:firstLine="0"/>
              <w:jc w:val="center"/>
            </w:pPr>
            <w:r w:rsidRPr="00602F63">
              <w:t>210</w:t>
            </w:r>
          </w:p>
        </w:tc>
        <w:tc>
          <w:tcPr>
            <w:tcW w:w="1350" w:type="dxa"/>
          </w:tcPr>
          <w:p w:rsidR="00602F63" w:rsidRPr="00602F63" w:rsidRDefault="00602F63" w:rsidP="00602F63">
            <w:pPr>
              <w:ind w:firstLine="0"/>
              <w:jc w:val="center"/>
            </w:pPr>
            <w:r w:rsidRPr="00602F63">
              <w:t>282 (12.9)</w:t>
            </w:r>
          </w:p>
        </w:tc>
        <w:tc>
          <w:tcPr>
            <w:tcW w:w="1260" w:type="dxa"/>
          </w:tcPr>
          <w:p w:rsidR="00602F63" w:rsidRPr="00602F63" w:rsidRDefault="00602F63" w:rsidP="00602F63">
            <w:pPr>
              <w:ind w:firstLine="0"/>
              <w:jc w:val="center"/>
            </w:pPr>
            <w:r w:rsidRPr="00602F63">
              <w:t>282 (12.4)</w:t>
            </w:r>
          </w:p>
        </w:tc>
        <w:tc>
          <w:tcPr>
            <w:tcW w:w="990" w:type="dxa"/>
          </w:tcPr>
          <w:p w:rsidR="00602F63" w:rsidRPr="00602F63" w:rsidRDefault="00602F63" w:rsidP="00602F63">
            <w:pPr>
              <w:ind w:firstLine="0"/>
              <w:jc w:val="center"/>
            </w:pPr>
            <w:r w:rsidRPr="00602F63">
              <w:t>127</w:t>
            </w:r>
          </w:p>
        </w:tc>
        <w:tc>
          <w:tcPr>
            <w:tcW w:w="1350" w:type="dxa"/>
          </w:tcPr>
          <w:p w:rsidR="00602F63" w:rsidRPr="00602F63" w:rsidRDefault="00602F63" w:rsidP="00602F63">
            <w:pPr>
              <w:ind w:firstLine="0"/>
              <w:jc w:val="center"/>
            </w:pPr>
            <w:r w:rsidRPr="00602F63">
              <w:t>64 (9.5)</w:t>
            </w:r>
          </w:p>
        </w:tc>
        <w:tc>
          <w:tcPr>
            <w:tcW w:w="1350" w:type="dxa"/>
          </w:tcPr>
          <w:p w:rsidR="00602F63" w:rsidRPr="00602F63" w:rsidRDefault="00602F63" w:rsidP="00602F63">
            <w:pPr>
              <w:keepNext/>
              <w:ind w:firstLine="0"/>
              <w:jc w:val="center"/>
            </w:pPr>
            <w:r w:rsidRPr="00602F63">
              <w:t>63 (9.4)</w:t>
            </w:r>
          </w:p>
        </w:tc>
      </w:tr>
    </w:tbl>
    <w:p w:rsidR="00602F63" w:rsidRDefault="00602F63">
      <w:pPr>
        <w:pStyle w:val="Caption"/>
      </w:pPr>
      <w:bookmarkStart w:id="70" w:name="_Ref424201485"/>
      <w:r>
        <w:t xml:space="preserve">Table </w:t>
      </w:r>
      <w:fldSimple w:instr=" STYLEREF 2 \s ">
        <w:r w:rsidR="00345430">
          <w:rPr>
            <w:noProof/>
          </w:rPr>
          <w:t>5</w:t>
        </w:r>
      </w:fldSimple>
      <w:r w:rsidR="006A59C8">
        <w:noBreakHyphen/>
      </w:r>
      <w:fldSimple w:instr=" SEQ Table \* ARABIC \s 2 ">
        <w:r w:rsidR="00345430">
          <w:rPr>
            <w:noProof/>
          </w:rPr>
          <w:t>3</w:t>
        </w:r>
      </w:fldSimple>
      <w:bookmarkEnd w:id="70"/>
      <w:r>
        <w:t xml:space="preserve">. </w:t>
      </w:r>
      <w:r w:rsidRPr="00602F63">
        <w:t>Average α and γ angles (degrees) in crystal and solution simulations. The data in parentheses are standard deviations.</w:t>
      </w:r>
    </w:p>
    <w:p w:rsidR="00380B3E" w:rsidRDefault="00380B3E" w:rsidP="00380B3E">
      <w:r w:rsidRPr="00380B3E">
        <w:t xml:space="preserve">The DNA backbone generally has two major sub-forms, BI and BII, that can be characterized by the </w:t>
      </w:r>
      <w:r w:rsidRPr="00380B3E">
        <w:rPr>
          <w:rFonts w:ascii="Cambria" w:hAnsi="Cambria" w:cs="Cambria"/>
        </w:rPr>
        <w:t>ϵ</w:t>
      </w:r>
      <w:r w:rsidRPr="00380B3E">
        <w:t xml:space="preserve"> and ξ backbone torsion angles</w:t>
      </w:r>
      <w:r w:rsidR="00C44818">
        <w:t>.</w:t>
      </w:r>
      <w:r w:rsidR="00C44818">
        <w:fldChar w:fldCharType="begin" w:fldLock="1"/>
      </w:r>
      <w:r w:rsidR="003D3788">
        <w:instrText>ADDIN CSL_CITATION { "citationItems" : [ { "id" : "ITEM-1", "itemData" : { "DOI" : "10.1016/0022-2836(92)90632-T", "ISSN" : "00222836", "abstract" : "Theoretical studies of the sequence-dependent conformation of B-DNA have been carried out using Jumna, a helicoidal co-ordinate minimization algorithm. The results obtained for a series of six oligomers with repetitive sequences show that, with the exception of the homopolymers (dA)n \u00b7 (dT) n and (dG) n \u00b7 (dC) n, all sequences can adopt a variety of conformations characterized by considerable changes in helicoidal parameters and also in sugar puckers which adopt C2\u2032-endo (falling into 2 classes) or, in the case of pyrimidine nucleotides, O1\u2032-endo forms. These studies lead to an improved understanding of the role of base sequence on DNA conformation and point to a number of interesting correlations between the various structural parameters describing the double helix.", "author" : [ { "dropping-particle" : "", "family" : "Poncin", "given" : "Marc", "non-dropping-particle" : "", "parse-names" : false, "suffix" : "" }, { "dropping-particle" : "", "family" : "Hartmann", "given" : "Brigitte", "non-dropping-particle" : "", "parse-names" : false, "suffix" : "" }, { "dropping-particle" : "", "family" : "Lavery", "given" : "Richard", "non-dropping-particle" : "", "parse-names" : false, "suffix" : "" } ], "container-title" : "Journal of Molecular Biology", "id" : "ITEM-1", "issue" : "3", "issued" : { "date-parts" : [ [ "1992", "8" ] ] }, "page" : "775-794", "title" : "Conformational sub-states in B-DNA", "type" : "article-journal", "volume" : "226" }, "uris" : [ "http://www.mendeley.com/documents/?uuid=1ee8df70-6ea5-4291-8060-bbb84eb5b8e5"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8], [189], [201]", "plainTextFormattedCitation" : "[188], [189], [201]", "previouslyFormattedCitation" : "[188], [189], [201]" }, "properties" : { "noteIndex" : 0 }, "schema" : "https://github.com/citation-style-language/schema/raw/master/csl-citation.json" }</w:instrText>
      </w:r>
      <w:r w:rsidR="00C44818">
        <w:fldChar w:fldCharType="separate"/>
      </w:r>
      <w:r w:rsidR="00C44818" w:rsidRPr="00C44818">
        <w:rPr>
          <w:noProof/>
        </w:rPr>
        <w:t>[188], [189], [201]</w:t>
      </w:r>
      <w:r w:rsidR="00C44818">
        <w:fldChar w:fldCharType="end"/>
      </w:r>
      <w:r w:rsidRPr="00380B3E">
        <w:t xml:space="preserve"> The range of </w:t>
      </w:r>
      <w:r w:rsidRPr="00380B3E">
        <w:rPr>
          <w:rFonts w:ascii="Cambria" w:hAnsi="Cambria" w:cs="Cambria"/>
        </w:rPr>
        <w:t>ϵ</w:t>
      </w:r>
      <w:r w:rsidRPr="00380B3E">
        <w:t xml:space="preserve"> and ξ torsion angles for BI structure varies from 120° to 210° and from 235° to 295°, respectively, while for BII these vary from 210° to 300° and from 150° to 210°, respectively. The difference (ε − ξ) is near + 90° for BII and near –90° for BI. In the crystal structure, P2, P7, P12, and P17 have a BII conformation, and all others have a BI conformation. </w:t>
      </w:r>
      <w:r w:rsidR="00E43DAB">
        <w:fldChar w:fldCharType="begin"/>
      </w:r>
      <w:r w:rsidR="00E43DAB">
        <w:instrText xml:space="preserve"> REF _Ref424201713 \h </w:instrText>
      </w:r>
      <w:r w:rsidR="00E43DAB">
        <w:fldChar w:fldCharType="separate"/>
      </w:r>
      <w:r w:rsidR="00345430">
        <w:t xml:space="preserve">Figure </w:t>
      </w:r>
      <w:r w:rsidR="00345430">
        <w:rPr>
          <w:noProof/>
        </w:rPr>
        <w:t>5</w:t>
      </w:r>
      <w:r w:rsidR="00345430">
        <w:noBreakHyphen/>
      </w:r>
      <w:r w:rsidR="00345430">
        <w:rPr>
          <w:noProof/>
        </w:rPr>
        <w:t>5</w:t>
      </w:r>
      <w:r w:rsidR="00E43DAB">
        <w:fldChar w:fldCharType="end"/>
      </w:r>
      <w:r w:rsidR="00E43DAB">
        <w:t xml:space="preserve"> </w:t>
      </w:r>
      <w:r w:rsidRPr="00380B3E">
        <w:t>shows the fraction of BII conformation in the crystal and solution simulations. Both P7 and P17 largely maintain a BII conformation, whereas P2 and P12 revert to a mixture of BI and BII conformations. The percentages of the BII conformation at P2, P7, P12 and P17 are much smaller in the solution simulation.</w:t>
      </w:r>
    </w:p>
    <w:p w:rsidR="00B34B4A" w:rsidRDefault="005627A2" w:rsidP="00B34B4A">
      <w:pPr>
        <w:keepNext/>
        <w:ind w:firstLine="0"/>
        <w:jc w:val="center"/>
      </w:pPr>
      <w:r>
        <w:rPr>
          <w:noProof/>
        </w:rPr>
        <w:drawing>
          <wp:inline distT="0" distB="0" distL="0" distR="0" wp14:anchorId="46621B85" wp14:editId="3CC69F8C">
            <wp:extent cx="3147802" cy="223340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5_5.jpg"/>
                    <pic:cNvPicPr/>
                  </pic:nvPicPr>
                  <pic:blipFill>
                    <a:blip r:embed="rId36">
                      <a:extLst>
                        <a:ext uri="{28A0092B-C50C-407E-A947-70E740481C1C}">
                          <a14:useLocalDpi xmlns:a14="http://schemas.microsoft.com/office/drawing/2010/main" val="0"/>
                        </a:ext>
                      </a:extLst>
                    </a:blip>
                    <a:stretch>
                      <a:fillRect/>
                    </a:stretch>
                  </pic:blipFill>
                  <pic:spPr>
                    <a:xfrm>
                      <a:off x="0" y="0"/>
                      <a:ext cx="3147802" cy="2233402"/>
                    </a:xfrm>
                    <a:prstGeom prst="rect">
                      <a:avLst/>
                    </a:prstGeom>
                  </pic:spPr>
                </pic:pic>
              </a:graphicData>
            </a:graphic>
          </wp:inline>
        </w:drawing>
      </w:r>
    </w:p>
    <w:p w:rsidR="005627A2" w:rsidRDefault="00B34B4A" w:rsidP="00B34B4A">
      <w:pPr>
        <w:pStyle w:val="Caption"/>
      </w:pPr>
      <w:bookmarkStart w:id="71" w:name="_Ref424201713"/>
      <w:r>
        <w:t xml:space="preserve">Figure </w:t>
      </w:r>
      <w:fldSimple w:instr=" STYLEREF 2 \s ">
        <w:r w:rsidR="00345430">
          <w:rPr>
            <w:noProof/>
          </w:rPr>
          <w:t>5</w:t>
        </w:r>
      </w:fldSimple>
      <w:r w:rsidR="00A96617">
        <w:noBreakHyphen/>
      </w:r>
      <w:fldSimple w:instr=" SEQ Figure \* ARABIC \s 2 ">
        <w:r w:rsidR="00345430">
          <w:rPr>
            <w:noProof/>
          </w:rPr>
          <w:t>5</w:t>
        </w:r>
      </w:fldSimple>
      <w:bookmarkEnd w:id="71"/>
      <w:r>
        <w:t xml:space="preserve">. </w:t>
      </w:r>
      <w:r w:rsidRPr="00B34B4A">
        <w:t xml:space="preserve">Conformational </w:t>
      </w:r>
      <w:proofErr w:type="spellStart"/>
      <w:r w:rsidRPr="00B34B4A">
        <w:t>substates</w:t>
      </w:r>
      <w:proofErr w:type="spellEnd"/>
      <w:r w:rsidRPr="00B34B4A">
        <w:t xml:space="preserve"> (BII) probability in the crystal and solution simulation along the sequence: P2 to P10 are in strand 1 and P12 to P20 are in strand 2. In the crystal structure, P2, P7, P12, and P17 have a BII conformation, and all others have a BI conformation.</w:t>
      </w:r>
    </w:p>
    <w:p w:rsidR="00380B3E" w:rsidRDefault="00380B3E" w:rsidP="00380B3E">
      <w:pPr>
        <w:pStyle w:val="Heading4"/>
      </w:pPr>
      <w:r>
        <w:t>Base pair step parameters</w:t>
      </w:r>
    </w:p>
    <w:p w:rsidR="00380B3E" w:rsidRDefault="00380B3E" w:rsidP="00380B3E">
      <w:r>
        <w:t xml:space="preserve">Nucleic acid helices are commonly characterized by six </w:t>
      </w:r>
      <w:proofErr w:type="spellStart"/>
      <w:r>
        <w:t>helicoidal</w:t>
      </w:r>
      <w:proofErr w:type="spellEnd"/>
      <w:r>
        <w:t xml:space="preserve"> parameters (tilt, roll, twist, shift, slide, and rise) that describe the configuration of base steps</w:t>
      </w:r>
      <w:r w:rsidR="003D3788">
        <w:fldChar w:fldCharType="begin" w:fldLock="1"/>
      </w:r>
      <w:r w:rsidR="00F97AE5">
        <w:instrText>ADDIN CSL_CITATION { "citationItems" : [ { "id" : "ITEM-1", "itemData" : { "DOI" : "10.1080/07391102.1989.10507726", "ISBN" : "Journal of Biomolecular Structure and Dynamics, Vol. 6, No. 4, 1989: pp. 627\u2013634", "ISSN" : "0739-1102", "PMID" : "2619931", "author" : [ { "dropping-particle" : "", "family" : "Dickerson", "given" : "R E", "non-dropping-particle" : "", "parse-names" : false, "suffix" : "" } ], "container-title" : "Journal of biomolecular structure &amp; dynamics", "id" : "ITEM-1", "issue" : "4", "issued" : { "date-parts" : [ [ "1989", "2", "21" ] ] }, "language" : "en", "page" : "627-34", "publisher" : "Taylor &amp; Francis Group", "title" : "Definitions and nomenclature of nucleic acid structure parameters.", "type" : "article-journal", "volume" : "6" }, "uris" : [ "http://www.mendeley.com/documents/?uuid=66ed0bda-d668-4faf-b050-bba7f1279bab" ] } ], "mendeley" : { "formattedCitation" : "[202]", "plainTextFormattedCitation" : "[202]", "previouslyFormattedCitation" : "[202]" }, "properties" : { "noteIndex" : 0 }, "schema" : "https://github.com/citation-style-language/schema/raw/master/csl-citation.json" }</w:instrText>
      </w:r>
      <w:r w:rsidR="003D3788">
        <w:fldChar w:fldCharType="separate"/>
      </w:r>
      <w:r w:rsidR="003D3788" w:rsidRPr="003D3788">
        <w:rPr>
          <w:noProof/>
        </w:rPr>
        <w:t>[202]</w:t>
      </w:r>
      <w:r w:rsidR="003D3788">
        <w:fldChar w:fldCharType="end"/>
      </w:r>
      <w:r>
        <w:t xml:space="preserve">; simulation results are given in </w:t>
      </w:r>
      <w:r w:rsidR="00E43DAB">
        <w:fldChar w:fldCharType="begin"/>
      </w:r>
      <w:r w:rsidR="00E43DAB">
        <w:instrText xml:space="preserve"> REF _Ref424201722 \h </w:instrText>
      </w:r>
      <w:r w:rsidR="00E43DAB">
        <w:fldChar w:fldCharType="separate"/>
      </w:r>
      <w:r w:rsidR="00345430">
        <w:t xml:space="preserve">Figure </w:t>
      </w:r>
      <w:r w:rsidR="00345430">
        <w:rPr>
          <w:noProof/>
        </w:rPr>
        <w:t>5</w:t>
      </w:r>
      <w:r w:rsidR="00345430">
        <w:noBreakHyphen/>
      </w:r>
      <w:r w:rsidR="00345430">
        <w:rPr>
          <w:noProof/>
        </w:rPr>
        <w:t>6</w:t>
      </w:r>
      <w:r w:rsidR="00E43DAB">
        <w:fldChar w:fldCharType="end"/>
      </w:r>
      <w:r w:rsidR="00E43DAB">
        <w:t xml:space="preserve"> </w:t>
      </w:r>
      <w:r>
        <w:t xml:space="preserve">and </w:t>
      </w:r>
      <w:r w:rsidR="00E43DAB">
        <w:fldChar w:fldCharType="begin"/>
      </w:r>
      <w:r w:rsidR="00E43DAB">
        <w:instrText xml:space="preserve"> REF _Ref424201692 \h </w:instrText>
      </w:r>
      <w:r w:rsidR="00E43DAB">
        <w:fldChar w:fldCharType="separate"/>
      </w:r>
      <w:r w:rsidR="00345430">
        <w:t xml:space="preserve">Figure </w:t>
      </w:r>
      <w:r w:rsidR="00345430">
        <w:rPr>
          <w:noProof/>
        </w:rPr>
        <w:t>5</w:t>
      </w:r>
      <w:r w:rsidR="00345430">
        <w:noBreakHyphen/>
      </w:r>
      <w:r w:rsidR="00345430">
        <w:rPr>
          <w:noProof/>
        </w:rPr>
        <w:t>7</w:t>
      </w:r>
      <w:r w:rsidR="00E43DAB">
        <w:fldChar w:fldCharType="end"/>
      </w:r>
      <w:r>
        <w:t>. There are a number of observations that can be made. First, the shift and tilt parameters are evened out in solution for RNA; this is much less true for DNA, and is less true for the other base-step parameters. Solution and crystal simulations are in close agreement for the rise, roll and helical twist parameters, especially for DNA. The fluctuations vary little between steps in the crystal simulation, except for the more flexible shift, rise, tilt and twist of the end base pair A13·U16/A14·U15 step. Second, fluctuations in base step parameters in solution (green dashed bars) are much greater than those in the crystal simulation (blue solid bars).</w:t>
      </w:r>
    </w:p>
    <w:p w:rsidR="00B34B4A" w:rsidRDefault="005627A2" w:rsidP="00B34B4A">
      <w:pPr>
        <w:keepNext/>
        <w:ind w:firstLine="0"/>
        <w:jc w:val="center"/>
      </w:pPr>
      <w:r>
        <w:rPr>
          <w:noProof/>
        </w:rPr>
        <w:drawing>
          <wp:inline distT="0" distB="0" distL="0" distR="0" wp14:anchorId="3B655C9D" wp14:editId="3A9EC47C">
            <wp:extent cx="5486400" cy="6591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5_6.jpg"/>
                    <pic:cNvPicPr/>
                  </pic:nvPicPr>
                  <pic:blipFill>
                    <a:blip r:embed="rId37">
                      <a:extLst>
                        <a:ext uri="{28A0092B-C50C-407E-A947-70E740481C1C}">
                          <a14:useLocalDpi xmlns:a14="http://schemas.microsoft.com/office/drawing/2010/main" val="0"/>
                        </a:ext>
                      </a:extLst>
                    </a:blip>
                    <a:stretch>
                      <a:fillRect/>
                    </a:stretch>
                  </pic:blipFill>
                  <pic:spPr>
                    <a:xfrm>
                      <a:off x="0" y="0"/>
                      <a:ext cx="5486400" cy="6591300"/>
                    </a:xfrm>
                    <a:prstGeom prst="rect">
                      <a:avLst/>
                    </a:prstGeom>
                  </pic:spPr>
                </pic:pic>
              </a:graphicData>
            </a:graphic>
          </wp:inline>
        </w:drawing>
      </w:r>
    </w:p>
    <w:p w:rsidR="005627A2" w:rsidRDefault="00B34B4A" w:rsidP="00B34B4A">
      <w:pPr>
        <w:pStyle w:val="Caption"/>
      </w:pPr>
      <w:bookmarkStart w:id="72" w:name="_Ref424201722"/>
      <w:r>
        <w:t xml:space="preserve">Figure </w:t>
      </w:r>
      <w:fldSimple w:instr=" STYLEREF 2 \s ">
        <w:r w:rsidR="00345430">
          <w:rPr>
            <w:noProof/>
          </w:rPr>
          <w:t>5</w:t>
        </w:r>
      </w:fldSimple>
      <w:r w:rsidR="00A96617">
        <w:noBreakHyphen/>
      </w:r>
      <w:fldSimple w:instr=" SEQ Figure \* ARABIC \s 2 ">
        <w:r w:rsidR="00345430">
          <w:rPr>
            <w:noProof/>
          </w:rPr>
          <w:t>6</w:t>
        </w:r>
      </w:fldSimple>
      <w:bookmarkEnd w:id="72"/>
      <w:r>
        <w:t xml:space="preserve">. </w:t>
      </w:r>
      <w:r w:rsidRPr="00B34B4A">
        <w:t>RNA base pair step parameters, translational parameters are in angstroms (Å) and rotational parameters are in degrees (°).</w:t>
      </w:r>
    </w:p>
    <w:p w:rsidR="00B34B4A" w:rsidRDefault="00B34B4A" w:rsidP="00B34B4A">
      <w:pPr>
        <w:keepNext/>
        <w:ind w:firstLine="0"/>
        <w:jc w:val="center"/>
      </w:pPr>
      <w:r>
        <w:rPr>
          <w:noProof/>
        </w:rPr>
        <w:t xml:space="preserve">. </w:t>
      </w:r>
      <w:r w:rsidR="005627A2">
        <w:rPr>
          <w:noProof/>
        </w:rPr>
        <w:drawing>
          <wp:inline distT="0" distB="0" distL="0" distR="0" wp14:anchorId="77E48D87" wp14:editId="161674FF">
            <wp:extent cx="5454032" cy="655454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5_7.jpg"/>
                    <pic:cNvPicPr/>
                  </pic:nvPicPr>
                  <pic:blipFill>
                    <a:blip r:embed="rId38">
                      <a:extLst>
                        <a:ext uri="{28A0092B-C50C-407E-A947-70E740481C1C}">
                          <a14:useLocalDpi xmlns:a14="http://schemas.microsoft.com/office/drawing/2010/main" val="0"/>
                        </a:ext>
                      </a:extLst>
                    </a:blip>
                    <a:stretch>
                      <a:fillRect/>
                    </a:stretch>
                  </pic:blipFill>
                  <pic:spPr>
                    <a:xfrm>
                      <a:off x="0" y="0"/>
                      <a:ext cx="5454032" cy="6554549"/>
                    </a:xfrm>
                    <a:prstGeom prst="rect">
                      <a:avLst/>
                    </a:prstGeom>
                  </pic:spPr>
                </pic:pic>
              </a:graphicData>
            </a:graphic>
          </wp:inline>
        </w:drawing>
      </w:r>
    </w:p>
    <w:p w:rsidR="005627A2" w:rsidRDefault="00B34B4A" w:rsidP="00B34B4A">
      <w:pPr>
        <w:pStyle w:val="Caption"/>
      </w:pPr>
      <w:bookmarkStart w:id="73" w:name="_Ref424201692"/>
      <w:r>
        <w:t xml:space="preserve">Figure </w:t>
      </w:r>
      <w:fldSimple w:instr=" STYLEREF 2 \s ">
        <w:r w:rsidR="00345430">
          <w:rPr>
            <w:noProof/>
          </w:rPr>
          <w:t>5</w:t>
        </w:r>
      </w:fldSimple>
      <w:r w:rsidR="00A96617">
        <w:noBreakHyphen/>
      </w:r>
      <w:fldSimple w:instr=" SEQ Figure \* ARABIC \s 2 ">
        <w:r w:rsidR="00345430">
          <w:rPr>
            <w:noProof/>
          </w:rPr>
          <w:t>7</w:t>
        </w:r>
      </w:fldSimple>
      <w:bookmarkEnd w:id="73"/>
      <w:r>
        <w:t xml:space="preserve">. </w:t>
      </w:r>
      <w:r w:rsidRPr="00B34B4A">
        <w:t>DNA base pair step parameters, translational parameters are in angstroms (Å) and rotational parameters are in degrees (°).</w:t>
      </w:r>
    </w:p>
    <w:p w:rsidR="00380B3E" w:rsidRDefault="00380B3E" w:rsidP="00380B3E">
      <w:r w:rsidRPr="00380B3E">
        <w:t xml:space="preserve">The twist of nucleic acid helices is an “emergent” property of force </w:t>
      </w:r>
      <w:proofErr w:type="gramStart"/>
      <w:r w:rsidRPr="00380B3E">
        <w:t>fields, that</w:t>
      </w:r>
      <w:proofErr w:type="gramEnd"/>
      <w:r w:rsidRPr="00380B3E">
        <w:t xml:space="preserve"> is difficult to associate with particular interactions or backbone torsion angle preferences. The Amber potentials lead to slightly </w:t>
      </w:r>
      <w:proofErr w:type="spellStart"/>
      <w:r w:rsidRPr="00380B3E">
        <w:t>undertwisted</w:t>
      </w:r>
      <w:proofErr w:type="spellEnd"/>
      <w:r w:rsidRPr="00380B3E">
        <w:t xml:space="preserve"> helices in solution simulations.</w:t>
      </w:r>
      <w:r w:rsidR="00F97AE5">
        <w:fldChar w:fldCharType="begin" w:fldLock="1"/>
      </w:r>
      <w:r w:rsidR="00F97AE5">
        <w:instrText>ADDIN CSL_CITATION { "citationItems" : [ { "id" : "ITEM-1", "itemData" : { "DOI" : "10.1016/j.bpj.2010.06.061", "ISSN" : "1542-0086", "PMID" : "20858433", "abstract" : "The structure and flexibility of the RNA duplex has been studied using extended molecular dynamics simulations on four diverse 18-mer oligonucleotides designed to contain many copies of the 10 unique dinucleotide steps in different sequence environments. Simulations were performed using the two most popular force fields for nucleic acids simulations (AMBER and CHARMM) in their latest versions, trying to arrive to a consensus picture of the RNA flexibility. Contrary to what was found for DNA duplex (DNA(2)), no clear convergence is found for the RNA duplex (RNA(2)), but one of the force field seems to agree better with experimental data. MD simulations performed with this force field were used to fully characterize, for the first time to our knowledge, the sequence-dependent elastic properties of RNA duplexes at different levels of resolutions. The flexibility pattern of RNA(2) shows similarities with DNA(2), but also surprising differences, which help us to understand the different biological functions of both molecules. A full mesoscopic model of RNA duplex at different resolution levels is derived to be used for genome-wide description of the flexibility of double-helical fragments of RNA.", "author" : [ { "dropping-particle" : "", "family" : "Faustino", "given" : "Ignacio", "non-dropping-particle" : "", "parse-names" : false, "suffix" : "" }, { "dropping-particle" : "", "family" : "P\u00e9rez", "given" : "Alberto", "non-dropping-particle" : "", "parse-names" : false, "suffix" : "" }, { "dropping-particle" : "", "family" : "Orozco", "given" : "Modesto", "non-dropping-particle" : "", "parse-names" : false, "suffix" : "" } ], "container-title" : "Biophysical journal", "id" : "ITEM-1", "issue" : "6", "issued" : { "date-parts" : [ [ "2010", "9", "22" ] ] }, "page" : "1876-85", "title" : "Toward a consensus view of duplex RNA flexibility.", "type" : "article-journal", "volume" : "99" }, "uris" : [ "http://www.mendeley.com/documents/?uuid=6f85832e-97c1-40ee-9986-feb7173424eb" ] }, { "id" : "ITEM-2",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2",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86], [203]", "plainTextFormattedCitation" : "[186], [203]", "previouslyFormattedCitation" : "[186], [203]" }, "properties" : { "noteIndex" : 0 }, "schema" : "https://github.com/citation-style-language/schema/raw/master/csl-citation.json" }</w:instrText>
      </w:r>
      <w:r w:rsidR="00F97AE5">
        <w:fldChar w:fldCharType="separate"/>
      </w:r>
      <w:r w:rsidR="00F97AE5" w:rsidRPr="00F97AE5">
        <w:rPr>
          <w:noProof/>
        </w:rPr>
        <w:t>[186], [203]</w:t>
      </w:r>
      <w:r w:rsidR="00F97AE5">
        <w:fldChar w:fldCharType="end"/>
      </w:r>
      <w:r w:rsidRPr="00380B3E">
        <w:t xml:space="preserve"> There are two unusual twist values (36.7 and 21.3) in the RNA duplex at steps 5 and 10 shown in </w:t>
      </w:r>
      <w:r w:rsidR="00E43DAB">
        <w:fldChar w:fldCharType="begin"/>
      </w:r>
      <w:r w:rsidR="00E43DAB">
        <w:instrText xml:space="preserve"> REF _Ref424201722 \h </w:instrText>
      </w:r>
      <w:r w:rsidR="00E43DAB">
        <w:fldChar w:fldCharType="separate"/>
      </w:r>
      <w:r w:rsidR="00345430">
        <w:t xml:space="preserve">Figure </w:t>
      </w:r>
      <w:r w:rsidR="00345430">
        <w:rPr>
          <w:noProof/>
        </w:rPr>
        <w:t>5</w:t>
      </w:r>
      <w:r w:rsidR="00345430">
        <w:noBreakHyphen/>
      </w:r>
      <w:r w:rsidR="00345430">
        <w:rPr>
          <w:noProof/>
        </w:rPr>
        <w:t>6</w:t>
      </w:r>
      <w:r w:rsidR="00E43DAB">
        <w:fldChar w:fldCharType="end"/>
      </w:r>
      <w:r w:rsidRPr="00380B3E">
        <w:t xml:space="preserve">, which is caused by two distinguished kinks dividing the whole duplex into three parts. However, in our simulation, these two unusual twist values in kink regions become 29.5 (28.7 in solution) for step 5 and 31.6 (31.5 in solution) for step 10 in average structures. </w:t>
      </w:r>
      <w:r w:rsidR="00E43DAB">
        <w:fldChar w:fldCharType="begin"/>
      </w:r>
      <w:r w:rsidR="00E43DAB">
        <w:instrText xml:space="preserve"> REF _Ref424201499 \h </w:instrText>
      </w:r>
      <w:r w:rsidR="00E43DAB">
        <w:fldChar w:fldCharType="separate"/>
      </w:r>
      <w:r w:rsidR="00345430">
        <w:t xml:space="preserve">Table </w:t>
      </w:r>
      <w:r w:rsidR="00345430">
        <w:rPr>
          <w:noProof/>
        </w:rPr>
        <w:t>5</w:t>
      </w:r>
      <w:r w:rsidR="00345430">
        <w:noBreakHyphen/>
      </w:r>
      <w:r w:rsidR="00345430">
        <w:rPr>
          <w:noProof/>
        </w:rPr>
        <w:t>4</w:t>
      </w:r>
      <w:r w:rsidR="00E43DAB">
        <w:fldChar w:fldCharType="end"/>
      </w:r>
      <w:r w:rsidRPr="00380B3E">
        <w:t xml:space="preserve"> shows that the average twist is larger in the crystal simulation than in solution; it seems likely that the coaxial stacking interfaces (discussed below) serve to prevent the relaxation to an </w:t>
      </w:r>
      <w:proofErr w:type="spellStart"/>
      <w:r w:rsidRPr="00380B3E">
        <w:t>undertwisted</w:t>
      </w:r>
      <w:proofErr w:type="spellEnd"/>
      <w:r w:rsidRPr="00380B3E">
        <w:t xml:space="preserve"> state that is typically seen in solution simulations with this force field</w:t>
      </w:r>
      <w:r w:rsidR="00F97AE5">
        <w:fldChar w:fldCharType="begin" w:fldLock="1"/>
      </w:r>
      <w:r w:rsidR="00F97AE5">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7",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3], [186]", "plainTextFormattedCitation" : "[165], [179]\u2013[183], [186]", "previouslyFormattedCitation" : "[165], [179]\u2013[183], [186]" }, "properties" : { "noteIndex" : 0 }, "schema" : "https://github.com/citation-style-language/schema/raw/master/csl-citation.json" }</w:instrText>
      </w:r>
      <w:r w:rsidR="00F97AE5">
        <w:fldChar w:fldCharType="separate"/>
      </w:r>
      <w:r w:rsidR="00F97AE5" w:rsidRPr="00F97AE5">
        <w:rPr>
          <w:noProof/>
        </w:rPr>
        <w:t>[165], [179]–[183], [186]</w:t>
      </w:r>
      <w:r w:rsidR="00F97AE5">
        <w:fldChar w:fldCharType="end"/>
      </w:r>
      <w:r w:rsidRPr="00380B3E">
        <w:t xml:space="preserve"> [3], [25], [26], [27], [28], [29] and [32]. Some steps in the solution simulations show evidence of bimodal distributions in the twist</w:t>
      </w:r>
      <w:r w:rsidR="00F97AE5">
        <w:fldChar w:fldCharType="begin" w:fldLock="1"/>
      </w:r>
      <w:r w:rsidR="00F97AE5">
        <w:instrText>ADDIN CSL_CITATION { "citationItems" : [ { "id" : "ITEM-1", "itemData" : { "DOI" : "10.1093/nar/gks884", "ISSN" : "1362-4962", "PMID" : "23012264", "abstract" : "The traditional mesoscopic paradigm represents DNA as a series of base-pair steps whose energy response to equilibrium perturbations is elastic, with harmonic oscillations (defining local stiffness) around a single equilibrium conformation. In addition, base sequence effects are often analysed as a succession of independent XpY base-pair steps (i.e. a nearest-neighbour (NN) model with only 10 unique cases). Unfortunately, recent massive simulations carried out by the ABC consortium suggest that the real picture of DNA flexibility may be much more complex. The paradigm of DNA flexibility therefore needs to be revisited. In this article, we explore in detail one of the most obvious violations of the elastic NN model of flexibility: the bimodal distributions of some helical parameters. We perform here an in-depth statistical analysis of a very large set of MD trajectories and also of experimental structures, which lead to very solid evidence of bimodality. We then suggest ways to improve mesoscopic models to account for this deviation from the elastic regime.", "author" : [ { "dropping-particle" : "", "family" : "Dans", "given" : "Pablo D", "non-dropping-particle" : "", "parse-names" : false, "suffix" : "" }, { "dropping-particle" : "", "family" : "P\u00e9rez", "given" : "Alberto", "non-dropping-particle" : "", "parse-names" : false, "suffix" : "" }, { "dropping-particle" : "", "family" : "Faustino", "given" : "Ignacio", "non-dropping-particle" : "", "parse-names" : false, "suffix" : "" }, { "dropping-particle" : "", "family" : "Lavery", "given" : "Richard", "non-dropping-particle" : "", "parse-names" : false, "suffix" : "" }, { "dropping-particle" : "", "family" : "Orozco", "given" : "Modesto", "non-dropping-particle" : "", "parse-names" : false, "suffix" : "" } ], "container-title" : "Nucleic acids research", "id" : "ITEM-1", "issue" : "21", "issued" : { "date-parts" : [ [ "2012", "11", "1" ] ] }, "page" : "10668-78", "title" : "Exploring polymorphisms in B-DNA helical conformations.", "type" : "article-journal", "volume" : "40" }, "uris" : [ "http://www.mendeley.com/documents/?uuid=407585ae-48f2-4000-8a7a-175fa44794a0" ] } ], "mendeley" : { "formattedCitation" : "[204]", "plainTextFormattedCitation" : "[204]", "previouslyFormattedCitation" : "[204]" }, "properties" : { "noteIndex" : 0 }, "schema" : "https://github.com/citation-style-language/schema/raw/master/csl-citation.json" }</w:instrText>
      </w:r>
      <w:r w:rsidR="00F97AE5">
        <w:fldChar w:fldCharType="separate"/>
      </w:r>
      <w:r w:rsidR="00F97AE5" w:rsidRPr="00F97AE5">
        <w:rPr>
          <w:noProof/>
        </w:rPr>
        <w:t>[204]</w:t>
      </w:r>
      <w:r w:rsidR="00F97AE5">
        <w:fldChar w:fldCharType="end"/>
      </w:r>
      <w:r w:rsidRPr="00380B3E">
        <w:t>; no such behavior is seen in the DNA simulations reported here. This may be due to sequence or crystal-packing effects, and further analysis of these points will be a subject of future study.</w:t>
      </w:r>
    </w:p>
    <w:tbl>
      <w:tblPr>
        <w:tblStyle w:val="TableGrid"/>
        <w:tblW w:w="0" w:type="auto"/>
        <w:jc w:val="center"/>
        <w:tblLook w:val="04A0" w:firstRow="1" w:lastRow="0" w:firstColumn="1" w:lastColumn="0" w:noHBand="0" w:noVBand="1"/>
      </w:tblPr>
      <w:tblGrid>
        <w:gridCol w:w="2952"/>
        <w:gridCol w:w="1746"/>
        <w:gridCol w:w="1710"/>
      </w:tblGrid>
      <w:tr w:rsidR="004D6AD9" w:rsidRPr="004D6AD9" w:rsidTr="004D6AD9">
        <w:trPr>
          <w:jc w:val="center"/>
        </w:trPr>
        <w:tc>
          <w:tcPr>
            <w:tcW w:w="2952" w:type="dxa"/>
          </w:tcPr>
          <w:p w:rsidR="004D6AD9" w:rsidRPr="004D6AD9" w:rsidRDefault="004D6AD9" w:rsidP="00E5746F">
            <w:pPr>
              <w:ind w:firstLine="0"/>
              <w:rPr>
                <w:b/>
              </w:rPr>
            </w:pPr>
          </w:p>
        </w:tc>
        <w:tc>
          <w:tcPr>
            <w:tcW w:w="1746" w:type="dxa"/>
          </w:tcPr>
          <w:p w:rsidR="004D6AD9" w:rsidRPr="004D6AD9" w:rsidRDefault="004D6AD9" w:rsidP="004D6AD9">
            <w:pPr>
              <w:ind w:firstLine="0"/>
              <w:jc w:val="center"/>
              <w:rPr>
                <w:b/>
              </w:rPr>
            </w:pPr>
            <w:r w:rsidRPr="004D6AD9">
              <w:rPr>
                <w:b/>
              </w:rPr>
              <w:t>RNA</w:t>
            </w:r>
          </w:p>
        </w:tc>
        <w:tc>
          <w:tcPr>
            <w:tcW w:w="1710" w:type="dxa"/>
          </w:tcPr>
          <w:p w:rsidR="004D6AD9" w:rsidRPr="004D6AD9" w:rsidRDefault="004D6AD9" w:rsidP="004D6AD9">
            <w:pPr>
              <w:ind w:firstLine="0"/>
              <w:jc w:val="center"/>
              <w:rPr>
                <w:b/>
              </w:rPr>
            </w:pPr>
            <w:r w:rsidRPr="004D6AD9">
              <w:rPr>
                <w:b/>
              </w:rPr>
              <w:t>DNA</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Exp. crystal</w:t>
            </w:r>
          </w:p>
        </w:tc>
        <w:tc>
          <w:tcPr>
            <w:tcW w:w="1746" w:type="dxa"/>
          </w:tcPr>
          <w:p w:rsidR="004D6AD9" w:rsidRPr="004D6AD9" w:rsidRDefault="004D6AD9" w:rsidP="004D6AD9">
            <w:pPr>
              <w:ind w:firstLine="0"/>
              <w:jc w:val="center"/>
            </w:pPr>
            <w:r w:rsidRPr="004D6AD9">
              <w:t>31.7</w:t>
            </w:r>
          </w:p>
        </w:tc>
        <w:tc>
          <w:tcPr>
            <w:tcW w:w="1710" w:type="dxa"/>
          </w:tcPr>
          <w:p w:rsidR="004D6AD9" w:rsidRPr="004D6AD9" w:rsidRDefault="004D6AD9" w:rsidP="004D6AD9">
            <w:pPr>
              <w:ind w:firstLine="0"/>
              <w:jc w:val="center"/>
            </w:pPr>
            <w:r w:rsidRPr="004D6AD9">
              <w:t>37.3</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crystal</w:t>
            </w:r>
          </w:p>
        </w:tc>
        <w:tc>
          <w:tcPr>
            <w:tcW w:w="1746" w:type="dxa"/>
          </w:tcPr>
          <w:p w:rsidR="004D6AD9" w:rsidRPr="004D6AD9" w:rsidRDefault="004D6AD9" w:rsidP="004D6AD9">
            <w:pPr>
              <w:ind w:firstLine="0"/>
              <w:jc w:val="center"/>
            </w:pPr>
            <w:r w:rsidRPr="004D6AD9">
              <w:t>31.4</w:t>
            </w:r>
          </w:p>
        </w:tc>
        <w:tc>
          <w:tcPr>
            <w:tcW w:w="1710" w:type="dxa"/>
          </w:tcPr>
          <w:p w:rsidR="004D6AD9" w:rsidRPr="004D6AD9" w:rsidRDefault="004D6AD9" w:rsidP="004D6AD9">
            <w:pPr>
              <w:ind w:firstLine="0"/>
              <w:jc w:val="center"/>
            </w:pPr>
            <w:r w:rsidRPr="004D6AD9">
              <w:t>35.7</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solution</w:t>
            </w:r>
          </w:p>
        </w:tc>
        <w:tc>
          <w:tcPr>
            <w:tcW w:w="1746" w:type="dxa"/>
          </w:tcPr>
          <w:p w:rsidR="004D6AD9" w:rsidRPr="004D6AD9" w:rsidRDefault="004D6AD9" w:rsidP="004D6AD9">
            <w:pPr>
              <w:ind w:firstLine="0"/>
              <w:jc w:val="center"/>
            </w:pPr>
            <w:r w:rsidRPr="004D6AD9">
              <w:t>29.8</w:t>
            </w:r>
          </w:p>
        </w:tc>
        <w:tc>
          <w:tcPr>
            <w:tcW w:w="1710" w:type="dxa"/>
          </w:tcPr>
          <w:p w:rsidR="004D6AD9" w:rsidRPr="004D6AD9" w:rsidRDefault="004D6AD9" w:rsidP="004D6AD9">
            <w:pPr>
              <w:keepNext/>
              <w:ind w:firstLine="0"/>
              <w:jc w:val="center"/>
            </w:pPr>
            <w:r w:rsidRPr="004D6AD9">
              <w:t>32.3</w:t>
            </w:r>
          </w:p>
        </w:tc>
      </w:tr>
    </w:tbl>
    <w:p w:rsidR="004D6AD9" w:rsidRDefault="004D6AD9">
      <w:pPr>
        <w:pStyle w:val="Caption"/>
      </w:pPr>
      <w:bookmarkStart w:id="74" w:name="_Ref424201499"/>
      <w:r>
        <w:t xml:space="preserve">Table </w:t>
      </w:r>
      <w:fldSimple w:instr=" STYLEREF 2 \s ">
        <w:r w:rsidR="00345430">
          <w:rPr>
            <w:noProof/>
          </w:rPr>
          <w:t>5</w:t>
        </w:r>
      </w:fldSimple>
      <w:r w:rsidR="006A59C8">
        <w:noBreakHyphen/>
      </w:r>
      <w:fldSimple w:instr=" SEQ Table \* ARABIC \s 2 ">
        <w:r w:rsidR="00345430">
          <w:rPr>
            <w:noProof/>
          </w:rPr>
          <w:t>4</w:t>
        </w:r>
      </w:fldSimple>
      <w:bookmarkEnd w:id="74"/>
      <w:r>
        <w:t xml:space="preserve">. </w:t>
      </w:r>
      <w:r w:rsidRPr="004D6AD9">
        <w:t>The average twist (in degrees) for the RNA and DNA average structures. Twist values were calculated using the program Curves +.</w:t>
      </w:r>
    </w:p>
    <w:p w:rsidR="00380B3E" w:rsidRDefault="00380B3E" w:rsidP="005627A2">
      <w:pPr>
        <w:pStyle w:val="Heading4"/>
      </w:pPr>
      <w:r w:rsidRPr="00380B3E">
        <w:t>Fluctuations about the average structure</w:t>
      </w:r>
    </w:p>
    <w:p w:rsidR="00380B3E" w:rsidRDefault="00380B3E" w:rsidP="00380B3E">
      <w:r>
        <w:t xml:space="preserve">Simulated B-factors can be calculated from an MD trajectory using </w:t>
      </w:r>
      <w:r w:rsidR="006656DB">
        <w:fldChar w:fldCharType="begin"/>
      </w:r>
      <w:r w:rsidR="006656DB">
        <w:instrText xml:space="preserve"> REF _Ref424139242 \h </w:instrText>
      </w:r>
      <w:r w:rsidR="006656DB">
        <w:fldChar w:fldCharType="separate"/>
      </w:r>
      <w:r w:rsidR="00345430">
        <w:t xml:space="preserve">(Eq. </w:t>
      </w:r>
      <w:r w:rsidR="00345430">
        <w:rPr>
          <w:noProof/>
        </w:rPr>
        <w:t>20</w:t>
      </w:r>
      <w:r w:rsidR="00345430">
        <w:t>)</w:t>
      </w:r>
      <w:r w:rsidR="006656DB">
        <w:fldChar w:fldCharType="end"/>
      </w:r>
      <w:r w:rsidR="006656DB">
        <w:t xml:space="preserve"> </w:t>
      </w:r>
      <w:r>
        <w:t>and compared to crystallographic B-factor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380B3E" w:rsidTr="005C023B">
        <w:trPr>
          <w:trHeight w:val="233"/>
        </w:trPr>
        <w:tc>
          <w:tcPr>
            <w:tcW w:w="347" w:type="pct"/>
          </w:tcPr>
          <w:p w:rsidR="00380B3E" w:rsidRDefault="00380B3E" w:rsidP="00917222">
            <w:pPr>
              <w:ind w:firstLine="0"/>
            </w:pPr>
          </w:p>
        </w:tc>
        <w:tc>
          <w:tcPr>
            <w:tcW w:w="4199" w:type="pct"/>
          </w:tcPr>
          <w:p w:rsidR="00380B3E" w:rsidRPr="005C023B" w:rsidRDefault="00380B3E" w:rsidP="00380B3E">
            <w:pPr>
              <w:ind w:firstLine="0"/>
            </w:pPr>
            <m:oMathPara>
              <m:oMathParaPr>
                <m:jc m:val="center"/>
              </m:oMathParaPr>
              <m:oMath>
                <m:r>
                  <w:rPr>
                    <w:rFonts w:ascii="Cambria Math" w:hAnsi="Cambria Math"/>
                  </w:rPr>
                  <m:t>B=</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m:oMathPara>
          </w:p>
        </w:tc>
        <w:tc>
          <w:tcPr>
            <w:tcW w:w="454" w:type="pct"/>
            <w:vAlign w:val="bottom"/>
          </w:tcPr>
          <w:p w:rsidR="00380B3E" w:rsidRDefault="00380B3E" w:rsidP="00380B3E">
            <w:pPr>
              <w:pStyle w:val="Caption"/>
              <w:ind w:hanging="108"/>
              <w:jc w:val="right"/>
            </w:pPr>
            <w:bookmarkStart w:id="75" w:name="_Ref424139242"/>
            <w:r>
              <w:t xml:space="preserve">(Eq. </w:t>
            </w:r>
            <w:fldSimple w:instr=" SEQ Eq. \* ARABIC ">
              <w:r w:rsidR="00345430">
                <w:rPr>
                  <w:noProof/>
                </w:rPr>
                <w:t>20</w:t>
              </w:r>
            </w:fldSimple>
            <w:r>
              <w:t>)</w:t>
            </w:r>
            <w:bookmarkEnd w:id="75"/>
          </w:p>
        </w:tc>
      </w:tr>
      <w:tr w:rsidR="00380B3E" w:rsidTr="005C023B">
        <w:trPr>
          <w:trHeight w:val="233"/>
        </w:trPr>
        <w:tc>
          <w:tcPr>
            <w:tcW w:w="347" w:type="pct"/>
          </w:tcPr>
          <w:p w:rsidR="00380B3E" w:rsidRDefault="00380B3E" w:rsidP="00917222">
            <w:pPr>
              <w:ind w:firstLine="0"/>
            </w:pPr>
          </w:p>
        </w:tc>
        <w:tc>
          <w:tcPr>
            <w:tcW w:w="4199" w:type="pct"/>
          </w:tcPr>
          <w:p w:rsidR="00380B3E" w:rsidRDefault="00380B3E" w:rsidP="00917222">
            <w:pPr>
              <w:ind w:firstLine="0"/>
              <w:rPr>
                <w:rFonts w:ascii="Garamond" w:eastAsia="Times New Roman" w:hAnsi="Garamond" w:cs="Times New Roman"/>
              </w:rPr>
            </w:pPr>
          </w:p>
        </w:tc>
        <w:tc>
          <w:tcPr>
            <w:tcW w:w="454" w:type="pct"/>
            <w:vAlign w:val="bottom"/>
          </w:tcPr>
          <w:p w:rsidR="00380B3E" w:rsidRDefault="00380B3E" w:rsidP="009F613A">
            <w:pPr>
              <w:pStyle w:val="Caption"/>
              <w:ind w:firstLine="0"/>
              <w:jc w:val="right"/>
            </w:pPr>
          </w:p>
        </w:tc>
      </w:tr>
    </w:tbl>
    <w:p w:rsidR="00380B3E" w:rsidRDefault="00B34B4A" w:rsidP="00380B3E">
      <w:pPr>
        <w:ind w:firstLine="0"/>
      </w:pPr>
      <w:proofErr w:type="gramStart"/>
      <w:r>
        <w:t>w</w:t>
      </w:r>
      <w:r w:rsidR="00380B3E">
        <w:t>here</w:t>
      </w:r>
      <w:proofErr w:type="gramEnd"/>
      <w:r w:rsidR="00380B3E">
        <w:t xml:space="preserve"> μ is the root mean square fluctuation about a mean position. In </w:t>
      </w:r>
      <w:r w:rsidR="00E43DAB">
        <w:fldChar w:fldCharType="begin"/>
      </w:r>
      <w:r w:rsidR="00E43DAB">
        <w:instrText xml:space="preserve"> REF _Ref424201752 \h </w:instrText>
      </w:r>
      <w:r w:rsidR="00E43DAB">
        <w:fldChar w:fldCharType="separate"/>
      </w:r>
      <w:r w:rsidR="00345430">
        <w:t xml:space="preserve">Figure </w:t>
      </w:r>
      <w:r w:rsidR="00345430">
        <w:rPr>
          <w:noProof/>
        </w:rPr>
        <w:t>5</w:t>
      </w:r>
      <w:r w:rsidR="00345430">
        <w:noBreakHyphen/>
      </w:r>
      <w:r w:rsidR="00345430">
        <w:rPr>
          <w:noProof/>
        </w:rPr>
        <w:t>8</w:t>
      </w:r>
      <w:r w:rsidR="00E43DAB">
        <w:fldChar w:fldCharType="end"/>
      </w:r>
      <w:r w:rsidR="00380B3E">
        <w:t>, the simulated and experimental B-factors for RNA and DNA are reported. For both solution and crystal simulations, the fluctuations are calculated by superimposing each duplex onto the crystal conformation using an optimal rotation and translation movement. The phosphate groups show the highest deviations from the average structure, and the low points between these peaks represent base atoms.</w:t>
      </w:r>
    </w:p>
    <w:p w:rsidR="00B34B4A" w:rsidRDefault="005627A2" w:rsidP="00B34B4A">
      <w:pPr>
        <w:keepNext/>
        <w:ind w:firstLine="0"/>
        <w:jc w:val="center"/>
      </w:pPr>
      <w:r>
        <w:rPr>
          <w:noProof/>
        </w:rPr>
        <w:drawing>
          <wp:inline distT="0" distB="0" distL="0" distR="0" wp14:anchorId="03A30498" wp14:editId="1FF3F12B">
            <wp:extent cx="5486400" cy="22942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5_8.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2294255"/>
                    </a:xfrm>
                    <a:prstGeom prst="rect">
                      <a:avLst/>
                    </a:prstGeom>
                  </pic:spPr>
                </pic:pic>
              </a:graphicData>
            </a:graphic>
          </wp:inline>
        </w:drawing>
      </w:r>
    </w:p>
    <w:p w:rsidR="005627A2" w:rsidRDefault="00B34B4A" w:rsidP="00B34B4A">
      <w:pPr>
        <w:pStyle w:val="Caption"/>
      </w:pPr>
      <w:bookmarkStart w:id="76" w:name="_Ref424201752"/>
      <w:r>
        <w:t xml:space="preserve">Figure </w:t>
      </w:r>
      <w:fldSimple w:instr=" STYLEREF 2 \s ">
        <w:r w:rsidR="00345430">
          <w:rPr>
            <w:noProof/>
          </w:rPr>
          <w:t>5</w:t>
        </w:r>
      </w:fldSimple>
      <w:r w:rsidR="00A96617">
        <w:noBreakHyphen/>
      </w:r>
      <w:fldSimple w:instr=" SEQ Figure \* ARABIC \s 2 ">
        <w:r w:rsidR="00345430">
          <w:rPr>
            <w:noProof/>
          </w:rPr>
          <w:t>8</w:t>
        </w:r>
      </w:fldSimple>
      <w:bookmarkEnd w:id="76"/>
      <w:r>
        <w:t xml:space="preserve">. </w:t>
      </w:r>
      <w:r w:rsidRPr="00B34B4A">
        <w:t>Root-mean-square fluctuations as function of heavy atom number for RNA (left) and DNA (right). The left half of each figure represents chain A, and the right half, chain B. Light vertical lines identify the phosphate atoms (excluding residues U1A15 for RNA and C1C11 for DNA). B-factors in 1RNA/1D23 (PDB entries) were converted to fluctuations using</w:t>
      </w:r>
      <w:r>
        <w:t xml:space="preserve"> </w:t>
      </w:r>
      <w:r>
        <w:fldChar w:fldCharType="begin"/>
      </w:r>
      <w:r>
        <w:instrText xml:space="preserve"> REF _Ref424139242 \h </w:instrText>
      </w:r>
      <w:r>
        <w:fldChar w:fldCharType="separate"/>
      </w:r>
      <w:r w:rsidR="00345430">
        <w:t xml:space="preserve">(Eq. </w:t>
      </w:r>
      <w:r w:rsidR="00345430">
        <w:rPr>
          <w:noProof/>
        </w:rPr>
        <w:t>20</w:t>
      </w:r>
      <w:r w:rsidR="00345430">
        <w:t>)</w:t>
      </w:r>
      <w:r>
        <w:fldChar w:fldCharType="end"/>
      </w:r>
      <w:r w:rsidRPr="00B34B4A">
        <w:t>.</w:t>
      </w:r>
    </w:p>
    <w:p w:rsidR="00380B3E" w:rsidRDefault="00380B3E" w:rsidP="00380B3E">
      <w:r w:rsidRPr="00380B3E">
        <w:t xml:space="preserve">As expected, the fluctuations in solution (green curves) are higher than those in the crystal simulation (blue curves), not only at the chain termini (where large fluctuations and fraying take place in solution), but also in the centers of the duplexes. For RNA, the fluctuations in the crystal simulation are close to experiment except near the chain termini. This is also the case for the base atoms in the DNA (i.e. at the low points between peaks in </w:t>
      </w:r>
      <w:r w:rsidR="00E43DAB">
        <w:fldChar w:fldCharType="begin"/>
      </w:r>
      <w:r w:rsidR="00E43DAB">
        <w:instrText xml:space="preserve"> REF _Ref424201752 \h </w:instrText>
      </w:r>
      <w:r w:rsidR="00E43DAB">
        <w:fldChar w:fldCharType="separate"/>
      </w:r>
      <w:r w:rsidR="00345430">
        <w:t xml:space="preserve">Figure </w:t>
      </w:r>
      <w:r w:rsidR="00345430">
        <w:rPr>
          <w:noProof/>
        </w:rPr>
        <w:t>5</w:t>
      </w:r>
      <w:r w:rsidR="00345430">
        <w:noBreakHyphen/>
      </w:r>
      <w:r w:rsidR="00345430">
        <w:rPr>
          <w:noProof/>
        </w:rPr>
        <w:t>8</w:t>
      </w:r>
      <w:r w:rsidR="00E43DAB">
        <w:fldChar w:fldCharType="end"/>
      </w:r>
      <w:r w:rsidRPr="00380B3E">
        <w:t xml:space="preserve">), but the sugar-phosphate backbone atoms have larger fluctuations in the simulation. Note that the fluctuations reported here do not include the effects of the lattice distortion, which is fairly large for both RNA and DNA, as shown in </w:t>
      </w:r>
      <w:r w:rsidR="00E43DAB">
        <w:fldChar w:fldCharType="begin"/>
      </w:r>
      <w:r w:rsidR="00E43DAB">
        <w:instrText xml:space="preserve"> REF _Ref424201629 \h </w:instrText>
      </w:r>
      <w:r w:rsidR="00E43DAB">
        <w:fldChar w:fldCharType="separate"/>
      </w:r>
      <w:r w:rsidR="00345430">
        <w:t xml:space="preserve">Figure </w:t>
      </w:r>
      <w:r w:rsidR="00345430">
        <w:rPr>
          <w:noProof/>
        </w:rPr>
        <w:t>5</w:t>
      </w:r>
      <w:r w:rsidR="00345430">
        <w:noBreakHyphen/>
      </w:r>
      <w:r w:rsidR="00345430">
        <w:rPr>
          <w:noProof/>
        </w:rPr>
        <w:t>2</w:t>
      </w:r>
      <w:r w:rsidR="00E43DAB">
        <w:fldChar w:fldCharType="end"/>
      </w:r>
      <w:r w:rsidRPr="00380B3E">
        <w:t xml:space="preserve"> and </w:t>
      </w:r>
      <w:r w:rsidR="00E43DAB">
        <w:fldChar w:fldCharType="begin"/>
      </w:r>
      <w:r w:rsidR="00E43DAB">
        <w:instrText xml:space="preserve"> REF _Ref424201784 \h </w:instrText>
      </w:r>
      <w:r w:rsidR="00E43DAB">
        <w:fldChar w:fldCharType="separate"/>
      </w:r>
      <w:r w:rsidR="00345430">
        <w:t xml:space="preserve">Figure </w:t>
      </w:r>
      <w:r w:rsidR="00345430">
        <w:rPr>
          <w:noProof/>
        </w:rPr>
        <w:t>5</w:t>
      </w:r>
      <w:r w:rsidR="00345430">
        <w:noBreakHyphen/>
      </w:r>
      <w:r w:rsidR="00345430">
        <w:rPr>
          <w:noProof/>
        </w:rPr>
        <w:t>15</w:t>
      </w:r>
      <w:r w:rsidR="00E43DAB">
        <w:fldChar w:fldCharType="end"/>
      </w:r>
      <w:r w:rsidRPr="00380B3E">
        <w:t xml:space="preserve">; inclusion of these effects would result in fluctuations that are much larger than those shown in </w:t>
      </w:r>
      <w:r w:rsidR="00E43DAB">
        <w:fldChar w:fldCharType="begin"/>
      </w:r>
      <w:r w:rsidR="00E43DAB">
        <w:instrText xml:space="preserve"> REF _Ref424201752 \h </w:instrText>
      </w:r>
      <w:r w:rsidR="00E43DAB">
        <w:fldChar w:fldCharType="separate"/>
      </w:r>
      <w:r w:rsidR="00345430">
        <w:t xml:space="preserve">Figure </w:t>
      </w:r>
      <w:r w:rsidR="00345430">
        <w:rPr>
          <w:noProof/>
        </w:rPr>
        <w:t>5</w:t>
      </w:r>
      <w:r w:rsidR="00345430">
        <w:noBreakHyphen/>
      </w:r>
      <w:r w:rsidR="00345430">
        <w:rPr>
          <w:noProof/>
        </w:rPr>
        <w:t>8</w:t>
      </w:r>
      <w:r w:rsidR="00E43DAB">
        <w:fldChar w:fldCharType="end"/>
      </w:r>
      <w:r w:rsidR="00E43DAB">
        <w:t xml:space="preserve"> </w:t>
      </w:r>
      <w:r w:rsidRPr="00380B3E">
        <w:t>(data not shown).</w:t>
      </w:r>
    </w:p>
    <w:p w:rsidR="00380B3E" w:rsidRDefault="00380B3E" w:rsidP="00380B3E">
      <w:pPr>
        <w:pStyle w:val="Heading3"/>
      </w:pPr>
      <w:r>
        <w:t>Contacts and packing interactions</w:t>
      </w:r>
    </w:p>
    <w:p w:rsidR="00380B3E" w:rsidRDefault="00380B3E" w:rsidP="00380B3E">
      <w:r>
        <w:t>Two of the features that distinguish the present simulations from earlier ones are the size of the supercell used and the length of the simulations. We have 32 copies of each RNA or DNA duplex, and hence 32 copies of each of the interactions between duplexes. This allows us to analyze the nature of these interactions, and the ability of current force fields and simulation protocols to correctly describe the behavior of these relatively weak interactions.</w:t>
      </w:r>
    </w:p>
    <w:p w:rsidR="00380B3E" w:rsidRDefault="00380B3E" w:rsidP="00380B3E">
      <w:pPr>
        <w:pStyle w:val="Heading4"/>
      </w:pPr>
      <w:r>
        <w:t>Crystal interfaces for RNA</w:t>
      </w:r>
    </w:p>
    <w:p w:rsidR="00380B3E" w:rsidRDefault="00380B3E" w:rsidP="00380B3E">
      <w:r>
        <w:t xml:space="preserve">In a crystal, each nucleic acid molecule makes several contacts with its neighboring molecules. Generally, the size of the pairwise interface between two neighboring molecules can be characterized by the number of contacts or the buried interface area. </w:t>
      </w:r>
      <w:proofErr w:type="spellStart"/>
      <w:r>
        <w:t>PDBe</w:t>
      </w:r>
      <w:proofErr w:type="spellEnd"/>
      <w:r>
        <w:t xml:space="preserve"> PISA (Proteins, Interfaces, Structures and Assemblies) shows three interfaces with nearest neighbors for RNA, shown in </w:t>
      </w:r>
      <w:r w:rsidR="00E43DAB">
        <w:fldChar w:fldCharType="begin"/>
      </w:r>
      <w:r w:rsidR="00E43DAB">
        <w:instrText xml:space="preserve"> REF _Ref424201806 \h </w:instrText>
      </w:r>
      <w:r w:rsidR="00E43DAB">
        <w:fldChar w:fldCharType="separate"/>
      </w:r>
      <w:r w:rsidR="00345430">
        <w:t xml:space="preserve">Figure </w:t>
      </w:r>
      <w:r w:rsidR="00345430">
        <w:rPr>
          <w:noProof/>
        </w:rPr>
        <w:t>5</w:t>
      </w:r>
      <w:r w:rsidR="00345430">
        <w:noBreakHyphen/>
      </w:r>
      <w:r w:rsidR="00345430">
        <w:rPr>
          <w:noProof/>
        </w:rPr>
        <w:t>9</w:t>
      </w:r>
      <w:r w:rsidR="00E43DAB">
        <w:fldChar w:fldCharType="end"/>
      </w:r>
      <w:r>
        <w:t xml:space="preserve"> and </w:t>
      </w:r>
      <w:r w:rsidR="00E43DAB">
        <w:fldChar w:fldCharType="begin"/>
      </w:r>
      <w:r w:rsidR="00E43DAB">
        <w:instrText xml:space="preserve"> REF _Ref424201514 \h </w:instrText>
      </w:r>
      <w:r w:rsidR="00E43DAB">
        <w:fldChar w:fldCharType="separate"/>
      </w:r>
      <w:r w:rsidR="00345430">
        <w:t xml:space="preserve">Table </w:t>
      </w:r>
      <w:r w:rsidR="00345430">
        <w:rPr>
          <w:noProof/>
        </w:rPr>
        <w:t>5</w:t>
      </w:r>
      <w:r w:rsidR="00345430">
        <w:noBreakHyphen/>
      </w:r>
      <w:r w:rsidR="00345430">
        <w:rPr>
          <w:noProof/>
        </w:rPr>
        <w:t>5</w:t>
      </w:r>
      <w:r w:rsidR="00E43DAB">
        <w:fldChar w:fldCharType="end"/>
      </w:r>
      <w:r>
        <w:t xml:space="preserve">. Two interfaces (1 and 2 in </w:t>
      </w:r>
      <w:r w:rsidR="00E43DAB">
        <w:fldChar w:fldCharType="begin"/>
      </w:r>
      <w:r w:rsidR="00E43DAB">
        <w:instrText xml:space="preserve"> REF _Ref424201806 \h </w:instrText>
      </w:r>
      <w:r w:rsidR="00E43DAB">
        <w:fldChar w:fldCharType="separate"/>
      </w:r>
      <w:r w:rsidR="00345430">
        <w:t xml:space="preserve">Figure </w:t>
      </w:r>
      <w:r w:rsidR="00345430">
        <w:rPr>
          <w:noProof/>
        </w:rPr>
        <w:t>5</w:t>
      </w:r>
      <w:r w:rsidR="00345430">
        <w:noBreakHyphen/>
      </w:r>
      <w:r w:rsidR="00345430">
        <w:rPr>
          <w:noProof/>
        </w:rPr>
        <w:t>9</w:t>
      </w:r>
      <w:r w:rsidR="00E43DAB">
        <w:fldChar w:fldCharType="end"/>
      </w:r>
      <w:r>
        <w:t xml:space="preserve">) involved in the minor grooves of the symmetry related helices face each other at their ends; hydrogen bonds stabilize both contacts. The third interface places the major grooves of two duplexes face to face with each other. A few van der Waals contacts and CH–O hydrogen bonds (among residues U1, U22 and A9, U10, U15) stabilize this interface. The total surface area buried by the three listed interfaces is 1516 Å2 (twice the total surface area of the three interfaces listed in </w:t>
      </w:r>
      <w:r w:rsidR="00E43DAB">
        <w:fldChar w:fldCharType="begin"/>
      </w:r>
      <w:r w:rsidR="00E43DAB">
        <w:instrText xml:space="preserve"> REF _Ref424201514 \h </w:instrText>
      </w:r>
      <w:r w:rsidR="00E43DAB">
        <w:fldChar w:fldCharType="separate"/>
      </w:r>
      <w:r w:rsidR="00345430">
        <w:t xml:space="preserve">Table </w:t>
      </w:r>
      <w:r w:rsidR="00345430">
        <w:rPr>
          <w:noProof/>
        </w:rPr>
        <w:t>5</w:t>
      </w:r>
      <w:r w:rsidR="00345430">
        <w:noBreakHyphen/>
      </w:r>
      <w:r w:rsidR="00345430">
        <w:rPr>
          <w:noProof/>
        </w:rPr>
        <w:t>5</w:t>
      </w:r>
      <w:r w:rsidR="00E43DAB">
        <w:fldChar w:fldCharType="end"/>
      </w:r>
      <w:r>
        <w:t>), since in the crystal each duplex participates in two independent copies of each interface, (e.g. one on the “left” and one on the “right”). The total surface area for an isolated duplex is 5134 Å2, so that 29% of the surface area is buried, and 71% is accessible to water and ions. This buried interface area is smaller than for many proteins: for example, the triclinic form of hen lysozyme (PDB code 4LZT) has 3030 Å2 (or 46%) of its surface area in contact with other proteins. The relatively small contact area for RNA (and for DNA, as discussed below) may increase the likelihood that the contacts may degrade during an imperfect simulation.</w:t>
      </w:r>
    </w:p>
    <w:p w:rsidR="00B34B4A" w:rsidRDefault="005627A2" w:rsidP="00B34B4A">
      <w:pPr>
        <w:keepNext/>
        <w:ind w:firstLine="0"/>
        <w:jc w:val="center"/>
      </w:pPr>
      <w:r>
        <w:rPr>
          <w:noProof/>
        </w:rPr>
        <w:drawing>
          <wp:inline distT="0" distB="0" distL="0" distR="0" wp14:anchorId="6C77D011" wp14:editId="4B760706">
            <wp:extent cx="4620552" cy="156985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5_9.jpg"/>
                    <pic:cNvPicPr/>
                  </pic:nvPicPr>
                  <pic:blipFill>
                    <a:blip r:embed="rId40">
                      <a:extLst>
                        <a:ext uri="{28A0092B-C50C-407E-A947-70E740481C1C}">
                          <a14:useLocalDpi xmlns:a14="http://schemas.microsoft.com/office/drawing/2010/main" val="0"/>
                        </a:ext>
                      </a:extLst>
                    </a:blip>
                    <a:stretch>
                      <a:fillRect/>
                    </a:stretch>
                  </pic:blipFill>
                  <pic:spPr>
                    <a:xfrm>
                      <a:off x="0" y="0"/>
                      <a:ext cx="4620552" cy="1569855"/>
                    </a:xfrm>
                    <a:prstGeom prst="rect">
                      <a:avLst/>
                    </a:prstGeom>
                  </pic:spPr>
                </pic:pic>
              </a:graphicData>
            </a:graphic>
          </wp:inline>
        </w:drawing>
      </w:r>
    </w:p>
    <w:p w:rsidR="005627A2" w:rsidRDefault="00B34B4A" w:rsidP="00B34B4A">
      <w:pPr>
        <w:pStyle w:val="Caption"/>
      </w:pPr>
      <w:bookmarkStart w:id="77" w:name="_Ref424201806"/>
      <w:r>
        <w:t xml:space="preserve">Figure </w:t>
      </w:r>
      <w:fldSimple w:instr=" STYLEREF 2 \s ">
        <w:r w:rsidR="00345430">
          <w:rPr>
            <w:noProof/>
          </w:rPr>
          <w:t>5</w:t>
        </w:r>
      </w:fldSimple>
      <w:r w:rsidR="00A96617">
        <w:noBreakHyphen/>
      </w:r>
      <w:fldSimple w:instr=" SEQ Figure \* ARABIC \s 2 ">
        <w:r w:rsidR="00345430">
          <w:rPr>
            <w:noProof/>
          </w:rPr>
          <w:t>9</w:t>
        </w:r>
      </w:fldSimple>
      <w:bookmarkEnd w:id="77"/>
      <w:r>
        <w:t xml:space="preserve">. </w:t>
      </w:r>
      <w:r w:rsidRPr="00B34B4A">
        <w:t>Lattice contacts, showing the orientation of one RNA asymmetric unit relative to its neighbors. The contacts are shown as defined by PISA.</w:t>
      </w:r>
    </w:p>
    <w:tbl>
      <w:tblPr>
        <w:tblStyle w:val="TableGrid"/>
        <w:tblW w:w="8748" w:type="dxa"/>
        <w:tblLayout w:type="fixed"/>
        <w:tblLook w:val="04A0" w:firstRow="1" w:lastRow="0" w:firstColumn="1" w:lastColumn="0" w:noHBand="0" w:noVBand="1"/>
      </w:tblPr>
      <w:tblGrid>
        <w:gridCol w:w="695"/>
        <w:gridCol w:w="1730"/>
        <w:gridCol w:w="677"/>
        <w:gridCol w:w="1146"/>
        <w:gridCol w:w="1440"/>
        <w:gridCol w:w="1080"/>
        <w:gridCol w:w="810"/>
        <w:gridCol w:w="1170"/>
      </w:tblGrid>
      <w:tr w:rsidR="004D6AD9" w:rsidRPr="004D6AD9" w:rsidTr="004D6AD9">
        <w:tc>
          <w:tcPr>
            <w:tcW w:w="695" w:type="dxa"/>
          </w:tcPr>
          <w:p w:rsidR="004D6AD9" w:rsidRPr="004D6AD9" w:rsidRDefault="004D6AD9" w:rsidP="00E5746F">
            <w:pPr>
              <w:ind w:firstLine="0"/>
              <w:rPr>
                <w:b/>
              </w:rPr>
            </w:pPr>
            <w:r w:rsidRPr="004D6AD9">
              <w:rPr>
                <w:b/>
              </w:rPr>
              <w:t>Type</w:t>
            </w:r>
          </w:p>
        </w:tc>
        <w:tc>
          <w:tcPr>
            <w:tcW w:w="1730" w:type="dxa"/>
          </w:tcPr>
          <w:p w:rsidR="004D6AD9" w:rsidRPr="004D6AD9" w:rsidRDefault="004D6AD9" w:rsidP="00E5746F">
            <w:pPr>
              <w:ind w:firstLine="0"/>
              <w:rPr>
                <w:b/>
              </w:rPr>
            </w:pPr>
            <w:r w:rsidRPr="004D6AD9">
              <w:rPr>
                <w:b/>
              </w:rPr>
              <w:t>Interactions</w:t>
            </w:r>
          </w:p>
        </w:tc>
        <w:tc>
          <w:tcPr>
            <w:tcW w:w="677" w:type="dxa"/>
          </w:tcPr>
          <w:p w:rsidR="004D6AD9" w:rsidRPr="004D6AD9" w:rsidRDefault="004D6AD9" w:rsidP="00E5746F">
            <w:pPr>
              <w:ind w:firstLine="0"/>
              <w:rPr>
                <w:b/>
              </w:rPr>
            </w:pPr>
            <w:r w:rsidRPr="004D6AD9">
              <w:rPr>
                <w:b/>
              </w:rPr>
              <w:t>Area (Å2)</w:t>
            </w:r>
          </w:p>
        </w:tc>
        <w:tc>
          <w:tcPr>
            <w:tcW w:w="1146" w:type="dxa"/>
          </w:tcPr>
          <w:p w:rsidR="004D6AD9" w:rsidRPr="004D6AD9" w:rsidRDefault="004D6AD9" w:rsidP="00E5746F">
            <w:pPr>
              <w:ind w:firstLine="0"/>
              <w:rPr>
                <w:b/>
              </w:rPr>
            </w:pPr>
            <w:r w:rsidRPr="004D6AD9">
              <w:rPr>
                <w:b/>
              </w:rPr>
              <w:t>Atom 1</w:t>
            </w:r>
          </w:p>
        </w:tc>
        <w:tc>
          <w:tcPr>
            <w:tcW w:w="1440" w:type="dxa"/>
          </w:tcPr>
          <w:p w:rsidR="004D6AD9" w:rsidRPr="004D6AD9" w:rsidRDefault="004D6AD9" w:rsidP="004D6AD9">
            <w:pPr>
              <w:ind w:firstLine="0"/>
              <w:jc w:val="center"/>
              <w:rPr>
                <w:b/>
              </w:rPr>
            </w:pPr>
            <w:r w:rsidRPr="004D6AD9">
              <w:rPr>
                <w:b/>
              </w:rPr>
              <w:t>Symmetry operator</w:t>
            </w:r>
          </w:p>
        </w:tc>
        <w:tc>
          <w:tcPr>
            <w:tcW w:w="1080" w:type="dxa"/>
          </w:tcPr>
          <w:p w:rsidR="004D6AD9" w:rsidRPr="004D6AD9" w:rsidRDefault="004D6AD9" w:rsidP="00E5746F">
            <w:pPr>
              <w:ind w:firstLine="0"/>
              <w:rPr>
                <w:b/>
              </w:rPr>
            </w:pPr>
            <w:r w:rsidRPr="004D6AD9">
              <w:rPr>
                <w:b/>
              </w:rPr>
              <w:t>Atom 2</w:t>
            </w:r>
          </w:p>
        </w:tc>
        <w:tc>
          <w:tcPr>
            <w:tcW w:w="810" w:type="dxa"/>
          </w:tcPr>
          <w:p w:rsidR="004D6AD9" w:rsidRPr="004D6AD9" w:rsidRDefault="004D6AD9" w:rsidP="00E5746F">
            <w:pPr>
              <w:ind w:firstLine="0"/>
              <w:rPr>
                <w:b/>
              </w:rPr>
            </w:pPr>
            <w:proofErr w:type="spellStart"/>
            <w:r w:rsidRPr="004D6AD9">
              <w:rPr>
                <w:b/>
              </w:rPr>
              <w:t>Xtal</w:t>
            </w:r>
            <w:proofErr w:type="spellEnd"/>
            <w:r w:rsidRPr="004D6AD9">
              <w:rPr>
                <w:b/>
              </w:rPr>
              <w:t>. dist.</w:t>
            </w:r>
          </w:p>
        </w:tc>
        <w:tc>
          <w:tcPr>
            <w:tcW w:w="1170" w:type="dxa"/>
          </w:tcPr>
          <w:p w:rsidR="004D6AD9" w:rsidRPr="004D6AD9" w:rsidRDefault="004D6AD9" w:rsidP="00E5746F">
            <w:pPr>
              <w:ind w:firstLine="0"/>
              <w:rPr>
                <w:b/>
              </w:rPr>
            </w:pPr>
            <w:proofErr w:type="spellStart"/>
            <w:r w:rsidRPr="004D6AD9">
              <w:rPr>
                <w:b/>
              </w:rPr>
              <w:t>Cryst</w:t>
            </w:r>
            <w:proofErr w:type="spellEnd"/>
            <w:r w:rsidRPr="004D6AD9">
              <w:rPr>
                <w:b/>
              </w:rPr>
              <w:t xml:space="preserve">. </w:t>
            </w:r>
            <w:proofErr w:type="gramStart"/>
            <w:r w:rsidRPr="004D6AD9">
              <w:rPr>
                <w:b/>
              </w:rPr>
              <w:t>sim</w:t>
            </w:r>
            <w:proofErr w:type="gramEnd"/>
            <w:r w:rsidRPr="004D6AD9">
              <w:rPr>
                <w:b/>
              </w:rPr>
              <w:t>. dist.</w:t>
            </w:r>
          </w:p>
        </w:tc>
      </w:tr>
      <w:tr w:rsidR="004D6AD9" w:rsidRPr="004D6AD9" w:rsidTr="004D6AD9">
        <w:tc>
          <w:tcPr>
            <w:tcW w:w="695" w:type="dxa"/>
            <w:vMerge w:val="restart"/>
          </w:tcPr>
          <w:p w:rsidR="004D6AD9" w:rsidRPr="004D6AD9" w:rsidRDefault="004D6AD9" w:rsidP="00E5746F">
            <w:pPr>
              <w:ind w:firstLine="0"/>
              <w:rPr>
                <w:lang w:val="es-ES"/>
              </w:rPr>
            </w:pPr>
            <w:r w:rsidRPr="004D6AD9">
              <w:rPr>
                <w:lang w:val="es-ES"/>
              </w:rPr>
              <w:t>1</w:t>
            </w:r>
          </w:p>
        </w:tc>
        <w:tc>
          <w:tcPr>
            <w:tcW w:w="1730" w:type="dxa"/>
            <w:vMerge w:val="restart"/>
          </w:tcPr>
          <w:p w:rsidR="004D6AD9" w:rsidRPr="004D6AD9" w:rsidRDefault="004D6AD9" w:rsidP="00E5746F">
            <w:pPr>
              <w:ind w:firstLine="0"/>
            </w:pPr>
            <w:r w:rsidRPr="004D6AD9">
              <w:t>Minor groove–minor groove</w:t>
            </w:r>
          </w:p>
        </w:tc>
        <w:tc>
          <w:tcPr>
            <w:tcW w:w="677" w:type="dxa"/>
            <w:vMerge w:val="restart"/>
          </w:tcPr>
          <w:p w:rsidR="004D6AD9" w:rsidRPr="004D6AD9" w:rsidRDefault="004D6AD9" w:rsidP="00E5746F">
            <w:pPr>
              <w:ind w:firstLine="0"/>
              <w:rPr>
                <w:lang w:val="es-ES"/>
              </w:rPr>
            </w:pPr>
            <w:r w:rsidRPr="004D6AD9">
              <w:rPr>
                <w:lang w:val="es-ES"/>
              </w:rPr>
              <w:t>311.5</w:t>
            </w:r>
          </w:p>
        </w:tc>
        <w:tc>
          <w:tcPr>
            <w:tcW w:w="1146" w:type="dxa"/>
          </w:tcPr>
          <w:p w:rsidR="004D6AD9" w:rsidRPr="004D6AD9" w:rsidRDefault="004D6AD9" w:rsidP="00E5746F">
            <w:pPr>
              <w:ind w:firstLine="0"/>
              <w:rPr>
                <w:lang w:val="es-ES"/>
              </w:rPr>
            </w:pPr>
            <w:r w:rsidRPr="004D6AD9">
              <w:rPr>
                <w:lang w:val="es-ES"/>
              </w:rPr>
              <w:t>O2/U1</w:t>
            </w:r>
          </w:p>
        </w:tc>
        <w:tc>
          <w:tcPr>
            <w:tcW w:w="1440" w:type="dxa"/>
            <w:vMerge w:val="restart"/>
          </w:tcPr>
          <w:p w:rsidR="004D6AD9" w:rsidRPr="004D6AD9" w:rsidRDefault="004D6AD9" w:rsidP="004D6AD9">
            <w:pPr>
              <w:ind w:firstLine="0"/>
              <w:jc w:val="left"/>
              <w:rPr>
                <w:lang w:val="es-ES"/>
              </w:rPr>
            </w:pPr>
            <w:r w:rsidRPr="004D6AD9">
              <w:rPr>
                <w:lang w:val="es-ES"/>
              </w:rPr>
              <w:t>−</w:t>
            </w:r>
            <w:r>
              <w:rPr>
                <w:lang w:val="es-ES"/>
              </w:rPr>
              <w:t>x+1,</w:t>
            </w:r>
            <w:r w:rsidRPr="004D6AD9">
              <w:rPr>
                <w:lang w:val="es-ES"/>
              </w:rPr>
              <w:t xml:space="preserve"> y−</w:t>
            </w:r>
            <w:r>
              <w:rPr>
                <w:lang w:val="es-ES"/>
              </w:rPr>
              <w:t>½,</w:t>
            </w:r>
            <w:r w:rsidRPr="004D6AD9">
              <w:rPr>
                <w:lang w:val="es-ES"/>
              </w:rPr>
              <w:t xml:space="preserve"> −z+</w:t>
            </w:r>
            <w:r>
              <w:rPr>
                <w:lang w:val="es-ES"/>
              </w:rPr>
              <w:t>½</w:t>
            </w:r>
          </w:p>
        </w:tc>
        <w:tc>
          <w:tcPr>
            <w:tcW w:w="1080" w:type="dxa"/>
          </w:tcPr>
          <w:p w:rsidR="004D6AD9" w:rsidRPr="004D6AD9" w:rsidRDefault="004D6AD9" w:rsidP="00E5746F">
            <w:pPr>
              <w:ind w:firstLine="0"/>
              <w:rPr>
                <w:lang w:val="es-ES"/>
              </w:rPr>
            </w:pPr>
            <w:r w:rsidRPr="004D6AD9">
              <w:rPr>
                <w:lang w:val="es-ES"/>
              </w:rPr>
              <w:t>O2′/A11</w:t>
            </w:r>
          </w:p>
        </w:tc>
        <w:tc>
          <w:tcPr>
            <w:tcW w:w="810" w:type="dxa"/>
          </w:tcPr>
          <w:p w:rsidR="004D6AD9" w:rsidRPr="004D6AD9" w:rsidRDefault="004D6AD9" w:rsidP="00E5746F">
            <w:pPr>
              <w:ind w:firstLine="0"/>
              <w:rPr>
                <w:lang w:val="es-ES"/>
              </w:rPr>
            </w:pPr>
            <w:r w:rsidRPr="004D6AD9">
              <w:rPr>
                <w:lang w:val="es-ES"/>
              </w:rPr>
              <w:t>3.01</w:t>
            </w:r>
          </w:p>
        </w:tc>
        <w:tc>
          <w:tcPr>
            <w:tcW w:w="1170" w:type="dxa"/>
          </w:tcPr>
          <w:p w:rsidR="004D6AD9" w:rsidRPr="004D6AD9" w:rsidRDefault="004D6AD9" w:rsidP="00E5746F">
            <w:pPr>
              <w:ind w:firstLine="0"/>
              <w:rPr>
                <w:lang w:val="es-ES"/>
              </w:rPr>
            </w:pPr>
            <w:r w:rsidRPr="004D6AD9">
              <w:rPr>
                <w:lang w:val="es-ES"/>
              </w:rPr>
              <w:t>2.78 (0.20)</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28</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18</w:t>
            </w:r>
          </w:p>
        </w:tc>
        <w:tc>
          <w:tcPr>
            <w:tcW w:w="810" w:type="dxa"/>
          </w:tcPr>
          <w:p w:rsidR="004D6AD9" w:rsidRPr="004D6AD9" w:rsidRDefault="004D6AD9" w:rsidP="004D6AD9">
            <w:pPr>
              <w:ind w:firstLine="0"/>
              <w:rPr>
                <w:lang w:val="es-ES"/>
              </w:rPr>
            </w:pPr>
            <w:r w:rsidRPr="004D6AD9">
              <w:rPr>
                <w:lang w:val="es-ES"/>
              </w:rPr>
              <w:t>3.02</w:t>
            </w:r>
          </w:p>
        </w:tc>
        <w:tc>
          <w:tcPr>
            <w:tcW w:w="1170" w:type="dxa"/>
          </w:tcPr>
          <w:p w:rsidR="004D6AD9" w:rsidRPr="004D6AD9" w:rsidRDefault="004D6AD9" w:rsidP="004D6AD9">
            <w:pPr>
              <w:ind w:firstLine="0"/>
              <w:rPr>
                <w:lang w:val="es-ES"/>
              </w:rPr>
            </w:pPr>
            <w:r w:rsidRPr="004D6AD9">
              <w:rPr>
                <w:lang w:val="es-ES"/>
              </w:rPr>
              <w:t>2.80 (0.1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28</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8</w:t>
            </w:r>
          </w:p>
        </w:tc>
        <w:tc>
          <w:tcPr>
            <w:tcW w:w="810" w:type="dxa"/>
          </w:tcPr>
          <w:p w:rsidR="004D6AD9" w:rsidRPr="004D6AD9" w:rsidRDefault="004D6AD9" w:rsidP="004D6AD9">
            <w:pPr>
              <w:ind w:firstLine="0"/>
              <w:rPr>
                <w:lang w:val="pl-PL"/>
              </w:rPr>
            </w:pPr>
            <w:r w:rsidRPr="004D6AD9">
              <w:rPr>
                <w:lang w:val="pl-PL"/>
              </w:rPr>
              <w:t>3.00</w:t>
            </w:r>
          </w:p>
        </w:tc>
        <w:tc>
          <w:tcPr>
            <w:tcW w:w="1170" w:type="dxa"/>
          </w:tcPr>
          <w:p w:rsidR="004D6AD9" w:rsidRPr="004D6AD9" w:rsidRDefault="004D6AD9" w:rsidP="004D6AD9">
            <w:pPr>
              <w:ind w:firstLine="0"/>
              <w:rPr>
                <w:lang w:val="pl-PL"/>
              </w:rPr>
            </w:pPr>
            <w:r w:rsidRPr="004D6AD9">
              <w:rPr>
                <w:lang w:val="pl-PL"/>
              </w:rPr>
              <w:t>3.10 (0.23)</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1</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P1/U12</w:t>
            </w:r>
          </w:p>
        </w:tc>
        <w:tc>
          <w:tcPr>
            <w:tcW w:w="810" w:type="dxa"/>
          </w:tcPr>
          <w:p w:rsidR="004D6AD9" w:rsidRPr="004D6AD9" w:rsidRDefault="004D6AD9" w:rsidP="004D6AD9">
            <w:pPr>
              <w:ind w:firstLine="0"/>
              <w:rPr>
                <w:lang w:val="pl-PL"/>
              </w:rPr>
            </w:pPr>
            <w:r w:rsidRPr="004D6AD9">
              <w:rPr>
                <w:lang w:val="pl-PL"/>
              </w:rPr>
              <w:t>3.30</w:t>
            </w:r>
          </w:p>
        </w:tc>
        <w:tc>
          <w:tcPr>
            <w:tcW w:w="1170" w:type="dxa"/>
          </w:tcPr>
          <w:p w:rsidR="004D6AD9" w:rsidRPr="004D6AD9" w:rsidRDefault="004D6AD9" w:rsidP="004D6AD9">
            <w:pPr>
              <w:ind w:firstLine="0"/>
              <w:rPr>
                <w:lang w:val="pl-PL"/>
              </w:rPr>
            </w:pPr>
            <w:r w:rsidRPr="004D6AD9">
              <w:rPr>
                <w:lang w:val="pl-PL"/>
              </w:rPr>
              <w:t>4.28 (0.55)</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2</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0</w:t>
            </w:r>
          </w:p>
        </w:tc>
        <w:tc>
          <w:tcPr>
            <w:tcW w:w="810" w:type="dxa"/>
          </w:tcPr>
          <w:p w:rsidR="004D6AD9" w:rsidRPr="004D6AD9" w:rsidRDefault="004D6AD9" w:rsidP="004D6AD9">
            <w:pPr>
              <w:ind w:firstLine="0"/>
              <w:rPr>
                <w:lang w:val="pl-PL"/>
              </w:rPr>
            </w:pPr>
            <w:r w:rsidRPr="004D6AD9">
              <w:rPr>
                <w:lang w:val="pl-PL"/>
              </w:rPr>
              <w:t>2.46</w:t>
            </w:r>
          </w:p>
        </w:tc>
        <w:tc>
          <w:tcPr>
            <w:tcW w:w="1170" w:type="dxa"/>
          </w:tcPr>
          <w:p w:rsidR="004D6AD9" w:rsidRPr="004D6AD9" w:rsidRDefault="004D6AD9" w:rsidP="004D6AD9">
            <w:pPr>
              <w:ind w:firstLine="0"/>
              <w:rPr>
                <w:lang w:val="pl-PL"/>
              </w:rPr>
            </w:pPr>
            <w:r w:rsidRPr="004D6AD9">
              <w:rPr>
                <w:lang w:val="pl-PL"/>
              </w:rPr>
              <w:t>4.02 (0.8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2′/A3</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2′/U20</w:t>
            </w:r>
          </w:p>
        </w:tc>
        <w:tc>
          <w:tcPr>
            <w:tcW w:w="810" w:type="dxa"/>
          </w:tcPr>
          <w:p w:rsidR="004D6AD9" w:rsidRPr="004D6AD9" w:rsidRDefault="004D6AD9" w:rsidP="004D6AD9">
            <w:pPr>
              <w:ind w:firstLine="0"/>
            </w:pPr>
            <w:r w:rsidRPr="004D6AD9">
              <w:t>3.20</w:t>
            </w:r>
          </w:p>
        </w:tc>
        <w:tc>
          <w:tcPr>
            <w:tcW w:w="1170" w:type="dxa"/>
          </w:tcPr>
          <w:p w:rsidR="004D6AD9" w:rsidRPr="004D6AD9" w:rsidRDefault="004D6AD9" w:rsidP="004D6AD9">
            <w:pPr>
              <w:ind w:firstLine="0"/>
            </w:pPr>
            <w:r w:rsidRPr="004D6AD9">
              <w:t>3.86 (0.86)</w:t>
            </w:r>
          </w:p>
        </w:tc>
      </w:tr>
      <w:tr w:rsidR="004D6AD9" w:rsidRPr="004D6AD9" w:rsidTr="004D6AD9">
        <w:tc>
          <w:tcPr>
            <w:tcW w:w="695" w:type="dxa"/>
            <w:vMerge w:val="restart"/>
          </w:tcPr>
          <w:p w:rsidR="004D6AD9" w:rsidRPr="004D6AD9" w:rsidRDefault="004D6AD9" w:rsidP="004D6AD9">
            <w:pPr>
              <w:ind w:firstLine="0"/>
              <w:rPr>
                <w:lang w:val="es-ES"/>
              </w:rPr>
            </w:pPr>
            <w:r w:rsidRPr="004D6AD9">
              <w:rPr>
                <w:lang w:val="es-ES"/>
              </w:rPr>
              <w:t>2</w:t>
            </w:r>
          </w:p>
        </w:tc>
        <w:tc>
          <w:tcPr>
            <w:tcW w:w="1730" w:type="dxa"/>
            <w:vMerge w:val="restart"/>
          </w:tcPr>
          <w:p w:rsidR="004D6AD9" w:rsidRPr="004D6AD9" w:rsidRDefault="004D6AD9" w:rsidP="004D6AD9">
            <w:pPr>
              <w:ind w:firstLine="0"/>
            </w:pPr>
            <w:r w:rsidRPr="004D6AD9">
              <w:t>Minor groove–minor groove</w:t>
            </w:r>
          </w:p>
        </w:tc>
        <w:tc>
          <w:tcPr>
            <w:tcW w:w="677" w:type="dxa"/>
            <w:vMerge w:val="restart"/>
          </w:tcPr>
          <w:p w:rsidR="004D6AD9" w:rsidRPr="004D6AD9" w:rsidRDefault="004D6AD9" w:rsidP="004D6AD9">
            <w:pPr>
              <w:ind w:firstLine="0"/>
              <w:rPr>
                <w:lang w:val="es-ES"/>
              </w:rPr>
            </w:pPr>
            <w:r w:rsidRPr="004D6AD9">
              <w:rPr>
                <w:lang w:val="es-ES"/>
              </w:rPr>
              <w:t>304.3</w:t>
            </w:r>
          </w:p>
        </w:tc>
        <w:tc>
          <w:tcPr>
            <w:tcW w:w="1146" w:type="dxa"/>
          </w:tcPr>
          <w:p w:rsidR="004D6AD9" w:rsidRPr="004D6AD9" w:rsidRDefault="004D6AD9" w:rsidP="004D6AD9">
            <w:pPr>
              <w:ind w:firstLine="0"/>
              <w:rPr>
                <w:lang w:val="es-ES"/>
              </w:rPr>
            </w:pPr>
            <w:r w:rsidRPr="004D6AD9">
              <w:rPr>
                <w:lang w:val="es-ES"/>
              </w:rPr>
              <w:t>O2/U15</w:t>
            </w:r>
          </w:p>
        </w:tc>
        <w:tc>
          <w:tcPr>
            <w:tcW w:w="1440" w:type="dxa"/>
            <w:vMerge w:val="restart"/>
          </w:tcPr>
          <w:p w:rsidR="004D6AD9" w:rsidRPr="004D6AD9" w:rsidRDefault="004D6AD9" w:rsidP="004D6AD9">
            <w:pPr>
              <w:ind w:firstLine="0"/>
              <w:jc w:val="left"/>
            </w:pPr>
            <w:r w:rsidRPr="004D6AD9">
              <w:t>x−</w:t>
            </w:r>
            <w:r>
              <w:t xml:space="preserve">½, </w:t>
            </w:r>
            <w:r w:rsidRPr="004D6AD9">
              <w:t>−y+</w:t>
            </w:r>
            <w:r>
              <w:t>½,</w:t>
            </w:r>
            <w:r w:rsidRPr="004D6AD9">
              <w:t xml:space="preserve"> −z</w:t>
            </w:r>
          </w:p>
        </w:tc>
        <w:tc>
          <w:tcPr>
            <w:tcW w:w="1080" w:type="dxa"/>
          </w:tcPr>
          <w:p w:rsidR="004D6AD9" w:rsidRPr="004D6AD9" w:rsidRDefault="004D6AD9" w:rsidP="004D6AD9">
            <w:pPr>
              <w:ind w:firstLine="0"/>
              <w:rPr>
                <w:lang w:val="es-ES"/>
              </w:rPr>
            </w:pPr>
            <w:r w:rsidRPr="004D6AD9">
              <w:rPr>
                <w:lang w:val="es-ES"/>
              </w:rPr>
              <w:t>O2′/A25</w:t>
            </w:r>
          </w:p>
        </w:tc>
        <w:tc>
          <w:tcPr>
            <w:tcW w:w="810" w:type="dxa"/>
          </w:tcPr>
          <w:p w:rsidR="004D6AD9" w:rsidRPr="004D6AD9" w:rsidRDefault="004D6AD9" w:rsidP="004D6AD9">
            <w:pPr>
              <w:ind w:firstLine="0"/>
              <w:rPr>
                <w:lang w:val="es-ES"/>
              </w:rPr>
            </w:pPr>
            <w:r w:rsidRPr="004D6AD9">
              <w:rPr>
                <w:lang w:val="es-ES"/>
              </w:rPr>
              <w:t>2.67</w:t>
            </w:r>
          </w:p>
        </w:tc>
        <w:tc>
          <w:tcPr>
            <w:tcW w:w="1170" w:type="dxa"/>
          </w:tcPr>
          <w:p w:rsidR="004D6AD9" w:rsidRPr="004D6AD9" w:rsidRDefault="004D6AD9" w:rsidP="004D6AD9">
            <w:pPr>
              <w:ind w:firstLine="0"/>
              <w:rPr>
                <w:lang w:val="es-ES"/>
              </w:rPr>
            </w:pPr>
            <w:r w:rsidRPr="004D6AD9">
              <w:rPr>
                <w:lang w:val="es-ES"/>
              </w:rPr>
              <w:t>3.31 (0.96)</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rPr>
                <w:lang w:val="es-ES"/>
              </w:rPr>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14</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4</w:t>
            </w:r>
          </w:p>
        </w:tc>
        <w:tc>
          <w:tcPr>
            <w:tcW w:w="810" w:type="dxa"/>
          </w:tcPr>
          <w:p w:rsidR="004D6AD9" w:rsidRPr="004D6AD9" w:rsidRDefault="004D6AD9" w:rsidP="004D6AD9">
            <w:pPr>
              <w:ind w:firstLine="0"/>
              <w:rPr>
                <w:lang w:val="es-ES"/>
              </w:rPr>
            </w:pPr>
            <w:r w:rsidRPr="004D6AD9">
              <w:rPr>
                <w:lang w:val="es-ES"/>
              </w:rPr>
              <w:t>2.77</w:t>
            </w:r>
          </w:p>
        </w:tc>
        <w:tc>
          <w:tcPr>
            <w:tcW w:w="1170" w:type="dxa"/>
          </w:tcPr>
          <w:p w:rsidR="004D6AD9" w:rsidRPr="004D6AD9" w:rsidRDefault="004D6AD9" w:rsidP="004D6AD9">
            <w:pPr>
              <w:ind w:firstLine="0"/>
              <w:rPr>
                <w:lang w:val="es-ES"/>
              </w:rPr>
            </w:pPr>
            <w:r w:rsidRPr="004D6AD9">
              <w:rPr>
                <w:lang w:val="es-ES"/>
              </w:rPr>
              <w:t>2.99 (0.3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14</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4</w:t>
            </w:r>
          </w:p>
        </w:tc>
        <w:tc>
          <w:tcPr>
            <w:tcW w:w="810" w:type="dxa"/>
          </w:tcPr>
          <w:p w:rsidR="004D6AD9" w:rsidRPr="004D6AD9" w:rsidRDefault="004D6AD9" w:rsidP="004D6AD9">
            <w:pPr>
              <w:ind w:firstLine="0"/>
              <w:rPr>
                <w:lang w:val="pl-PL"/>
              </w:rPr>
            </w:pPr>
            <w:r w:rsidRPr="004D6AD9">
              <w:rPr>
                <w:lang w:val="pl-PL"/>
              </w:rPr>
              <w:t>3.01</w:t>
            </w:r>
          </w:p>
        </w:tc>
        <w:tc>
          <w:tcPr>
            <w:tcW w:w="1170" w:type="dxa"/>
          </w:tcPr>
          <w:p w:rsidR="004D6AD9" w:rsidRPr="004D6AD9" w:rsidRDefault="004D6AD9" w:rsidP="004D6AD9">
            <w:pPr>
              <w:ind w:firstLine="0"/>
              <w:rPr>
                <w:lang w:val="pl-PL"/>
              </w:rPr>
            </w:pPr>
            <w:r w:rsidRPr="004D6AD9">
              <w:rPr>
                <w:lang w:val="pl-PL"/>
              </w:rPr>
              <w:t>3.69 (1.36)</w:t>
            </w:r>
          </w:p>
        </w:tc>
      </w:tr>
      <w:tr w:rsidR="004D6AD9" w:rsidRPr="004D6AD9" w:rsidTr="004D6AD9">
        <w:tc>
          <w:tcPr>
            <w:tcW w:w="695" w:type="dxa"/>
            <w:vMerge w:val="restart"/>
          </w:tcPr>
          <w:p w:rsidR="004D6AD9" w:rsidRPr="004D6AD9" w:rsidRDefault="004D6AD9" w:rsidP="004D6AD9">
            <w:pPr>
              <w:ind w:firstLine="0"/>
              <w:rPr>
                <w:lang w:val="pl-PL"/>
              </w:rPr>
            </w:pPr>
            <w:r w:rsidRPr="004D6AD9">
              <w:rPr>
                <w:lang w:val="pl-PL"/>
              </w:rPr>
              <w:t>3</w:t>
            </w:r>
          </w:p>
        </w:tc>
        <w:tc>
          <w:tcPr>
            <w:tcW w:w="1730" w:type="dxa"/>
            <w:vMerge w:val="restart"/>
          </w:tcPr>
          <w:p w:rsidR="004D6AD9" w:rsidRPr="004D6AD9" w:rsidRDefault="004D6AD9" w:rsidP="004D6AD9">
            <w:pPr>
              <w:ind w:firstLine="0"/>
              <w:rPr>
                <w:lang w:val="pl-PL"/>
              </w:rPr>
            </w:pPr>
            <w:r w:rsidRPr="004D6AD9">
              <w:rPr>
                <w:lang w:val="pl-PL"/>
              </w:rPr>
              <w:t>Major groove–major groove</w:t>
            </w:r>
          </w:p>
        </w:tc>
        <w:tc>
          <w:tcPr>
            <w:tcW w:w="677" w:type="dxa"/>
            <w:vMerge w:val="restart"/>
          </w:tcPr>
          <w:p w:rsidR="004D6AD9" w:rsidRPr="004D6AD9" w:rsidRDefault="004D6AD9" w:rsidP="004D6AD9">
            <w:pPr>
              <w:ind w:firstLine="0"/>
              <w:rPr>
                <w:lang w:val="pl-PL"/>
              </w:rPr>
            </w:pPr>
            <w:r w:rsidRPr="004D6AD9">
              <w:rPr>
                <w:lang w:val="pl-PL"/>
              </w:rPr>
              <w:t>138.8</w:t>
            </w:r>
          </w:p>
        </w:tc>
        <w:tc>
          <w:tcPr>
            <w:tcW w:w="1146" w:type="dxa"/>
          </w:tcPr>
          <w:p w:rsidR="004D6AD9" w:rsidRPr="004D6AD9" w:rsidRDefault="004D6AD9" w:rsidP="004D6AD9">
            <w:pPr>
              <w:ind w:firstLine="0"/>
              <w:rPr>
                <w:lang w:val="pl-PL"/>
              </w:rPr>
            </w:pPr>
            <w:r w:rsidRPr="004D6AD9">
              <w:rPr>
                <w:lang w:val="pl-PL"/>
              </w:rPr>
              <w:t>C6/U15</w:t>
            </w:r>
          </w:p>
        </w:tc>
        <w:tc>
          <w:tcPr>
            <w:tcW w:w="1440" w:type="dxa"/>
            <w:vMerge w:val="restart"/>
          </w:tcPr>
          <w:p w:rsidR="004D6AD9" w:rsidRPr="004D6AD9" w:rsidRDefault="004D6AD9" w:rsidP="004D6AD9">
            <w:pPr>
              <w:ind w:firstLine="0"/>
              <w:jc w:val="left"/>
            </w:pPr>
            <w:r w:rsidRPr="004D6AD9">
              <w:t>−x+</w:t>
            </w:r>
            <w:r>
              <w:t xml:space="preserve">½, </w:t>
            </w:r>
            <w:r w:rsidRPr="004D6AD9">
              <w:t>−y+1</w:t>
            </w:r>
            <w:r>
              <w:t>,</w:t>
            </w:r>
            <w:r w:rsidRPr="004D6AD9">
              <w:t xml:space="preserve"> z−</w:t>
            </w:r>
            <w:r>
              <w:t>½</w:t>
            </w:r>
          </w:p>
        </w:tc>
        <w:tc>
          <w:tcPr>
            <w:tcW w:w="1080" w:type="dxa"/>
          </w:tcPr>
          <w:p w:rsidR="004D6AD9" w:rsidRPr="004D6AD9" w:rsidRDefault="004D6AD9" w:rsidP="004D6AD9">
            <w:pPr>
              <w:ind w:firstLine="0"/>
              <w:rPr>
                <w:lang w:val="pl-PL"/>
              </w:rPr>
            </w:pPr>
            <w:r w:rsidRPr="004D6AD9">
              <w:rPr>
                <w:lang w:val="pl-PL"/>
              </w:rPr>
              <w:t>O2′/U22</w:t>
            </w:r>
          </w:p>
        </w:tc>
        <w:tc>
          <w:tcPr>
            <w:tcW w:w="810" w:type="dxa"/>
          </w:tcPr>
          <w:p w:rsidR="004D6AD9" w:rsidRPr="004D6AD9" w:rsidRDefault="004D6AD9" w:rsidP="004D6AD9">
            <w:pPr>
              <w:ind w:firstLine="0"/>
              <w:rPr>
                <w:lang w:val="pl-PL"/>
              </w:rPr>
            </w:pPr>
            <w:r w:rsidRPr="004D6AD9">
              <w:rPr>
                <w:lang w:val="pl-PL"/>
              </w:rPr>
              <w:t>3.17</w:t>
            </w:r>
          </w:p>
        </w:tc>
        <w:tc>
          <w:tcPr>
            <w:tcW w:w="1170" w:type="dxa"/>
          </w:tcPr>
          <w:p w:rsidR="004D6AD9" w:rsidRPr="004D6AD9" w:rsidRDefault="004D6AD9" w:rsidP="004D6AD9">
            <w:pPr>
              <w:ind w:firstLine="0"/>
              <w:rPr>
                <w:lang w:val="pl-PL"/>
              </w:rPr>
            </w:pPr>
            <w:r w:rsidRPr="004D6AD9">
              <w:rPr>
                <w:lang w:val="pl-PL"/>
              </w:rPr>
              <w:t>4.44 (0.94)</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C5/U15</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3′/U22</w:t>
            </w:r>
          </w:p>
        </w:tc>
        <w:tc>
          <w:tcPr>
            <w:tcW w:w="810" w:type="dxa"/>
          </w:tcPr>
          <w:p w:rsidR="004D6AD9" w:rsidRPr="004D6AD9" w:rsidRDefault="004D6AD9" w:rsidP="004D6AD9">
            <w:pPr>
              <w:ind w:firstLine="0"/>
              <w:rPr>
                <w:lang w:val="pl-PL"/>
              </w:rPr>
            </w:pPr>
            <w:r w:rsidRPr="004D6AD9">
              <w:rPr>
                <w:lang w:val="pl-PL"/>
              </w:rPr>
              <w:t>2.80</w:t>
            </w:r>
          </w:p>
        </w:tc>
        <w:tc>
          <w:tcPr>
            <w:tcW w:w="1170" w:type="dxa"/>
          </w:tcPr>
          <w:p w:rsidR="004D6AD9" w:rsidRPr="004D6AD9" w:rsidRDefault="004D6AD9" w:rsidP="004D6AD9">
            <w:pPr>
              <w:ind w:firstLine="0"/>
              <w:rPr>
                <w:lang w:val="pl-PL"/>
              </w:rPr>
            </w:pPr>
            <w:r w:rsidRPr="004D6AD9">
              <w:rPr>
                <w:lang w:val="pl-PL"/>
              </w:rPr>
              <w:t>3.75 (0.69)</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5′/U1</w:t>
            </w:r>
          </w:p>
        </w:tc>
        <w:tc>
          <w:tcPr>
            <w:tcW w:w="810" w:type="dxa"/>
          </w:tcPr>
          <w:p w:rsidR="004D6AD9" w:rsidRPr="004D6AD9" w:rsidRDefault="004D6AD9" w:rsidP="004D6AD9">
            <w:pPr>
              <w:ind w:firstLine="0"/>
            </w:pPr>
            <w:r w:rsidRPr="004D6AD9">
              <w:t>3.53</w:t>
            </w:r>
          </w:p>
        </w:tc>
        <w:tc>
          <w:tcPr>
            <w:tcW w:w="1170" w:type="dxa"/>
          </w:tcPr>
          <w:p w:rsidR="004D6AD9" w:rsidRPr="004D6AD9" w:rsidRDefault="004D6AD9" w:rsidP="004D6AD9">
            <w:pPr>
              <w:ind w:firstLine="0"/>
            </w:pPr>
            <w:r w:rsidRPr="004D6AD9">
              <w:t>4.10 (1.11)</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0</w:t>
            </w:r>
          </w:p>
        </w:tc>
        <w:tc>
          <w:tcPr>
            <w:tcW w:w="1170" w:type="dxa"/>
          </w:tcPr>
          <w:p w:rsidR="004D6AD9" w:rsidRPr="004D6AD9" w:rsidRDefault="004D6AD9" w:rsidP="004D6AD9">
            <w:pPr>
              <w:ind w:firstLine="0"/>
            </w:pPr>
            <w:r w:rsidRPr="004D6AD9">
              <w:t>4.26 (1.1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P1/U10</w:t>
            </w:r>
          </w:p>
        </w:tc>
        <w:tc>
          <w:tcPr>
            <w:tcW w:w="1440" w:type="dxa"/>
            <w:vMerge/>
          </w:tcPr>
          <w:p w:rsidR="004D6AD9" w:rsidRPr="004D6AD9" w:rsidRDefault="004D6AD9" w:rsidP="004D6AD9">
            <w:pPr>
              <w:ind w:firstLine="0"/>
              <w:jc w:val="center"/>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2</w:t>
            </w:r>
          </w:p>
        </w:tc>
        <w:tc>
          <w:tcPr>
            <w:tcW w:w="1170" w:type="dxa"/>
          </w:tcPr>
          <w:p w:rsidR="004D6AD9" w:rsidRPr="004D6AD9" w:rsidRDefault="004D6AD9" w:rsidP="004D6AD9">
            <w:pPr>
              <w:keepNext/>
              <w:ind w:firstLine="0"/>
            </w:pPr>
            <w:r w:rsidRPr="004D6AD9">
              <w:t>4.19 (1.21)</w:t>
            </w:r>
          </w:p>
        </w:tc>
      </w:tr>
    </w:tbl>
    <w:p w:rsidR="004D6AD9" w:rsidRDefault="004D6AD9">
      <w:pPr>
        <w:pStyle w:val="Caption"/>
      </w:pPr>
      <w:bookmarkStart w:id="78" w:name="_Ref424201514"/>
      <w:r>
        <w:t xml:space="preserve">Table </w:t>
      </w:r>
      <w:fldSimple w:instr=" STYLEREF 2 \s ">
        <w:r w:rsidR="00345430">
          <w:rPr>
            <w:noProof/>
          </w:rPr>
          <w:t>5</w:t>
        </w:r>
      </w:fldSimple>
      <w:r w:rsidR="006A59C8">
        <w:noBreakHyphen/>
      </w:r>
      <w:fldSimple w:instr=" SEQ Table \* ARABIC \s 2 ">
        <w:r w:rsidR="00345430">
          <w:rPr>
            <w:noProof/>
          </w:rPr>
          <w:t>5</w:t>
        </w:r>
      </w:fldSimple>
      <w:bookmarkEnd w:id="78"/>
      <w:r>
        <w:t xml:space="preserve">. </w:t>
      </w:r>
      <w:r w:rsidRPr="004D6AD9">
        <w:t>Hydrogen bonds, van der Waals contacts and interactions between symmetry-related duplexes in RNA. The data in parentheses are standard deviations. Interface areas were computed by PISA.</w:t>
      </w:r>
    </w:p>
    <w:p w:rsidR="00380B3E" w:rsidRDefault="00380B3E" w:rsidP="00380B3E">
      <w:r>
        <w:t>The first and second interfaces for RNA involve hydrogen bond interactions, whereas the third interface for RNA and all interfaces for DNA are characterized by less-specific van der Waals contacts. Most of the contact distances become larger in the simulation for both RNA and DNA; exceptions include most of the hydrogen bonds in RNA interfaces 1 and 2; the longer (and presumably weaker) CH–O interactions in RNA interface 3 are less-faithfully maintained; this interface also has a much smaller buried surface area in the crystal.</w:t>
      </w:r>
    </w:p>
    <w:p w:rsidR="00380B3E" w:rsidRDefault="00380B3E" w:rsidP="00380B3E">
      <w:r>
        <w:t xml:space="preserve">The averages shown in </w:t>
      </w:r>
      <w:r w:rsidR="00E43DAB">
        <w:fldChar w:fldCharType="begin"/>
      </w:r>
      <w:r w:rsidR="00E43DAB">
        <w:instrText xml:space="preserve"> REF _Ref424201514 \h </w:instrText>
      </w:r>
      <w:r w:rsidR="00E43DAB">
        <w:fldChar w:fldCharType="separate"/>
      </w:r>
      <w:r w:rsidR="00345430">
        <w:t xml:space="preserve">Table </w:t>
      </w:r>
      <w:r w:rsidR="00345430">
        <w:rPr>
          <w:noProof/>
        </w:rPr>
        <w:t>5</w:t>
      </w:r>
      <w:r w:rsidR="00345430">
        <w:noBreakHyphen/>
      </w:r>
      <w:r w:rsidR="00345430">
        <w:rPr>
          <w:noProof/>
        </w:rPr>
        <w:t>5</w:t>
      </w:r>
      <w:r w:rsidR="00E43DAB">
        <w:fldChar w:fldCharType="end"/>
      </w:r>
      <w:r w:rsidR="00E43DAB">
        <w:t xml:space="preserve"> </w:t>
      </w:r>
      <w:r>
        <w:t xml:space="preserve">hide a large amount of heterogeneity among the 32 copies of each interface present in the supercell. As an example, </w:t>
      </w:r>
      <w:r w:rsidR="00E43DAB">
        <w:fldChar w:fldCharType="begin"/>
      </w:r>
      <w:r w:rsidR="00E43DAB">
        <w:instrText xml:space="preserve"> REF _Ref424201822 \h </w:instrText>
      </w:r>
      <w:r w:rsidR="00E43DAB">
        <w:fldChar w:fldCharType="separate"/>
      </w:r>
      <w:r w:rsidR="00345430">
        <w:t xml:space="preserve">Figure </w:t>
      </w:r>
      <w:r w:rsidR="00345430">
        <w:rPr>
          <w:noProof/>
        </w:rPr>
        <w:t>5</w:t>
      </w:r>
      <w:r w:rsidR="00345430">
        <w:noBreakHyphen/>
      </w:r>
      <w:r w:rsidR="00345430">
        <w:rPr>
          <w:noProof/>
        </w:rPr>
        <w:t>10</w:t>
      </w:r>
      <w:r w:rsidR="00E43DAB">
        <w:fldChar w:fldCharType="end"/>
      </w:r>
      <w:r>
        <w:t xml:space="preserve"> shows the variation of two of the hydrogen bonds in interface 2 for each copy. It is clear that these interactions are well-maintained in about 22–24 copies, and completely broken in 8–10 copies. It is likely that longer simulations would result in more copies becoming distorted, leading to progressive distortion of the lattice, as is seen more clearly in the longer DNA simulation discussed below. The average distance of the molecular centers of mass of the duplexes interacting across interface 1 increases by 0.5 Å; across interface 3 the distance decreases by about the same amount; across interface 2 it stays almost the same as in the crystal (</w:t>
      </w:r>
      <w:r w:rsidR="00E43DAB">
        <w:fldChar w:fldCharType="begin"/>
      </w:r>
      <w:r w:rsidR="00E43DAB">
        <w:instrText xml:space="preserve"> REF _Ref424201831 \h </w:instrText>
      </w:r>
      <w:r w:rsidR="00E43DAB">
        <w:fldChar w:fldCharType="separate"/>
      </w:r>
      <w:r w:rsidR="00345430">
        <w:t xml:space="preserve">Figure </w:t>
      </w:r>
      <w:r w:rsidR="00345430">
        <w:rPr>
          <w:noProof/>
        </w:rPr>
        <w:t>5</w:t>
      </w:r>
      <w:r w:rsidR="00345430">
        <w:noBreakHyphen/>
      </w:r>
      <w:r w:rsidR="00345430">
        <w:rPr>
          <w:noProof/>
        </w:rPr>
        <w:t>11</w:t>
      </w:r>
      <w:r w:rsidR="00E43DAB">
        <w:fldChar w:fldCharType="end"/>
      </w:r>
      <w:r>
        <w:t>). Individual interfaces can deviate from the average by up to about 1 Å, indicative of significant heterogeneity.</w:t>
      </w:r>
    </w:p>
    <w:p w:rsidR="00B34B4A" w:rsidRDefault="005627A2" w:rsidP="00B34B4A">
      <w:pPr>
        <w:keepNext/>
        <w:ind w:firstLine="0"/>
        <w:jc w:val="center"/>
      </w:pPr>
      <w:r>
        <w:rPr>
          <w:noProof/>
        </w:rPr>
        <w:drawing>
          <wp:inline distT="0" distB="0" distL="0" distR="0" wp14:anchorId="09F84BEC" wp14:editId="15854EF0">
            <wp:extent cx="5486400" cy="224345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5_10.jpg"/>
                    <pic:cNvPicPr/>
                  </pic:nvPicPr>
                  <pic:blipFill>
                    <a:blip r:embed="rId41">
                      <a:extLst>
                        <a:ext uri="{28A0092B-C50C-407E-A947-70E740481C1C}">
                          <a14:useLocalDpi xmlns:a14="http://schemas.microsoft.com/office/drawing/2010/main" val="0"/>
                        </a:ext>
                      </a:extLst>
                    </a:blip>
                    <a:stretch>
                      <a:fillRect/>
                    </a:stretch>
                  </pic:blipFill>
                  <pic:spPr>
                    <a:xfrm>
                      <a:off x="0" y="0"/>
                      <a:ext cx="5486400" cy="2243455"/>
                    </a:xfrm>
                    <a:prstGeom prst="rect">
                      <a:avLst/>
                    </a:prstGeom>
                  </pic:spPr>
                </pic:pic>
              </a:graphicData>
            </a:graphic>
          </wp:inline>
        </w:drawing>
      </w:r>
    </w:p>
    <w:p w:rsidR="005627A2" w:rsidRDefault="00B34B4A" w:rsidP="00B34B4A">
      <w:pPr>
        <w:pStyle w:val="Caption"/>
      </w:pPr>
      <w:bookmarkStart w:id="79" w:name="_Ref424201822"/>
      <w:r>
        <w:t xml:space="preserve">Figure </w:t>
      </w:r>
      <w:fldSimple w:instr=" STYLEREF 2 \s ">
        <w:r w:rsidR="00345430">
          <w:rPr>
            <w:noProof/>
          </w:rPr>
          <w:t>5</w:t>
        </w:r>
      </w:fldSimple>
      <w:r w:rsidR="00A96617">
        <w:noBreakHyphen/>
      </w:r>
      <w:fldSimple w:instr=" SEQ Figure \* ARABIC \s 2 ">
        <w:r w:rsidR="00345430">
          <w:rPr>
            <w:noProof/>
          </w:rPr>
          <w:t>10</w:t>
        </w:r>
      </w:fldSimple>
      <w:bookmarkEnd w:id="79"/>
      <w:r>
        <w:t xml:space="preserve">. </w:t>
      </w:r>
      <w:r w:rsidRPr="00B34B4A">
        <w:t>The average distances of O3′/A14–O2′/U4 and O2/U15–O2′/A25 for the 32 duplexes in RNA supercell for interface 2 (red lines are standard deviations, blue lines are the distance in crystal structure, and black bars give the average distances for every duplex).</w:t>
      </w:r>
    </w:p>
    <w:p w:rsidR="00B34B4A" w:rsidRDefault="005627A2" w:rsidP="00B34B4A">
      <w:pPr>
        <w:keepNext/>
        <w:ind w:firstLine="0"/>
        <w:jc w:val="center"/>
      </w:pPr>
      <w:r>
        <w:rPr>
          <w:noProof/>
        </w:rPr>
        <w:drawing>
          <wp:inline distT="0" distB="0" distL="0" distR="0" wp14:anchorId="36321B7D" wp14:editId="3B555D22">
            <wp:extent cx="5486400" cy="136461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5_11.jpg"/>
                    <pic:cNvPicPr/>
                  </pic:nvPicPr>
                  <pic:blipFill>
                    <a:blip r:embed="rId42">
                      <a:extLst>
                        <a:ext uri="{28A0092B-C50C-407E-A947-70E740481C1C}">
                          <a14:useLocalDpi xmlns:a14="http://schemas.microsoft.com/office/drawing/2010/main" val="0"/>
                        </a:ext>
                      </a:extLst>
                    </a:blip>
                    <a:stretch>
                      <a:fillRect/>
                    </a:stretch>
                  </pic:blipFill>
                  <pic:spPr>
                    <a:xfrm>
                      <a:off x="0" y="0"/>
                      <a:ext cx="5486400" cy="1364615"/>
                    </a:xfrm>
                    <a:prstGeom prst="rect">
                      <a:avLst/>
                    </a:prstGeom>
                  </pic:spPr>
                </pic:pic>
              </a:graphicData>
            </a:graphic>
          </wp:inline>
        </w:drawing>
      </w:r>
    </w:p>
    <w:p w:rsidR="005627A2" w:rsidRDefault="00B34B4A" w:rsidP="00B34B4A">
      <w:pPr>
        <w:pStyle w:val="Caption"/>
      </w:pPr>
      <w:bookmarkStart w:id="80" w:name="_Ref424201831"/>
      <w:r>
        <w:t xml:space="preserve">Figure </w:t>
      </w:r>
      <w:fldSimple w:instr=" STYLEREF 2 \s ">
        <w:r w:rsidR="00345430">
          <w:rPr>
            <w:noProof/>
          </w:rPr>
          <w:t>5</w:t>
        </w:r>
      </w:fldSimple>
      <w:r w:rsidR="00A96617">
        <w:noBreakHyphen/>
      </w:r>
      <w:fldSimple w:instr=" SEQ Figure \* ARABIC \s 2 ">
        <w:r w:rsidR="00345430">
          <w:rPr>
            <w:noProof/>
          </w:rPr>
          <w:t>11</w:t>
        </w:r>
      </w:fldSimple>
      <w:bookmarkEnd w:id="80"/>
      <w:r>
        <w:t xml:space="preserve">. </w:t>
      </w:r>
      <w:r w:rsidRPr="00B34B4A">
        <w:t xml:space="preserve">Distances of center of mass between the </w:t>
      </w:r>
      <w:proofErr w:type="gramStart"/>
      <w:r w:rsidRPr="00B34B4A">
        <w:t>interface</w:t>
      </w:r>
      <w:proofErr w:type="gramEnd"/>
      <w:r w:rsidRPr="00B34B4A">
        <w:t xml:space="preserve"> residues for RNA, for each of the 32 copies of each interface. Black lines show the value from the X-ray structure. Bold blue lines are the average distances between interface centers of mass.</w:t>
      </w:r>
    </w:p>
    <w:p w:rsidR="00380B3E" w:rsidRDefault="00380B3E" w:rsidP="00380B3E">
      <w:pPr>
        <w:pStyle w:val="Heading4"/>
      </w:pPr>
      <w:r>
        <w:t>Crystal interfaces for DNA</w:t>
      </w:r>
    </w:p>
    <w:p w:rsidR="00380B3E" w:rsidRDefault="00380B3E" w:rsidP="00380B3E">
      <w:r>
        <w:t xml:space="preserve">The five interfaces for DNA are shown in </w:t>
      </w:r>
      <w:r w:rsidR="00E43DAB">
        <w:fldChar w:fldCharType="begin"/>
      </w:r>
      <w:r w:rsidR="00E43DAB">
        <w:instrText xml:space="preserve"> REF _Ref424201846 \h </w:instrText>
      </w:r>
      <w:r w:rsidR="00E43DAB">
        <w:fldChar w:fldCharType="separate"/>
      </w:r>
      <w:r w:rsidR="00345430">
        <w:t xml:space="preserve">Figure </w:t>
      </w:r>
      <w:r w:rsidR="00345430">
        <w:rPr>
          <w:noProof/>
        </w:rPr>
        <w:t>5</w:t>
      </w:r>
      <w:r w:rsidR="00345430">
        <w:noBreakHyphen/>
      </w:r>
      <w:r w:rsidR="00345430">
        <w:rPr>
          <w:noProof/>
        </w:rPr>
        <w:t>12</w:t>
      </w:r>
      <w:r w:rsidR="00E43DAB">
        <w:fldChar w:fldCharType="end"/>
      </w:r>
      <w:r w:rsidR="00E43DAB">
        <w:t xml:space="preserve"> </w:t>
      </w:r>
      <w:r>
        <w:t xml:space="preserve">and </w:t>
      </w:r>
      <w:r w:rsidR="00E43DAB">
        <w:fldChar w:fldCharType="begin"/>
      </w:r>
      <w:r w:rsidR="00E43DAB">
        <w:instrText xml:space="preserve"> REF _Ref424201542 \h </w:instrText>
      </w:r>
      <w:r w:rsidR="00E43DAB">
        <w:fldChar w:fldCharType="separate"/>
      </w:r>
      <w:r w:rsidR="00345430">
        <w:t xml:space="preserve">Table </w:t>
      </w:r>
      <w:r w:rsidR="00345430">
        <w:rPr>
          <w:noProof/>
        </w:rPr>
        <w:t>5</w:t>
      </w:r>
      <w:r w:rsidR="00345430">
        <w:noBreakHyphen/>
      </w:r>
      <w:r w:rsidR="00345430">
        <w:rPr>
          <w:noProof/>
        </w:rPr>
        <w:t>6</w:t>
      </w:r>
      <w:r w:rsidR="00E43DAB">
        <w:fldChar w:fldCharType="end"/>
      </w:r>
      <w:r>
        <w:t xml:space="preserve">. In interface 1 the </w:t>
      </w:r>
      <w:proofErr w:type="spellStart"/>
      <w:r>
        <w:t>decamer</w:t>
      </w:r>
      <w:proofErr w:type="spellEnd"/>
      <w:r>
        <w:t xml:space="preserve"> helices are stacked one on top of another along the z-axis leading to co-axial stacking. The second and third interfaces are along the x axis with P3, P4 facing P17, P18, and P8 and P9 facing P12 and P13, respectively. For the fourth and fifth interfaces, P6 and P16 are in close proximity to the inter-helix gaps of neighboring duplexes. The surface area buried by these contacts is 1218 Å2, which is 31% of the total surface area of an isolated duplex.</w:t>
      </w:r>
    </w:p>
    <w:p w:rsidR="00B34B4A" w:rsidRDefault="005627A2" w:rsidP="00B34B4A">
      <w:pPr>
        <w:keepNext/>
        <w:ind w:firstLine="0"/>
        <w:jc w:val="center"/>
      </w:pPr>
      <w:r>
        <w:rPr>
          <w:noProof/>
        </w:rPr>
        <w:drawing>
          <wp:inline distT="0" distB="0" distL="0" distR="0" wp14:anchorId="54E2A935" wp14:editId="16823784">
            <wp:extent cx="4523448" cy="3746612"/>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5_12.jpg"/>
                    <pic:cNvPicPr/>
                  </pic:nvPicPr>
                  <pic:blipFill>
                    <a:blip r:embed="rId43">
                      <a:extLst>
                        <a:ext uri="{28A0092B-C50C-407E-A947-70E740481C1C}">
                          <a14:useLocalDpi xmlns:a14="http://schemas.microsoft.com/office/drawing/2010/main" val="0"/>
                        </a:ext>
                      </a:extLst>
                    </a:blip>
                    <a:stretch>
                      <a:fillRect/>
                    </a:stretch>
                  </pic:blipFill>
                  <pic:spPr>
                    <a:xfrm>
                      <a:off x="0" y="0"/>
                      <a:ext cx="4523448" cy="3746612"/>
                    </a:xfrm>
                    <a:prstGeom prst="rect">
                      <a:avLst/>
                    </a:prstGeom>
                  </pic:spPr>
                </pic:pic>
              </a:graphicData>
            </a:graphic>
          </wp:inline>
        </w:drawing>
      </w:r>
    </w:p>
    <w:p w:rsidR="005627A2" w:rsidRDefault="00B34B4A" w:rsidP="00B34B4A">
      <w:pPr>
        <w:pStyle w:val="Caption"/>
      </w:pPr>
      <w:bookmarkStart w:id="81" w:name="_Ref424201846"/>
      <w:r>
        <w:t xml:space="preserve">Figure </w:t>
      </w:r>
      <w:fldSimple w:instr=" STYLEREF 2 \s ">
        <w:r w:rsidR="00345430">
          <w:rPr>
            <w:noProof/>
          </w:rPr>
          <w:t>5</w:t>
        </w:r>
      </w:fldSimple>
      <w:r w:rsidR="00A96617">
        <w:noBreakHyphen/>
      </w:r>
      <w:fldSimple w:instr=" SEQ Figure \* ARABIC \s 2 ">
        <w:r w:rsidR="00345430">
          <w:rPr>
            <w:noProof/>
          </w:rPr>
          <w:t>12</w:t>
        </w:r>
      </w:fldSimple>
      <w:bookmarkEnd w:id="81"/>
      <w:r>
        <w:t xml:space="preserve">. </w:t>
      </w:r>
      <w:r w:rsidRPr="00B34B4A">
        <w:t>Same as Fig. 9, but for DNA.</w:t>
      </w:r>
    </w:p>
    <w:tbl>
      <w:tblPr>
        <w:tblStyle w:val="TableGrid"/>
        <w:tblW w:w="0" w:type="auto"/>
        <w:jc w:val="center"/>
        <w:tblLook w:val="04A0" w:firstRow="1" w:lastRow="0" w:firstColumn="1" w:lastColumn="0" w:noHBand="0" w:noVBand="1"/>
      </w:tblPr>
      <w:tblGrid>
        <w:gridCol w:w="695"/>
        <w:gridCol w:w="1573"/>
        <w:gridCol w:w="677"/>
        <w:gridCol w:w="1080"/>
        <w:gridCol w:w="1483"/>
        <w:gridCol w:w="1080"/>
        <w:gridCol w:w="656"/>
        <w:gridCol w:w="1144"/>
      </w:tblGrid>
      <w:tr w:rsidR="006A59C8" w:rsidRPr="006A59C8" w:rsidTr="006A59C8">
        <w:trPr>
          <w:jc w:val="center"/>
        </w:trPr>
        <w:tc>
          <w:tcPr>
            <w:tcW w:w="695" w:type="dxa"/>
          </w:tcPr>
          <w:p w:rsidR="006A59C8" w:rsidRPr="006A59C8" w:rsidRDefault="006A59C8" w:rsidP="00E5746F">
            <w:pPr>
              <w:ind w:firstLine="0"/>
              <w:rPr>
                <w:b/>
              </w:rPr>
            </w:pPr>
            <w:r w:rsidRPr="006A59C8">
              <w:rPr>
                <w:b/>
              </w:rPr>
              <w:t>Type</w:t>
            </w:r>
          </w:p>
        </w:tc>
        <w:tc>
          <w:tcPr>
            <w:tcW w:w="1573" w:type="dxa"/>
          </w:tcPr>
          <w:p w:rsidR="006A59C8" w:rsidRPr="006A59C8" w:rsidRDefault="006A59C8" w:rsidP="00E5746F">
            <w:pPr>
              <w:ind w:firstLine="0"/>
              <w:rPr>
                <w:b/>
              </w:rPr>
            </w:pPr>
            <w:r w:rsidRPr="006A59C8">
              <w:rPr>
                <w:b/>
              </w:rPr>
              <w:t>Interactions</w:t>
            </w:r>
          </w:p>
        </w:tc>
        <w:tc>
          <w:tcPr>
            <w:tcW w:w="677" w:type="dxa"/>
          </w:tcPr>
          <w:p w:rsidR="006A59C8" w:rsidRPr="006A59C8" w:rsidRDefault="006A59C8" w:rsidP="006A59C8">
            <w:pPr>
              <w:ind w:firstLine="0"/>
              <w:jc w:val="center"/>
              <w:rPr>
                <w:b/>
              </w:rPr>
            </w:pPr>
            <w:r w:rsidRPr="006A59C8">
              <w:rPr>
                <w:b/>
              </w:rPr>
              <w:t>Area (Å2)</w:t>
            </w:r>
          </w:p>
        </w:tc>
        <w:tc>
          <w:tcPr>
            <w:tcW w:w="1080" w:type="dxa"/>
          </w:tcPr>
          <w:p w:rsidR="006A59C8" w:rsidRPr="006A59C8" w:rsidRDefault="006A59C8" w:rsidP="006A59C8">
            <w:pPr>
              <w:ind w:firstLine="0"/>
              <w:jc w:val="center"/>
              <w:rPr>
                <w:b/>
              </w:rPr>
            </w:pPr>
            <w:r w:rsidRPr="006A59C8">
              <w:rPr>
                <w:b/>
              </w:rPr>
              <w:t>Atom 1</w:t>
            </w:r>
          </w:p>
        </w:tc>
        <w:tc>
          <w:tcPr>
            <w:tcW w:w="1483" w:type="dxa"/>
          </w:tcPr>
          <w:p w:rsidR="006A59C8" w:rsidRPr="006A59C8" w:rsidRDefault="006A59C8" w:rsidP="00E5746F">
            <w:pPr>
              <w:ind w:firstLine="0"/>
              <w:rPr>
                <w:b/>
              </w:rPr>
            </w:pPr>
            <w:r w:rsidRPr="006A59C8">
              <w:rPr>
                <w:b/>
              </w:rPr>
              <w:t>Symmetry operator</w:t>
            </w:r>
          </w:p>
        </w:tc>
        <w:tc>
          <w:tcPr>
            <w:tcW w:w="1080" w:type="dxa"/>
          </w:tcPr>
          <w:p w:rsidR="006A59C8" w:rsidRPr="006A59C8" w:rsidRDefault="006A59C8" w:rsidP="006A59C8">
            <w:pPr>
              <w:ind w:firstLine="0"/>
              <w:jc w:val="center"/>
              <w:rPr>
                <w:b/>
              </w:rPr>
            </w:pPr>
            <w:r w:rsidRPr="006A59C8">
              <w:rPr>
                <w:b/>
              </w:rPr>
              <w:t>Atom 2</w:t>
            </w:r>
          </w:p>
        </w:tc>
        <w:tc>
          <w:tcPr>
            <w:tcW w:w="656" w:type="dxa"/>
          </w:tcPr>
          <w:p w:rsidR="006A59C8" w:rsidRPr="006A59C8" w:rsidRDefault="006A59C8" w:rsidP="006A59C8">
            <w:pPr>
              <w:ind w:firstLine="0"/>
              <w:jc w:val="center"/>
              <w:rPr>
                <w:b/>
              </w:rPr>
            </w:pPr>
            <w:proofErr w:type="spellStart"/>
            <w:r w:rsidRPr="006A59C8">
              <w:rPr>
                <w:b/>
              </w:rPr>
              <w:t>Xtal</w:t>
            </w:r>
            <w:proofErr w:type="spellEnd"/>
            <w:r w:rsidRPr="006A59C8">
              <w:rPr>
                <w:b/>
              </w:rPr>
              <w:t>. dist.</w:t>
            </w:r>
          </w:p>
        </w:tc>
        <w:tc>
          <w:tcPr>
            <w:tcW w:w="1144" w:type="dxa"/>
          </w:tcPr>
          <w:p w:rsidR="006A59C8" w:rsidRPr="006A59C8" w:rsidRDefault="006A59C8" w:rsidP="006A59C8">
            <w:pPr>
              <w:ind w:firstLine="0"/>
              <w:jc w:val="center"/>
              <w:rPr>
                <w:b/>
              </w:rPr>
            </w:pPr>
            <w:proofErr w:type="spellStart"/>
            <w:r w:rsidRPr="006A59C8">
              <w:rPr>
                <w:b/>
              </w:rPr>
              <w:t>Cryst</w:t>
            </w:r>
            <w:proofErr w:type="spellEnd"/>
            <w:r w:rsidRPr="006A59C8">
              <w:rPr>
                <w:b/>
              </w:rPr>
              <w:t xml:space="preserve">. </w:t>
            </w:r>
            <w:proofErr w:type="gramStart"/>
            <w:r w:rsidRPr="006A59C8">
              <w:rPr>
                <w:b/>
              </w:rPr>
              <w:t>sim</w:t>
            </w:r>
            <w:proofErr w:type="gramEnd"/>
            <w:r w:rsidRPr="006A59C8">
              <w:rPr>
                <w:b/>
              </w:rPr>
              <w:t>. dist.</w:t>
            </w:r>
          </w:p>
        </w:tc>
      </w:tr>
      <w:tr w:rsidR="006A59C8" w:rsidRPr="006A59C8" w:rsidTr="006A59C8">
        <w:trPr>
          <w:jc w:val="center"/>
        </w:trPr>
        <w:tc>
          <w:tcPr>
            <w:tcW w:w="695" w:type="dxa"/>
            <w:vMerge w:val="restart"/>
          </w:tcPr>
          <w:p w:rsidR="006A59C8" w:rsidRPr="006A59C8" w:rsidRDefault="006A59C8" w:rsidP="00E5746F">
            <w:pPr>
              <w:ind w:firstLine="0"/>
            </w:pPr>
            <w:r w:rsidRPr="006A59C8">
              <w:t>1</w:t>
            </w:r>
          </w:p>
        </w:tc>
        <w:tc>
          <w:tcPr>
            <w:tcW w:w="1573" w:type="dxa"/>
            <w:vMerge w:val="restart"/>
          </w:tcPr>
          <w:p w:rsidR="006A59C8" w:rsidRPr="006A59C8" w:rsidRDefault="006A59C8" w:rsidP="00E5746F">
            <w:pPr>
              <w:ind w:firstLine="0"/>
            </w:pPr>
            <w:r w:rsidRPr="006A59C8">
              <w:t>Terminal–terminal</w:t>
            </w:r>
          </w:p>
        </w:tc>
        <w:tc>
          <w:tcPr>
            <w:tcW w:w="677" w:type="dxa"/>
            <w:vMerge w:val="restart"/>
          </w:tcPr>
          <w:p w:rsidR="006A59C8" w:rsidRPr="006A59C8" w:rsidRDefault="006A59C8" w:rsidP="006A59C8">
            <w:pPr>
              <w:ind w:firstLine="0"/>
              <w:jc w:val="center"/>
            </w:pPr>
            <w:r w:rsidRPr="006A59C8">
              <w:t>199.9</w:t>
            </w:r>
          </w:p>
        </w:tc>
        <w:tc>
          <w:tcPr>
            <w:tcW w:w="1080" w:type="dxa"/>
          </w:tcPr>
          <w:p w:rsidR="006A59C8" w:rsidRPr="006A59C8" w:rsidRDefault="006A59C8" w:rsidP="006A59C8">
            <w:pPr>
              <w:ind w:firstLine="0"/>
              <w:jc w:val="left"/>
            </w:pPr>
            <w:r w:rsidRPr="006A59C8">
              <w:t>N3/C11</w:t>
            </w:r>
          </w:p>
        </w:tc>
        <w:tc>
          <w:tcPr>
            <w:tcW w:w="1483" w:type="dxa"/>
            <w:vMerge w:val="restart"/>
          </w:tcPr>
          <w:p w:rsidR="006A59C8" w:rsidRPr="006A59C8" w:rsidRDefault="006A59C8" w:rsidP="006A59C8">
            <w:pPr>
              <w:ind w:firstLine="0"/>
              <w:jc w:val="left"/>
              <w:rPr>
                <w:lang w:val="es-ES"/>
              </w:rPr>
            </w:pPr>
            <w:r w:rsidRPr="006A59C8">
              <w:rPr>
                <w:lang w:val="es-ES"/>
              </w:rPr>
              <w:t>x</w:t>
            </w:r>
            <w:r>
              <w:rPr>
                <w:lang w:val="es-ES"/>
              </w:rPr>
              <w:t>,</w:t>
            </w:r>
            <w:r w:rsidRPr="006A59C8">
              <w:rPr>
                <w:lang w:val="es-ES"/>
              </w:rPr>
              <w:t xml:space="preserve"> y</w:t>
            </w:r>
            <w:r>
              <w:rPr>
                <w:lang w:val="es-ES"/>
              </w:rPr>
              <w:t>,</w:t>
            </w:r>
            <w:r w:rsidRPr="006A59C8">
              <w:rPr>
                <w:lang w:val="es-ES"/>
              </w:rPr>
              <w:t xml:space="preserve"> z−1</w:t>
            </w:r>
          </w:p>
        </w:tc>
        <w:tc>
          <w:tcPr>
            <w:tcW w:w="1080" w:type="dxa"/>
          </w:tcPr>
          <w:p w:rsidR="006A59C8" w:rsidRPr="006A59C8" w:rsidRDefault="006A59C8" w:rsidP="006A59C8">
            <w:pPr>
              <w:ind w:firstLine="0"/>
              <w:jc w:val="left"/>
            </w:pPr>
            <w:r w:rsidRPr="006A59C8">
              <w:t>N3/G20</w:t>
            </w:r>
          </w:p>
        </w:tc>
        <w:tc>
          <w:tcPr>
            <w:tcW w:w="656" w:type="dxa"/>
          </w:tcPr>
          <w:p w:rsidR="006A59C8" w:rsidRPr="006A59C8" w:rsidRDefault="006A59C8" w:rsidP="006A59C8">
            <w:pPr>
              <w:ind w:firstLine="0"/>
              <w:jc w:val="center"/>
            </w:pPr>
            <w:r w:rsidRPr="006A59C8">
              <w:t>3.49</w:t>
            </w:r>
          </w:p>
        </w:tc>
        <w:tc>
          <w:tcPr>
            <w:tcW w:w="1144" w:type="dxa"/>
          </w:tcPr>
          <w:p w:rsidR="006A59C8" w:rsidRPr="006A59C8" w:rsidRDefault="006A59C8" w:rsidP="006A59C8">
            <w:pPr>
              <w:ind w:firstLine="0"/>
              <w:jc w:val="center"/>
            </w:pPr>
            <w:r w:rsidRPr="006A59C8">
              <w:t>3.51 (0.2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37</w:t>
            </w:r>
          </w:p>
        </w:tc>
        <w:tc>
          <w:tcPr>
            <w:tcW w:w="1144" w:type="dxa"/>
          </w:tcPr>
          <w:p w:rsidR="006A59C8" w:rsidRPr="006A59C8" w:rsidRDefault="006A59C8" w:rsidP="006A59C8">
            <w:pPr>
              <w:ind w:firstLine="0"/>
              <w:jc w:val="center"/>
            </w:pPr>
            <w:r w:rsidRPr="006A59C8">
              <w:t>3.63 (0.89)</w:t>
            </w:r>
          </w:p>
        </w:tc>
      </w:tr>
      <w:tr w:rsidR="006A59C8" w:rsidRPr="006A59C8" w:rsidTr="006A59C8">
        <w:trPr>
          <w:jc w:val="center"/>
        </w:trPr>
        <w:tc>
          <w:tcPr>
            <w:tcW w:w="695" w:type="dxa"/>
            <w:vMerge w:val="restart"/>
          </w:tcPr>
          <w:p w:rsidR="006A59C8" w:rsidRPr="006A59C8" w:rsidRDefault="006A59C8" w:rsidP="006A59C8">
            <w:pPr>
              <w:ind w:firstLine="0"/>
            </w:pPr>
            <w:r w:rsidRPr="006A59C8">
              <w:t>2</w:t>
            </w:r>
          </w:p>
        </w:tc>
        <w:tc>
          <w:tcPr>
            <w:tcW w:w="1573" w:type="dxa"/>
            <w:vMerge w:val="restart"/>
          </w:tcPr>
          <w:p w:rsidR="006A59C8" w:rsidRPr="006A59C8" w:rsidRDefault="006A59C8" w:rsidP="006A59C8">
            <w:pPr>
              <w:ind w:firstLine="0"/>
            </w:pPr>
            <w:r w:rsidRPr="006A59C8">
              <w:t>Backbone–minor groove</w:t>
            </w:r>
          </w:p>
        </w:tc>
        <w:tc>
          <w:tcPr>
            <w:tcW w:w="677" w:type="dxa"/>
            <w:vMerge w:val="restart"/>
          </w:tcPr>
          <w:p w:rsidR="006A59C8" w:rsidRPr="006A59C8" w:rsidRDefault="006A59C8" w:rsidP="006A59C8">
            <w:pPr>
              <w:ind w:firstLine="0"/>
              <w:jc w:val="center"/>
            </w:pPr>
            <w:r w:rsidRPr="006A59C8">
              <w:t>154.2</w:t>
            </w:r>
          </w:p>
        </w:tc>
        <w:tc>
          <w:tcPr>
            <w:tcW w:w="1080" w:type="dxa"/>
          </w:tcPr>
          <w:p w:rsidR="006A59C8" w:rsidRPr="006A59C8" w:rsidRDefault="006A59C8" w:rsidP="006A59C8">
            <w:pPr>
              <w:ind w:firstLine="0"/>
              <w:jc w:val="left"/>
            </w:pPr>
            <w:r w:rsidRPr="006A59C8">
              <w:t>OP1/A3</w:t>
            </w:r>
          </w:p>
        </w:tc>
        <w:tc>
          <w:tcPr>
            <w:tcW w:w="1483" w:type="dxa"/>
            <w:vMerge w:val="restart"/>
          </w:tcPr>
          <w:p w:rsidR="006A59C8" w:rsidRPr="006A59C8" w:rsidRDefault="006A59C8" w:rsidP="006A59C8">
            <w:pPr>
              <w:ind w:firstLine="0"/>
              <w:jc w:val="left"/>
            </w:pPr>
            <w:r w:rsidRPr="006A59C8">
              <w:t>x−</w:t>
            </w:r>
            <w:r>
              <w:t>½,</w:t>
            </w:r>
            <w:r w:rsidRPr="006A59C8">
              <w:t xml:space="preserve"> −y+</w:t>
            </w:r>
            <w:r>
              <w:t>½,</w:t>
            </w:r>
            <w:r w:rsidRPr="006A59C8">
              <w:t xml:space="preserve"> −z</w:t>
            </w:r>
          </w:p>
        </w:tc>
        <w:tc>
          <w:tcPr>
            <w:tcW w:w="1080" w:type="dxa"/>
          </w:tcPr>
          <w:p w:rsidR="006A59C8" w:rsidRPr="006A59C8" w:rsidRDefault="006A59C8" w:rsidP="006A59C8">
            <w:pPr>
              <w:ind w:firstLine="0"/>
              <w:jc w:val="left"/>
            </w:pPr>
            <w:r w:rsidRPr="006A59C8">
              <w:t>O4′/A17</w:t>
            </w:r>
          </w:p>
        </w:tc>
        <w:tc>
          <w:tcPr>
            <w:tcW w:w="656" w:type="dxa"/>
          </w:tcPr>
          <w:p w:rsidR="006A59C8" w:rsidRPr="006A59C8" w:rsidRDefault="006A59C8" w:rsidP="006A59C8">
            <w:pPr>
              <w:ind w:firstLine="0"/>
              <w:jc w:val="center"/>
            </w:pPr>
            <w:r w:rsidRPr="006A59C8">
              <w:t>3.65</w:t>
            </w:r>
          </w:p>
        </w:tc>
        <w:tc>
          <w:tcPr>
            <w:tcW w:w="1144" w:type="dxa"/>
          </w:tcPr>
          <w:p w:rsidR="006A59C8" w:rsidRPr="006A59C8" w:rsidRDefault="006A59C8" w:rsidP="006A59C8">
            <w:pPr>
              <w:ind w:firstLine="0"/>
              <w:jc w:val="center"/>
            </w:pPr>
            <w:r w:rsidRPr="006A59C8">
              <w:t>4.77 (1.08)</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6.49</w:t>
            </w:r>
          </w:p>
        </w:tc>
        <w:tc>
          <w:tcPr>
            <w:tcW w:w="1144" w:type="dxa"/>
          </w:tcPr>
          <w:p w:rsidR="006A59C8" w:rsidRPr="006A59C8" w:rsidRDefault="006A59C8" w:rsidP="006A59C8">
            <w:pPr>
              <w:ind w:firstLine="0"/>
              <w:jc w:val="center"/>
            </w:pPr>
            <w:r w:rsidRPr="006A59C8">
              <w:t>7.59 (1.5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4.65</w:t>
            </w:r>
          </w:p>
        </w:tc>
        <w:tc>
          <w:tcPr>
            <w:tcW w:w="1144" w:type="dxa"/>
          </w:tcPr>
          <w:p w:rsidR="006A59C8" w:rsidRPr="006A59C8" w:rsidRDefault="006A59C8" w:rsidP="006A59C8">
            <w:pPr>
              <w:ind w:firstLine="0"/>
              <w:jc w:val="center"/>
            </w:pPr>
            <w:r w:rsidRPr="006A59C8">
              <w:t>5.79 (1.9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1/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P2/A17</w:t>
            </w:r>
          </w:p>
        </w:tc>
        <w:tc>
          <w:tcPr>
            <w:tcW w:w="656" w:type="dxa"/>
          </w:tcPr>
          <w:p w:rsidR="006A59C8" w:rsidRPr="006A59C8" w:rsidRDefault="006A59C8" w:rsidP="006A59C8">
            <w:pPr>
              <w:ind w:firstLine="0"/>
              <w:jc w:val="center"/>
            </w:pPr>
            <w:r w:rsidRPr="006A59C8">
              <w:t>3.88</w:t>
            </w:r>
          </w:p>
        </w:tc>
        <w:tc>
          <w:tcPr>
            <w:tcW w:w="1144" w:type="dxa"/>
          </w:tcPr>
          <w:p w:rsidR="006A59C8" w:rsidRPr="006A59C8" w:rsidRDefault="006A59C8" w:rsidP="006A59C8">
            <w:pPr>
              <w:ind w:firstLine="0"/>
              <w:jc w:val="center"/>
            </w:pPr>
            <w:r w:rsidRPr="006A59C8">
              <w:t>5.83 (1.3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A17</w:t>
            </w:r>
          </w:p>
        </w:tc>
        <w:tc>
          <w:tcPr>
            <w:tcW w:w="656" w:type="dxa"/>
          </w:tcPr>
          <w:p w:rsidR="006A59C8" w:rsidRPr="006A59C8" w:rsidRDefault="006A59C8" w:rsidP="006A59C8">
            <w:pPr>
              <w:ind w:firstLine="0"/>
              <w:jc w:val="center"/>
            </w:pPr>
            <w:r w:rsidRPr="006A59C8">
              <w:t>3.79</w:t>
            </w:r>
          </w:p>
        </w:tc>
        <w:tc>
          <w:tcPr>
            <w:tcW w:w="1144" w:type="dxa"/>
          </w:tcPr>
          <w:p w:rsidR="006A59C8" w:rsidRPr="006A59C8" w:rsidRDefault="006A59C8" w:rsidP="006A59C8">
            <w:pPr>
              <w:ind w:firstLine="0"/>
              <w:jc w:val="center"/>
            </w:pPr>
            <w:r w:rsidRPr="006A59C8">
              <w:t>4.62 (0.96)</w:t>
            </w:r>
          </w:p>
        </w:tc>
      </w:tr>
      <w:tr w:rsidR="006A59C8" w:rsidRPr="006A59C8" w:rsidTr="006A59C8">
        <w:trPr>
          <w:jc w:val="center"/>
        </w:trPr>
        <w:tc>
          <w:tcPr>
            <w:tcW w:w="695" w:type="dxa"/>
            <w:vMerge w:val="restart"/>
          </w:tcPr>
          <w:p w:rsidR="006A59C8" w:rsidRPr="006A59C8" w:rsidRDefault="006A59C8" w:rsidP="006A59C8">
            <w:pPr>
              <w:ind w:firstLine="0"/>
            </w:pPr>
            <w:r w:rsidRPr="006A59C8">
              <w:t>3</w:t>
            </w:r>
          </w:p>
        </w:tc>
        <w:tc>
          <w:tcPr>
            <w:tcW w:w="1573" w:type="dxa"/>
            <w:vMerge w:val="restart"/>
          </w:tcPr>
          <w:p w:rsidR="006A59C8" w:rsidRPr="006A59C8" w:rsidRDefault="006A59C8" w:rsidP="006A59C8">
            <w:pPr>
              <w:ind w:firstLine="0"/>
            </w:pPr>
            <w:r w:rsidRPr="006A59C8">
              <w:t>Backbone–backbone</w:t>
            </w:r>
          </w:p>
        </w:tc>
        <w:tc>
          <w:tcPr>
            <w:tcW w:w="677" w:type="dxa"/>
            <w:vMerge w:val="restart"/>
          </w:tcPr>
          <w:p w:rsidR="006A59C8" w:rsidRPr="006A59C8" w:rsidRDefault="006A59C8" w:rsidP="006A59C8">
            <w:pPr>
              <w:ind w:firstLine="0"/>
              <w:jc w:val="center"/>
            </w:pPr>
            <w:r w:rsidRPr="006A59C8">
              <w:t>102.7</w:t>
            </w:r>
          </w:p>
        </w:tc>
        <w:tc>
          <w:tcPr>
            <w:tcW w:w="1080" w:type="dxa"/>
          </w:tcPr>
          <w:p w:rsidR="006A59C8" w:rsidRPr="006A59C8" w:rsidRDefault="006A59C8" w:rsidP="006A59C8">
            <w:pPr>
              <w:ind w:firstLine="0"/>
              <w:jc w:val="left"/>
            </w:pPr>
            <w:r w:rsidRPr="006A59C8">
              <w:t>OP1/A13</w:t>
            </w:r>
          </w:p>
        </w:tc>
        <w:tc>
          <w:tcPr>
            <w:tcW w:w="1483" w:type="dxa"/>
            <w:vMerge w:val="restart"/>
          </w:tcPr>
          <w:p w:rsidR="006A59C8" w:rsidRPr="006A59C8" w:rsidRDefault="006A59C8" w:rsidP="006A59C8">
            <w:pPr>
              <w:ind w:firstLine="0"/>
              <w:jc w:val="left"/>
            </w:pPr>
            <w:r w:rsidRPr="006A59C8">
              <w:t>x−</w:t>
            </w:r>
            <w:r>
              <w:t>½,</w:t>
            </w:r>
            <w:r w:rsidRPr="006A59C8">
              <w:t xml:space="preserve"> −y+</w:t>
            </w:r>
            <w:r>
              <w:t>½, −z</w:t>
            </w:r>
            <w:r w:rsidRPr="006A59C8">
              <w:t>+1</w:t>
            </w:r>
          </w:p>
        </w:tc>
        <w:tc>
          <w:tcPr>
            <w:tcW w:w="1080" w:type="dxa"/>
          </w:tcPr>
          <w:p w:rsidR="006A59C8" w:rsidRPr="006A59C8" w:rsidRDefault="006A59C8" w:rsidP="006A59C8">
            <w:pPr>
              <w:ind w:firstLine="0"/>
              <w:jc w:val="left"/>
            </w:pPr>
            <w:r w:rsidRPr="006A59C8">
              <w:t>OP2/C9</w:t>
            </w:r>
          </w:p>
        </w:tc>
        <w:tc>
          <w:tcPr>
            <w:tcW w:w="656" w:type="dxa"/>
          </w:tcPr>
          <w:p w:rsidR="006A59C8" w:rsidRPr="006A59C8" w:rsidRDefault="006A59C8" w:rsidP="006A59C8">
            <w:pPr>
              <w:ind w:firstLine="0"/>
              <w:jc w:val="center"/>
            </w:pPr>
            <w:r w:rsidRPr="006A59C8">
              <w:t>3.90</w:t>
            </w:r>
          </w:p>
        </w:tc>
        <w:tc>
          <w:tcPr>
            <w:tcW w:w="1144" w:type="dxa"/>
          </w:tcPr>
          <w:p w:rsidR="006A59C8" w:rsidRPr="006A59C8" w:rsidRDefault="006A59C8" w:rsidP="006A59C8">
            <w:pPr>
              <w:ind w:firstLine="0"/>
              <w:jc w:val="center"/>
            </w:pPr>
            <w:r w:rsidRPr="006A59C8">
              <w:t>5.24 (1.3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T8</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5.23 (1.4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1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C9</w:t>
            </w:r>
          </w:p>
        </w:tc>
        <w:tc>
          <w:tcPr>
            <w:tcW w:w="656" w:type="dxa"/>
          </w:tcPr>
          <w:p w:rsidR="006A59C8" w:rsidRPr="006A59C8" w:rsidRDefault="006A59C8" w:rsidP="006A59C8">
            <w:pPr>
              <w:ind w:firstLine="0"/>
              <w:jc w:val="center"/>
            </w:pPr>
            <w:r w:rsidRPr="006A59C8">
              <w:t>5.15</w:t>
            </w:r>
          </w:p>
        </w:tc>
        <w:tc>
          <w:tcPr>
            <w:tcW w:w="1144" w:type="dxa"/>
          </w:tcPr>
          <w:p w:rsidR="006A59C8" w:rsidRPr="006A59C8" w:rsidRDefault="006A59C8" w:rsidP="006A59C8">
            <w:pPr>
              <w:ind w:firstLine="0"/>
              <w:jc w:val="center"/>
            </w:pPr>
            <w:r w:rsidRPr="006A59C8">
              <w:t>6.65 (1.2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T8</w:t>
            </w:r>
          </w:p>
        </w:tc>
        <w:tc>
          <w:tcPr>
            <w:tcW w:w="656" w:type="dxa"/>
          </w:tcPr>
          <w:p w:rsidR="006A59C8" w:rsidRPr="006A59C8" w:rsidRDefault="006A59C8" w:rsidP="006A59C8">
            <w:pPr>
              <w:ind w:firstLine="0"/>
              <w:jc w:val="center"/>
            </w:pPr>
            <w:r w:rsidRPr="006A59C8">
              <w:t>8.25</w:t>
            </w:r>
          </w:p>
        </w:tc>
        <w:tc>
          <w:tcPr>
            <w:tcW w:w="1144" w:type="dxa"/>
          </w:tcPr>
          <w:p w:rsidR="006A59C8" w:rsidRPr="006A59C8" w:rsidRDefault="006A59C8" w:rsidP="006A59C8">
            <w:pPr>
              <w:ind w:firstLine="0"/>
              <w:jc w:val="center"/>
            </w:pPr>
            <w:r w:rsidRPr="006A59C8">
              <w:t>7.12 (1.08)</w:t>
            </w:r>
          </w:p>
        </w:tc>
      </w:tr>
      <w:tr w:rsidR="006A59C8" w:rsidRPr="006A59C8" w:rsidTr="006A59C8">
        <w:trPr>
          <w:jc w:val="center"/>
        </w:trPr>
        <w:tc>
          <w:tcPr>
            <w:tcW w:w="695" w:type="dxa"/>
            <w:vMerge w:val="restart"/>
          </w:tcPr>
          <w:p w:rsidR="006A59C8" w:rsidRPr="006A59C8" w:rsidRDefault="006A59C8" w:rsidP="006A59C8">
            <w:pPr>
              <w:ind w:firstLine="0"/>
            </w:pPr>
            <w:r w:rsidRPr="006A59C8">
              <w:t>4</w:t>
            </w:r>
          </w:p>
        </w:tc>
        <w:tc>
          <w:tcPr>
            <w:tcW w:w="1573" w:type="dxa"/>
            <w:vMerge w:val="restart"/>
          </w:tcPr>
          <w:p w:rsidR="006A59C8" w:rsidRPr="006A59C8" w:rsidRDefault="006A59C8" w:rsidP="006A59C8">
            <w:pPr>
              <w:ind w:firstLine="0"/>
            </w:pPr>
            <w:r w:rsidRPr="006A59C8">
              <w:t>Minor groove–major groove</w:t>
            </w:r>
          </w:p>
        </w:tc>
        <w:tc>
          <w:tcPr>
            <w:tcW w:w="677" w:type="dxa"/>
            <w:vMerge w:val="restart"/>
          </w:tcPr>
          <w:p w:rsidR="006A59C8" w:rsidRPr="006A59C8" w:rsidRDefault="006A59C8" w:rsidP="006A59C8">
            <w:pPr>
              <w:ind w:firstLine="0"/>
              <w:jc w:val="center"/>
            </w:pPr>
            <w:r w:rsidRPr="006A59C8">
              <w:t>76.1</w:t>
            </w:r>
          </w:p>
        </w:tc>
        <w:tc>
          <w:tcPr>
            <w:tcW w:w="1080" w:type="dxa"/>
          </w:tcPr>
          <w:p w:rsidR="006A59C8" w:rsidRPr="006A59C8" w:rsidRDefault="006A59C8" w:rsidP="006A59C8">
            <w:pPr>
              <w:ind w:firstLine="0"/>
              <w:jc w:val="left"/>
            </w:pPr>
            <w:r w:rsidRPr="006A59C8">
              <w:t>P/G6</w:t>
            </w:r>
          </w:p>
        </w:tc>
        <w:tc>
          <w:tcPr>
            <w:tcW w:w="1483" w:type="dxa"/>
            <w:vMerge w:val="restart"/>
          </w:tcPr>
          <w:p w:rsidR="006A59C8" w:rsidRPr="006A59C8" w:rsidRDefault="006A59C8" w:rsidP="006A59C8">
            <w:pPr>
              <w:ind w:firstLine="0"/>
              <w:jc w:val="left"/>
            </w:pPr>
            <w:r w:rsidRPr="006A59C8">
              <w:t>−</w:t>
            </w:r>
            <w:r>
              <w:t>x</w:t>
            </w:r>
            <w:r w:rsidRPr="006A59C8">
              <w:t>+</w:t>
            </w:r>
            <w:r>
              <w:t xml:space="preserve">½, </w:t>
            </w:r>
            <w:r w:rsidRPr="006A59C8">
              <w:t>−y</w:t>
            </w:r>
            <w:r>
              <w:t>,</w:t>
            </w:r>
            <w:r w:rsidRPr="006A59C8">
              <w:t xml:space="preserve"> z−</w:t>
            </w:r>
            <w:r>
              <w:t>½</w:t>
            </w: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3.74</w:t>
            </w:r>
          </w:p>
        </w:tc>
        <w:tc>
          <w:tcPr>
            <w:tcW w:w="1144" w:type="dxa"/>
          </w:tcPr>
          <w:p w:rsidR="006A59C8" w:rsidRPr="006A59C8" w:rsidRDefault="006A59C8" w:rsidP="006A59C8">
            <w:pPr>
              <w:ind w:firstLine="0"/>
              <w:jc w:val="center"/>
            </w:pPr>
            <w:r w:rsidRPr="006A59C8">
              <w:t>4.29 (1.0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2.68</w:t>
            </w:r>
          </w:p>
        </w:tc>
        <w:tc>
          <w:tcPr>
            <w:tcW w:w="1144" w:type="dxa"/>
          </w:tcPr>
          <w:p w:rsidR="006A59C8" w:rsidRPr="006A59C8" w:rsidRDefault="006A59C8" w:rsidP="006A59C8">
            <w:pPr>
              <w:ind w:firstLine="0"/>
              <w:jc w:val="center"/>
            </w:pPr>
            <w:r w:rsidRPr="006A59C8">
              <w:t>3.37 (1.00)</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0</w:t>
            </w:r>
          </w:p>
        </w:tc>
        <w:tc>
          <w:tcPr>
            <w:tcW w:w="656" w:type="dxa"/>
          </w:tcPr>
          <w:p w:rsidR="006A59C8" w:rsidRPr="006A59C8" w:rsidRDefault="006A59C8" w:rsidP="006A59C8">
            <w:pPr>
              <w:ind w:firstLine="0"/>
              <w:jc w:val="center"/>
            </w:pPr>
            <w:r w:rsidRPr="006A59C8">
              <w:t>8.07</w:t>
            </w:r>
          </w:p>
        </w:tc>
        <w:tc>
          <w:tcPr>
            <w:tcW w:w="1144" w:type="dxa"/>
          </w:tcPr>
          <w:p w:rsidR="006A59C8" w:rsidRPr="006A59C8" w:rsidRDefault="006A59C8" w:rsidP="006A59C8">
            <w:pPr>
              <w:ind w:firstLine="0"/>
              <w:jc w:val="center"/>
            </w:pPr>
            <w:r w:rsidRPr="006A59C8">
              <w:t>8.36 (1.22)</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6</w:t>
            </w:r>
          </w:p>
        </w:tc>
        <w:tc>
          <w:tcPr>
            <w:tcW w:w="656" w:type="dxa"/>
          </w:tcPr>
          <w:p w:rsidR="006A59C8" w:rsidRPr="006A59C8" w:rsidRDefault="006A59C8" w:rsidP="006A59C8">
            <w:pPr>
              <w:ind w:firstLine="0"/>
              <w:jc w:val="center"/>
            </w:pPr>
            <w:r w:rsidRPr="006A59C8">
              <w:t>6.28</w:t>
            </w:r>
          </w:p>
        </w:tc>
        <w:tc>
          <w:tcPr>
            <w:tcW w:w="1144" w:type="dxa"/>
          </w:tcPr>
          <w:p w:rsidR="006A59C8" w:rsidRPr="006A59C8" w:rsidRDefault="006A59C8" w:rsidP="006A59C8">
            <w:pPr>
              <w:ind w:firstLine="0"/>
              <w:jc w:val="center"/>
            </w:pPr>
            <w:r w:rsidRPr="006A59C8">
              <w:t>7.71 (1.10)</w:t>
            </w:r>
          </w:p>
        </w:tc>
      </w:tr>
      <w:tr w:rsidR="006A59C8" w:rsidRPr="006A59C8" w:rsidTr="006A59C8">
        <w:trPr>
          <w:jc w:val="center"/>
        </w:trPr>
        <w:tc>
          <w:tcPr>
            <w:tcW w:w="695" w:type="dxa"/>
            <w:vMerge w:val="restart"/>
          </w:tcPr>
          <w:p w:rsidR="006A59C8" w:rsidRPr="006A59C8" w:rsidRDefault="006A59C8" w:rsidP="006A59C8">
            <w:pPr>
              <w:ind w:firstLine="0"/>
            </w:pPr>
            <w:r w:rsidRPr="006A59C8">
              <w:t>5</w:t>
            </w:r>
          </w:p>
        </w:tc>
        <w:tc>
          <w:tcPr>
            <w:tcW w:w="1573" w:type="dxa"/>
            <w:vMerge w:val="restart"/>
          </w:tcPr>
          <w:p w:rsidR="006A59C8" w:rsidRPr="006A59C8" w:rsidRDefault="006A59C8" w:rsidP="006A59C8">
            <w:pPr>
              <w:ind w:firstLine="0"/>
            </w:pPr>
            <w:r w:rsidRPr="006A59C8">
              <w:t>Major groove–major groove</w:t>
            </w:r>
          </w:p>
        </w:tc>
        <w:tc>
          <w:tcPr>
            <w:tcW w:w="677" w:type="dxa"/>
            <w:vMerge w:val="restart"/>
          </w:tcPr>
          <w:p w:rsidR="006A59C8" w:rsidRPr="006A59C8" w:rsidRDefault="006A59C8" w:rsidP="006A59C8">
            <w:pPr>
              <w:ind w:firstLine="0"/>
              <w:jc w:val="center"/>
            </w:pPr>
            <w:r w:rsidRPr="006A59C8">
              <w:t>76.0</w:t>
            </w:r>
          </w:p>
        </w:tc>
        <w:tc>
          <w:tcPr>
            <w:tcW w:w="1080" w:type="dxa"/>
          </w:tcPr>
          <w:p w:rsidR="006A59C8" w:rsidRPr="006A59C8" w:rsidRDefault="006A59C8" w:rsidP="006A59C8">
            <w:pPr>
              <w:ind w:firstLine="0"/>
              <w:jc w:val="left"/>
            </w:pPr>
            <w:r w:rsidRPr="006A59C8">
              <w:t>P/G16</w:t>
            </w:r>
          </w:p>
        </w:tc>
        <w:tc>
          <w:tcPr>
            <w:tcW w:w="1483" w:type="dxa"/>
            <w:vMerge w:val="restart"/>
          </w:tcPr>
          <w:p w:rsidR="006A59C8" w:rsidRPr="006A59C8" w:rsidRDefault="006A59C8" w:rsidP="006A59C8">
            <w:pPr>
              <w:ind w:firstLine="0"/>
              <w:jc w:val="left"/>
            </w:pPr>
            <w:r w:rsidRPr="006A59C8">
              <w:t>−x+</w:t>
            </w:r>
            <w:r>
              <w:t>½,</w:t>
            </w:r>
            <w:r w:rsidRPr="006A59C8">
              <w:t xml:space="preserve"> −y+1</w:t>
            </w:r>
            <w:r>
              <w:t>,</w:t>
            </w:r>
            <w:r w:rsidRPr="006A59C8">
              <w:t xml:space="preserve"> z−</w:t>
            </w:r>
            <w:r>
              <w:t>½</w:t>
            </w: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40</w:t>
            </w:r>
          </w:p>
        </w:tc>
        <w:tc>
          <w:tcPr>
            <w:tcW w:w="1144" w:type="dxa"/>
          </w:tcPr>
          <w:p w:rsidR="006A59C8" w:rsidRPr="006A59C8" w:rsidRDefault="006A59C8" w:rsidP="006A59C8">
            <w:pPr>
              <w:ind w:firstLine="0"/>
              <w:jc w:val="center"/>
            </w:pPr>
            <w:r w:rsidRPr="006A59C8">
              <w:t>4.63 (1.14)</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3.96 (0.77)</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w:t>
            </w:r>
          </w:p>
        </w:tc>
        <w:tc>
          <w:tcPr>
            <w:tcW w:w="656" w:type="dxa"/>
          </w:tcPr>
          <w:p w:rsidR="006A59C8" w:rsidRPr="006A59C8" w:rsidRDefault="006A59C8" w:rsidP="006A59C8">
            <w:pPr>
              <w:ind w:firstLine="0"/>
              <w:jc w:val="center"/>
            </w:pPr>
            <w:r w:rsidRPr="006A59C8">
              <w:t>6.29</w:t>
            </w:r>
          </w:p>
        </w:tc>
        <w:tc>
          <w:tcPr>
            <w:tcW w:w="1144" w:type="dxa"/>
          </w:tcPr>
          <w:p w:rsidR="006A59C8" w:rsidRPr="006A59C8" w:rsidRDefault="006A59C8" w:rsidP="006A59C8">
            <w:pPr>
              <w:ind w:firstLine="0"/>
              <w:jc w:val="center"/>
            </w:pPr>
            <w:r w:rsidRPr="006A59C8">
              <w:t>8.09 (1.0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8.36</w:t>
            </w:r>
          </w:p>
        </w:tc>
        <w:tc>
          <w:tcPr>
            <w:tcW w:w="1144" w:type="dxa"/>
          </w:tcPr>
          <w:p w:rsidR="006A59C8" w:rsidRPr="006A59C8" w:rsidRDefault="006A59C8" w:rsidP="006A59C8">
            <w:pPr>
              <w:keepNext/>
              <w:ind w:firstLine="0"/>
              <w:jc w:val="center"/>
            </w:pPr>
            <w:r w:rsidRPr="006A59C8">
              <w:t>7.57 (0.96)</w:t>
            </w:r>
          </w:p>
        </w:tc>
      </w:tr>
    </w:tbl>
    <w:p w:rsidR="006A59C8" w:rsidRDefault="006A59C8">
      <w:pPr>
        <w:pStyle w:val="Caption"/>
      </w:pPr>
      <w:bookmarkStart w:id="82" w:name="_Ref424201542"/>
      <w:r>
        <w:t xml:space="preserve">Table </w:t>
      </w:r>
      <w:fldSimple w:instr=" STYLEREF 2 \s ">
        <w:r w:rsidR="00345430">
          <w:rPr>
            <w:noProof/>
          </w:rPr>
          <w:t>5</w:t>
        </w:r>
      </w:fldSimple>
      <w:r>
        <w:noBreakHyphen/>
      </w:r>
      <w:fldSimple w:instr=" SEQ Table \* ARABIC \s 2 ">
        <w:r w:rsidR="00345430">
          <w:rPr>
            <w:noProof/>
          </w:rPr>
          <w:t>6</w:t>
        </w:r>
      </w:fldSimple>
      <w:bookmarkEnd w:id="82"/>
      <w:r>
        <w:t xml:space="preserve">. </w:t>
      </w:r>
      <w:proofErr w:type="gramStart"/>
      <w:r w:rsidRPr="006A59C8">
        <w:t>van</w:t>
      </w:r>
      <w:proofErr w:type="gramEnd"/>
      <w:r w:rsidRPr="006A59C8">
        <w:t xml:space="preserve"> der Waals contacts and interactions between symmetry-related helices in DNA. The data in parentheses are standard deviations.</w:t>
      </w:r>
    </w:p>
    <w:p w:rsidR="00380B3E" w:rsidRDefault="00380B3E" w:rsidP="00380B3E">
      <w:r>
        <w:t xml:space="preserve">Hydrated </w:t>
      </w:r>
      <w:r w:rsidR="00B34B4A">
        <w:t>Mg</w:t>
      </w:r>
      <w:r w:rsidR="00B34B4A" w:rsidRPr="00B34B4A">
        <w:rPr>
          <w:vertAlign w:val="superscript"/>
        </w:rPr>
        <w:t>2+</w:t>
      </w:r>
      <w:r>
        <w:t xml:space="preserve"> frequently mediates intermolecular contacts between adjacent DNA molecules. Evidence from molecular dynamics simulations by Hartmann</w:t>
      </w:r>
      <w:r w:rsidR="00F97AE5">
        <w:fldChar w:fldCharType="begin" w:fldLock="1"/>
      </w:r>
      <w:r w:rsidR="00F97AE5">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F97AE5">
        <w:fldChar w:fldCharType="separate"/>
      </w:r>
      <w:r w:rsidR="00F97AE5" w:rsidRPr="00F97AE5">
        <w:rPr>
          <w:noProof/>
        </w:rPr>
        <w:t>[189]</w:t>
      </w:r>
      <w:r w:rsidR="00F97AE5">
        <w:fldChar w:fldCharType="end"/>
      </w:r>
      <w:r>
        <w:t xml:space="preserve">  supports that </w:t>
      </w:r>
      <w:r w:rsidR="00B34B4A">
        <w:t>Mg</w:t>
      </w:r>
      <w:r w:rsidR="00B34B4A" w:rsidRPr="00B34B4A">
        <w:rPr>
          <w:vertAlign w:val="superscript"/>
        </w:rPr>
        <w:t>2+</w:t>
      </w:r>
      <w:r>
        <w:t xml:space="preserve"> bound to the DNA major groove have an effect on DNA structure and dynamics; hydrated </w:t>
      </w:r>
      <w:r w:rsidR="00B34B4A">
        <w:t>Mg</w:t>
      </w:r>
      <w:r w:rsidR="00B34B4A" w:rsidRPr="00B34B4A">
        <w:rPr>
          <w:vertAlign w:val="superscript"/>
        </w:rPr>
        <w:t>2+</w:t>
      </w:r>
      <w:r>
        <w:t xml:space="preserve"> often forms a stable intra-strand cross-link between the two purines and increases the BII population. Li et al. </w:t>
      </w:r>
      <w:r w:rsidR="00F97AE5">
        <w:fldChar w:fldCharType="begin" w:fldLock="1"/>
      </w:r>
      <w:r w:rsidR="00F97AE5">
        <w:instrText>ADDIN CSL_CITATION { "citationItems" : [ { "id" : "ITEM-1", "itemData" : { "DOI" : "10.1021/jp2052568", "ISSN" : "1520-5207", "PMID" : "22035057", "abstract" : "The effects of Mg(2+) ions, in comparison with Na(+) ions, on DNA structure and conformational dynamics were studied by molecular dynamics simulations. Mg(2+) ions, with a stable hydration shell consisting of six water molecules, interact with DNA mainly through hydrogen bond interactions, which are sensitive to the local environment. Mg(2+) ions were found at the phosphate backbone and selectively in the major groove of G\u00b7C bases. The sequence-dependent specificity is of electrostatic nature and not caused by steric constraints. The adjacent N7 and O6 atoms at the guanine base create a negative potential environment and act as hydrogen bond acceptor for hydrated Mg(2+) ions, while the positively charged H atoms on the N6 amino group of adenine base repel the hydrated Mg(2+). The binding of Mg(2+) makes the DNA duplex more rigid compared to the Na-DNA system, as demonstrated by reduced conformational entropy and restricted local bending motion. The sequence-specific interaction between Mg(2+) and DNA molecules provides a hint into a rich condensation behavior of DNA in the sequence context by Mg(2+) ions.", "author" : [ { "dropping-particle" : "", "family" : "Li", "given" : "Weifeng", "non-dropping-particle" : "", "parse-names" : false, "suffix" : "" }, { "dropping-particle" : "", "family" : "Nordenski\u00f6ld", "given" : "Lars", "non-dropping-particle" : "", "parse-names" : false, "suffix" : "" }, { "dropping-particle" : "", "family" : "Mu", "given" : "Yuguang", "non-dropping-particle" : "", "parse-names" : false, "suffix" : "" } ], "container-title" : "The journal of physical chemistry. B", "id" : "ITEM-1", "issue" : "49", "issued" : { "date-parts" : [ [ "2011", "12", "15" ] ] }, "page" : "14713-20", "publisher" : "American Chemical Society", "title" : "Sequence-specific Mg2+-DNA interactions: a molecular dynamics simulation study.", "type" : "article-journal", "volume" : "115" }, "uris" : [ "http://www.mendeley.com/documents/?uuid=194ab637-33ef-41f7-8539-07cfda9c05fd" ] } ], "mendeley" : { "formattedCitation" : "[205]", "plainTextFormattedCitation" : "[205]" }, "properties" : { "noteIndex" : 0 }, "schema" : "https://github.com/citation-style-language/schema/raw/master/csl-citation.json" }</w:instrText>
      </w:r>
      <w:r w:rsidR="00F97AE5">
        <w:fldChar w:fldCharType="separate"/>
      </w:r>
      <w:r w:rsidR="00F97AE5" w:rsidRPr="00F97AE5">
        <w:rPr>
          <w:noProof/>
        </w:rPr>
        <w:t>[205]</w:t>
      </w:r>
      <w:r w:rsidR="00F97AE5">
        <w:fldChar w:fldCharType="end"/>
      </w:r>
      <w:r>
        <w:t xml:space="preserve"> have argued that the binding of </w:t>
      </w:r>
      <w:r w:rsidRPr="00B34B4A">
        <w:rPr>
          <w:vertAlign w:val="superscript"/>
        </w:rPr>
        <w:t>Mg2 +</w:t>
      </w:r>
      <w:r>
        <w:t xml:space="preserve"> rigidifies DNA compared to Na</w:t>
      </w:r>
      <w:r w:rsidRPr="00B34B4A">
        <w:rPr>
          <w:vertAlign w:val="superscript"/>
        </w:rPr>
        <w:t>+</w:t>
      </w:r>
      <w:r>
        <w:t>.</w:t>
      </w:r>
    </w:p>
    <w:p w:rsidR="00380B3E" w:rsidRDefault="00380B3E" w:rsidP="00380B3E">
      <w:r>
        <w:t xml:space="preserve">Two </w:t>
      </w:r>
      <w:proofErr w:type="gramStart"/>
      <w:r>
        <w:t>Mg(</w:t>
      </w:r>
      <w:proofErr w:type="gramEnd"/>
      <w:r>
        <w:t>H</w:t>
      </w:r>
      <w:r w:rsidRPr="00B34B4A">
        <w:rPr>
          <w:vertAlign w:val="subscript"/>
        </w:rPr>
        <w:t>2</w:t>
      </w:r>
      <w:r>
        <w:t>O)</w:t>
      </w:r>
      <w:r w:rsidRPr="00B34B4A">
        <w:rPr>
          <w:vertAlign w:val="subscript"/>
        </w:rPr>
        <w:t>6</w:t>
      </w:r>
      <w:r w:rsidRPr="00B34B4A">
        <w:rPr>
          <w:vertAlign w:val="superscript"/>
        </w:rPr>
        <w:t>2+</w:t>
      </w:r>
      <w:r>
        <w:t xml:space="preserve"> clusters are identified in the DNA deposited structure, located at G16·A17 in the minor groove and at G6·A7 in the major groove, adjacent to two of the BII sites at P7 and P17; these are shown in </w:t>
      </w:r>
      <w:r w:rsidR="00E43DAB">
        <w:fldChar w:fldCharType="begin"/>
      </w:r>
      <w:r w:rsidR="00E43DAB">
        <w:instrText xml:space="preserve"> REF _Ref424201855 \h </w:instrText>
      </w:r>
      <w:r w:rsidR="00E43DAB">
        <w:fldChar w:fldCharType="separate"/>
      </w:r>
      <w:r w:rsidR="00345430">
        <w:t xml:space="preserve">Figure </w:t>
      </w:r>
      <w:r w:rsidR="00345430">
        <w:rPr>
          <w:noProof/>
        </w:rPr>
        <w:t>5</w:t>
      </w:r>
      <w:r w:rsidR="00345430">
        <w:noBreakHyphen/>
      </w:r>
      <w:r w:rsidR="00345430">
        <w:rPr>
          <w:noProof/>
        </w:rPr>
        <w:t>13</w:t>
      </w:r>
      <w:r w:rsidR="00E43DAB">
        <w:fldChar w:fldCharType="end"/>
      </w:r>
      <w:r>
        <w:t xml:space="preserve">. These sites are also highly occupied with </w:t>
      </w:r>
      <w:r w:rsidR="00B34B4A">
        <w:t>Mg</w:t>
      </w:r>
      <w:r w:rsidR="00B34B4A" w:rsidRPr="00B34B4A">
        <w:rPr>
          <w:vertAlign w:val="superscript"/>
        </w:rPr>
        <w:t>2+</w:t>
      </w:r>
      <w:r>
        <w:t xml:space="preserve"> in the simulation. Additional ion sites must be present to neutralize the total charge, but were not modeled in the deposited structure. Other relatively well-localized sites for hydrated magnesium are evident in the simulation, both in the grooves and near phosphate positions (see </w:t>
      </w:r>
      <w:r w:rsidR="00E43DAB">
        <w:fldChar w:fldCharType="begin"/>
      </w:r>
      <w:r w:rsidR="00E43DAB">
        <w:instrText xml:space="preserve"> REF _Ref424201855 \h </w:instrText>
      </w:r>
      <w:r w:rsidR="00E43DAB">
        <w:fldChar w:fldCharType="separate"/>
      </w:r>
      <w:r w:rsidR="00345430">
        <w:t xml:space="preserve">Figure </w:t>
      </w:r>
      <w:r w:rsidR="00345430">
        <w:rPr>
          <w:noProof/>
        </w:rPr>
        <w:t>5</w:t>
      </w:r>
      <w:r w:rsidR="00345430">
        <w:noBreakHyphen/>
      </w:r>
      <w:r w:rsidR="00345430">
        <w:rPr>
          <w:noProof/>
        </w:rPr>
        <w:t>13</w:t>
      </w:r>
      <w:r w:rsidR="00E43DAB">
        <w:fldChar w:fldCharType="end"/>
      </w:r>
      <w:r>
        <w:t xml:space="preserve">). Almost all of the </w:t>
      </w:r>
      <w:r w:rsidR="00B34B4A">
        <w:t>Mg</w:t>
      </w:r>
      <w:r w:rsidR="00B34B4A" w:rsidRPr="00B34B4A">
        <w:rPr>
          <w:vertAlign w:val="superscript"/>
        </w:rPr>
        <w:t>2+</w:t>
      </w:r>
      <w:r>
        <w:t xml:space="preserve"> ions remain coordinated to six water molecules throughout the simulation: for 0.58% of the time, the ions have 5 waters in the first coordination shell. All of the ions have approximately the same diffusion constant (about 3 × 10− 9 cm2/s), so that the ions initially placed in crystallographic density have the same mobility as those randomly added to achieve neutrality. A fuller analysis of ion distributions probably requires additional simulations, preferably with less lattice distortion than that seen here, since magnesium ions are involved with bridging interactions between duplexes as well.</w:t>
      </w:r>
    </w:p>
    <w:p w:rsidR="00B34B4A" w:rsidRDefault="005627A2" w:rsidP="00B34B4A">
      <w:pPr>
        <w:keepNext/>
        <w:ind w:firstLine="0"/>
        <w:jc w:val="center"/>
      </w:pPr>
      <w:r>
        <w:rPr>
          <w:noProof/>
        </w:rPr>
        <w:drawing>
          <wp:inline distT="0" distB="0" distL="0" distR="0" wp14:anchorId="4D22AA02" wp14:editId="45E1002B">
            <wp:extent cx="3147802" cy="338247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5_13.jpg"/>
                    <pic:cNvPicPr/>
                  </pic:nvPicPr>
                  <pic:blipFill>
                    <a:blip r:embed="rId44">
                      <a:extLst>
                        <a:ext uri="{28A0092B-C50C-407E-A947-70E740481C1C}">
                          <a14:useLocalDpi xmlns:a14="http://schemas.microsoft.com/office/drawing/2010/main" val="0"/>
                        </a:ext>
                      </a:extLst>
                    </a:blip>
                    <a:stretch>
                      <a:fillRect/>
                    </a:stretch>
                  </pic:blipFill>
                  <pic:spPr>
                    <a:xfrm>
                      <a:off x="0" y="0"/>
                      <a:ext cx="3147802" cy="3382471"/>
                    </a:xfrm>
                    <a:prstGeom prst="rect">
                      <a:avLst/>
                    </a:prstGeom>
                  </pic:spPr>
                </pic:pic>
              </a:graphicData>
            </a:graphic>
          </wp:inline>
        </w:drawing>
      </w:r>
    </w:p>
    <w:p w:rsidR="005627A2" w:rsidRDefault="00B34B4A" w:rsidP="00105463">
      <w:pPr>
        <w:pStyle w:val="Caption"/>
      </w:pPr>
      <w:bookmarkStart w:id="83" w:name="_Ref424201855"/>
      <w:r>
        <w:t xml:space="preserve">Figure </w:t>
      </w:r>
      <w:fldSimple w:instr=" STYLEREF 2 \s ">
        <w:r w:rsidR="00345430">
          <w:rPr>
            <w:noProof/>
          </w:rPr>
          <w:t>5</w:t>
        </w:r>
      </w:fldSimple>
      <w:r w:rsidR="00A96617">
        <w:noBreakHyphen/>
      </w:r>
      <w:fldSimple w:instr=" SEQ Figure \* ARABIC \s 2 ">
        <w:r w:rsidR="00345430">
          <w:rPr>
            <w:noProof/>
          </w:rPr>
          <w:t>13</w:t>
        </w:r>
      </w:fldSimple>
      <w:bookmarkEnd w:id="83"/>
      <w:r>
        <w:t xml:space="preserve">. </w:t>
      </w:r>
      <w:r w:rsidRPr="00B34B4A">
        <w:t>Cartoon view of the 1D23 crystal structure, showing the two identified Mg</w:t>
      </w:r>
      <w:r w:rsidRPr="00105463">
        <w:rPr>
          <w:vertAlign w:val="superscript"/>
        </w:rPr>
        <w:t>2+</w:t>
      </w:r>
      <w:r w:rsidRPr="00B34B4A">
        <w:t xml:space="preserve"> ions as green spheres with attached water molecules (smaller red spheres). The mesh structure shows the Mg</w:t>
      </w:r>
      <w:r w:rsidRPr="00105463">
        <w:rPr>
          <w:vertAlign w:val="superscript"/>
        </w:rPr>
        <w:t>2+</w:t>
      </w:r>
      <w:r w:rsidRPr="00B34B4A">
        <w:t xml:space="preserve"> distribution from the simulation.</w:t>
      </w:r>
    </w:p>
    <w:p w:rsidR="00380B3E" w:rsidRDefault="00380B3E" w:rsidP="00380B3E">
      <w:r w:rsidRPr="00380B3E">
        <w:t>The analysis of the deformations in the distances between the centers of mass between the interface residues (</w:t>
      </w:r>
      <w:r w:rsidR="00E43DAB">
        <w:fldChar w:fldCharType="begin"/>
      </w:r>
      <w:r w:rsidR="00E43DAB">
        <w:instrText xml:space="preserve"> REF _Ref424201875 \h </w:instrText>
      </w:r>
      <w:r w:rsidR="00E43DAB">
        <w:fldChar w:fldCharType="separate"/>
      </w:r>
      <w:r w:rsidR="00345430">
        <w:t xml:space="preserve">Figure </w:t>
      </w:r>
      <w:r w:rsidR="00345430">
        <w:rPr>
          <w:noProof/>
        </w:rPr>
        <w:t>5</w:t>
      </w:r>
      <w:r w:rsidR="00345430">
        <w:noBreakHyphen/>
      </w:r>
      <w:r w:rsidR="00345430">
        <w:rPr>
          <w:noProof/>
        </w:rPr>
        <w:t>14</w:t>
      </w:r>
      <w:r w:rsidR="00E43DAB">
        <w:fldChar w:fldCharType="end"/>
      </w:r>
      <w:r w:rsidRPr="00380B3E">
        <w:t xml:space="preserve">) implicates all interfaces in crystal lattice deformations. The coaxial stacking (interface 1) shows small fluctuations and a compression by about 0.5 Å, whereas the other interfaces increase in average length by up to 0.5 Å, and individual copies exhibit much larger variations from the mean. These results are consistent with the larger average values and fluctuations for individual contacts that are shown in </w:t>
      </w:r>
      <w:r w:rsidR="00E43DAB">
        <w:fldChar w:fldCharType="begin"/>
      </w:r>
      <w:r w:rsidR="00E43DAB">
        <w:instrText xml:space="preserve"> REF _Ref424201542 \h </w:instrText>
      </w:r>
      <w:r w:rsidR="00E43DAB">
        <w:fldChar w:fldCharType="separate"/>
      </w:r>
      <w:r w:rsidR="00345430">
        <w:t xml:space="preserve">Table </w:t>
      </w:r>
      <w:r w:rsidR="00345430">
        <w:rPr>
          <w:noProof/>
        </w:rPr>
        <w:t>5</w:t>
      </w:r>
      <w:r w:rsidR="00345430">
        <w:noBreakHyphen/>
      </w:r>
      <w:r w:rsidR="00345430">
        <w:rPr>
          <w:noProof/>
        </w:rPr>
        <w:t>6</w:t>
      </w:r>
      <w:r w:rsidR="00E43DAB">
        <w:fldChar w:fldCharType="end"/>
      </w:r>
      <w:r w:rsidRPr="00380B3E">
        <w:t xml:space="preserve">. Deviations from the mean behavior are much greater for DNA than for RNA (compare </w:t>
      </w:r>
      <w:r w:rsidR="00E43DAB">
        <w:fldChar w:fldCharType="begin"/>
      </w:r>
      <w:r w:rsidR="00E43DAB">
        <w:instrText xml:space="preserve"> REF _Ref424201831 \h </w:instrText>
      </w:r>
      <w:r w:rsidR="00E43DAB">
        <w:fldChar w:fldCharType="separate"/>
      </w:r>
      <w:r w:rsidR="00345430">
        <w:t xml:space="preserve">Figure </w:t>
      </w:r>
      <w:r w:rsidR="00345430">
        <w:rPr>
          <w:noProof/>
        </w:rPr>
        <w:t>5</w:t>
      </w:r>
      <w:r w:rsidR="00345430">
        <w:noBreakHyphen/>
      </w:r>
      <w:r w:rsidR="00345430">
        <w:rPr>
          <w:noProof/>
        </w:rPr>
        <w:t>11</w:t>
      </w:r>
      <w:r w:rsidR="00E43DAB">
        <w:fldChar w:fldCharType="end"/>
      </w:r>
      <w:r w:rsidRPr="00380B3E">
        <w:t xml:space="preserve"> and </w:t>
      </w:r>
      <w:r w:rsidR="00E43DAB">
        <w:fldChar w:fldCharType="begin"/>
      </w:r>
      <w:r w:rsidR="00E43DAB">
        <w:instrText xml:space="preserve"> REF _Ref424201875 \h </w:instrText>
      </w:r>
      <w:r w:rsidR="00E43DAB">
        <w:fldChar w:fldCharType="separate"/>
      </w:r>
      <w:r w:rsidR="00345430">
        <w:t xml:space="preserve">Figure </w:t>
      </w:r>
      <w:r w:rsidR="00345430">
        <w:rPr>
          <w:noProof/>
        </w:rPr>
        <w:t>5</w:t>
      </w:r>
      <w:r w:rsidR="00345430">
        <w:noBreakHyphen/>
      </w:r>
      <w:r w:rsidR="00345430">
        <w:rPr>
          <w:noProof/>
        </w:rPr>
        <w:t>14</w:t>
      </w:r>
      <w:r w:rsidR="00E43DAB">
        <w:fldChar w:fldCharType="end"/>
      </w:r>
      <w:r w:rsidRPr="00380B3E">
        <w:t>)</w:t>
      </w:r>
      <w:r w:rsidR="00E43DAB">
        <w:t>.</w:t>
      </w:r>
    </w:p>
    <w:p w:rsidR="00105463" w:rsidRDefault="005627A2" w:rsidP="00105463">
      <w:pPr>
        <w:keepNext/>
        <w:ind w:firstLine="0"/>
        <w:jc w:val="center"/>
      </w:pPr>
      <w:r>
        <w:rPr>
          <w:noProof/>
        </w:rPr>
        <w:drawing>
          <wp:inline distT="0" distB="0" distL="0" distR="0" wp14:anchorId="63D04B9C" wp14:editId="48F17F48">
            <wp:extent cx="5033246" cy="567251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5_14.jpg"/>
                    <pic:cNvPicPr/>
                  </pic:nvPicPr>
                  <pic:blipFill>
                    <a:blip r:embed="rId45">
                      <a:extLst>
                        <a:ext uri="{28A0092B-C50C-407E-A947-70E740481C1C}">
                          <a14:useLocalDpi xmlns:a14="http://schemas.microsoft.com/office/drawing/2010/main" val="0"/>
                        </a:ext>
                      </a:extLst>
                    </a:blip>
                    <a:stretch>
                      <a:fillRect/>
                    </a:stretch>
                  </pic:blipFill>
                  <pic:spPr>
                    <a:xfrm>
                      <a:off x="0" y="0"/>
                      <a:ext cx="5033246" cy="5672517"/>
                    </a:xfrm>
                    <a:prstGeom prst="rect">
                      <a:avLst/>
                    </a:prstGeom>
                  </pic:spPr>
                </pic:pic>
              </a:graphicData>
            </a:graphic>
          </wp:inline>
        </w:drawing>
      </w:r>
    </w:p>
    <w:p w:rsidR="005627A2" w:rsidRDefault="00105463" w:rsidP="00A96617">
      <w:pPr>
        <w:pStyle w:val="Caption"/>
      </w:pPr>
      <w:bookmarkStart w:id="84" w:name="_Ref424201875"/>
      <w:r>
        <w:t xml:space="preserve">Figure </w:t>
      </w:r>
      <w:fldSimple w:instr=" STYLEREF 2 \s ">
        <w:r w:rsidR="00345430">
          <w:rPr>
            <w:noProof/>
          </w:rPr>
          <w:t>5</w:t>
        </w:r>
      </w:fldSimple>
      <w:r w:rsidR="00A96617">
        <w:noBreakHyphen/>
      </w:r>
      <w:fldSimple w:instr=" SEQ Figure \* ARABIC \s 2 ">
        <w:r w:rsidR="00345430">
          <w:rPr>
            <w:noProof/>
          </w:rPr>
          <w:t>14</w:t>
        </w:r>
      </w:fldSimple>
      <w:bookmarkEnd w:id="84"/>
      <w:r>
        <w:t xml:space="preserve">. </w:t>
      </w:r>
      <w:r w:rsidRPr="00105463">
        <w:t xml:space="preserve">Distances between the centers of mass between the </w:t>
      </w:r>
      <w:proofErr w:type="gramStart"/>
      <w:r w:rsidRPr="00105463">
        <w:t>interface</w:t>
      </w:r>
      <w:proofErr w:type="gramEnd"/>
      <w:r w:rsidRPr="00105463">
        <w:t xml:space="preserve"> residues for DNA. Black lines show the value from the X-ray structure. Bold blue lines are the average distances between interface centers of mass.</w:t>
      </w:r>
    </w:p>
    <w:p w:rsidR="00380B3E" w:rsidRDefault="00380B3E" w:rsidP="00380B3E">
      <w:r w:rsidRPr="00380B3E">
        <w:t xml:space="preserve">The displacements of the centers of mass from their ideal positions (averaged over time) for each duplex in the supercell are shown in </w:t>
      </w:r>
      <w:r w:rsidR="00E43DAB">
        <w:fldChar w:fldCharType="begin"/>
      </w:r>
      <w:r w:rsidR="00E43DAB">
        <w:instrText xml:space="preserve"> REF _Ref424201784 \h </w:instrText>
      </w:r>
      <w:r w:rsidR="00E43DAB">
        <w:fldChar w:fldCharType="separate"/>
      </w:r>
      <w:r w:rsidR="00345430">
        <w:t xml:space="preserve">Figure </w:t>
      </w:r>
      <w:r w:rsidR="00345430">
        <w:rPr>
          <w:noProof/>
        </w:rPr>
        <w:t>5</w:t>
      </w:r>
      <w:r w:rsidR="00345430">
        <w:noBreakHyphen/>
      </w:r>
      <w:r w:rsidR="00345430">
        <w:rPr>
          <w:noProof/>
        </w:rPr>
        <w:t>15</w:t>
      </w:r>
      <w:r w:rsidR="00E43DAB">
        <w:fldChar w:fldCharType="end"/>
      </w:r>
      <w:r w:rsidRPr="00380B3E">
        <w:t xml:space="preserve">. The average distance of each point from its ideal position is 0.37 Å for RNA and 1.77 Å for DNA. (For comparison, in a recent simulation of lysozyme, the mean deviations of the proteins from their ideal lattice positions was 0.27 Å.) Such large translations of some duplexes in the supercell correspond to a significant loss of crystal symmetry, which can also be seen in </w:t>
      </w:r>
      <w:r w:rsidR="00E43DAB">
        <w:fldChar w:fldCharType="begin"/>
      </w:r>
      <w:r w:rsidR="00E43DAB">
        <w:instrText xml:space="preserve"> REF _Ref424201629 \h </w:instrText>
      </w:r>
      <w:r w:rsidR="00E43DAB">
        <w:fldChar w:fldCharType="separate"/>
      </w:r>
      <w:r w:rsidR="00345430">
        <w:t xml:space="preserve">Figure </w:t>
      </w:r>
      <w:r w:rsidR="00345430">
        <w:rPr>
          <w:noProof/>
        </w:rPr>
        <w:t>5</w:t>
      </w:r>
      <w:r w:rsidR="00345430">
        <w:noBreakHyphen/>
      </w:r>
      <w:r w:rsidR="00345430">
        <w:rPr>
          <w:noProof/>
        </w:rPr>
        <w:t>2</w:t>
      </w:r>
      <w:r w:rsidR="00E43DAB">
        <w:fldChar w:fldCharType="end"/>
      </w:r>
      <w:r w:rsidRPr="00380B3E">
        <w:t>.</w:t>
      </w:r>
    </w:p>
    <w:p w:rsidR="00A96617" w:rsidRDefault="005627A2" w:rsidP="00A96617">
      <w:pPr>
        <w:keepNext/>
        <w:ind w:firstLine="0"/>
        <w:jc w:val="center"/>
      </w:pPr>
      <w:r>
        <w:rPr>
          <w:noProof/>
        </w:rPr>
        <w:drawing>
          <wp:inline distT="0" distB="0" distL="0" distR="0" wp14:anchorId="73ACBE4D" wp14:editId="450D854F">
            <wp:extent cx="4046018" cy="29374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5_15.jpg"/>
                    <pic:cNvPicPr/>
                  </pic:nvPicPr>
                  <pic:blipFill>
                    <a:blip r:embed="rId46">
                      <a:extLst>
                        <a:ext uri="{28A0092B-C50C-407E-A947-70E740481C1C}">
                          <a14:useLocalDpi xmlns:a14="http://schemas.microsoft.com/office/drawing/2010/main" val="0"/>
                        </a:ext>
                      </a:extLst>
                    </a:blip>
                    <a:stretch>
                      <a:fillRect/>
                    </a:stretch>
                  </pic:blipFill>
                  <pic:spPr>
                    <a:xfrm>
                      <a:off x="0" y="0"/>
                      <a:ext cx="4046018" cy="2937409"/>
                    </a:xfrm>
                    <a:prstGeom prst="rect">
                      <a:avLst/>
                    </a:prstGeom>
                  </pic:spPr>
                </pic:pic>
              </a:graphicData>
            </a:graphic>
          </wp:inline>
        </w:drawing>
      </w:r>
    </w:p>
    <w:p w:rsidR="005627A2" w:rsidRDefault="00A96617" w:rsidP="00A96617">
      <w:pPr>
        <w:pStyle w:val="Caption"/>
      </w:pPr>
      <w:bookmarkStart w:id="85" w:name="_Ref424201784"/>
      <w:r>
        <w:t xml:space="preserve">Figure </w:t>
      </w:r>
      <w:fldSimple w:instr=" STYLEREF 2 \s ">
        <w:r w:rsidR="00345430">
          <w:rPr>
            <w:noProof/>
          </w:rPr>
          <w:t>5</w:t>
        </w:r>
      </w:fldSimple>
      <w:r>
        <w:noBreakHyphen/>
      </w:r>
      <w:fldSimple w:instr=" SEQ Figure \* ARABIC \s 2 ">
        <w:r w:rsidR="00345430">
          <w:rPr>
            <w:noProof/>
          </w:rPr>
          <w:t>15</w:t>
        </w:r>
      </w:fldSimple>
      <w:bookmarkEnd w:id="85"/>
      <w:r>
        <w:t xml:space="preserve">. </w:t>
      </w:r>
      <w:r w:rsidRPr="00A96617">
        <w:t>The center of mass position for each of the 32 duplexes, where the origin represents their position in an ideal lattice.</w:t>
      </w:r>
    </w:p>
    <w:p w:rsidR="00380B3E" w:rsidRDefault="00380B3E" w:rsidP="00380B3E">
      <w:pPr>
        <w:pStyle w:val="Heading3"/>
      </w:pPr>
      <w:r>
        <w:t>Conclusions</w:t>
      </w:r>
    </w:p>
    <w:p w:rsidR="00380B3E" w:rsidRDefault="00380B3E" w:rsidP="00380B3E">
      <w:r>
        <w:t xml:space="preserve">We have performed crystal simulations of 1D23 and 1RNA in the “supercell” with 32 copies of each duplex, as well as solution simulation of isolated duplexes. As has been seen in earlier studies, the average duplex structures from crystal simulation match the experimental structure much more closely than the average structures from solution simulations with the same force field. There is a general tendency for the solution simulation to flatten the variations in </w:t>
      </w:r>
      <w:proofErr w:type="spellStart"/>
      <w:r>
        <w:t>helicoidal</w:t>
      </w:r>
      <w:proofErr w:type="spellEnd"/>
      <w:r>
        <w:t xml:space="preserve"> parameters seen in the crystal (and, presumably, stabilized by crystal packing interactions.) Fluctuations about the average structure in the crystal simulation are in good agreement with refined B-factors for base atoms, but are somewhat higher for the sugar-phosphate backbone atoms; fluctuations in solution are considerably higher than in the crystal lattice.</w:t>
      </w:r>
    </w:p>
    <w:p w:rsidR="00380B3E" w:rsidRDefault="00380B3E" w:rsidP="00380B3E">
      <w:r>
        <w:t xml:space="preserve">On the other hand, the contacts that stabilize the crystal lattice are not extensive in these crystals, especially for DNA, and our simulations show a progressive deformation of the lattice, such that the duplexes move away from the “proper” positions in the supercell by 1 to 2 Å. This is </w:t>
      </w:r>
      <w:proofErr w:type="gramStart"/>
      <w:r>
        <w:t>more true</w:t>
      </w:r>
      <w:proofErr w:type="gramEnd"/>
      <w:r>
        <w:t xml:space="preserve"> for DNA than for RNA, perhaps by virtue of having fewer hydrogen bonds between duplexes to stabilize the lattice. Another factor may simply be the shorter simulation time for RNA. The results of the present work represent the largest all-atom crystal “supercell” simulations of nucleic acid to date, and provide a clearer understanding of the structural and dynamical parameters for RNA and DNA crystals. They also offer insights into a new challenge for force-field simulations in crystals and non-crystalline applications with weak interactions between chains. Future studies are planned to investigate dependencies on force fields, water models, and methods of representing ion interactions.</w:t>
      </w:r>
    </w:p>
    <w:p w:rsidR="00380B3E" w:rsidRDefault="00380B3E" w:rsidP="00380B3E">
      <w:pPr>
        <w:pStyle w:val="Heading3"/>
      </w:pPr>
      <w:r>
        <w:t>Acknowledgements</w:t>
      </w:r>
    </w:p>
    <w:p w:rsidR="006651FB" w:rsidRDefault="00380B3E" w:rsidP="00380B3E">
      <w:pPr>
        <w:rPr>
          <w:rFonts w:eastAsiaTheme="majorEastAsia"/>
          <w:b/>
          <w:bCs/>
          <w:i/>
          <w:iCs/>
          <w:sz w:val="32"/>
          <w:szCs w:val="32"/>
        </w:rPr>
      </w:pPr>
      <w:r>
        <w:t>This work was supported by NIH grant GM103297. We thank Tom Cheatham for the useful discussions.</w:t>
      </w:r>
      <w:r w:rsidR="006651FB">
        <w:br w:type="page"/>
      </w:r>
    </w:p>
    <w:p w:rsidR="00917222" w:rsidRDefault="00917222" w:rsidP="00AE0F62">
      <w:pPr>
        <w:pStyle w:val="Heading1"/>
      </w:pPr>
      <w:bookmarkStart w:id="86" w:name="_Toc424205682"/>
      <w:r>
        <w:t>Improved crystallographic methods through crystal molecular dynamics</w:t>
      </w:r>
      <w:bookmarkEnd w:id="86"/>
    </w:p>
    <w:p w:rsidR="00917222" w:rsidRDefault="00917222" w:rsidP="00AA70F5">
      <w:pPr>
        <w:pStyle w:val="Heading2"/>
      </w:pPr>
      <w:bookmarkStart w:id="87" w:name="_Toc424205683"/>
      <w:r>
        <w:t>AFITT</w:t>
      </w:r>
      <w:bookmarkEnd w:id="87"/>
    </w:p>
    <w:p w:rsidR="00483C80" w:rsidRPr="00917222"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88" w:name="_Toc424205684"/>
      <w:r>
        <w:t>Phenix-Amber</w:t>
      </w:r>
      <w:bookmarkEnd w:id="88"/>
    </w:p>
    <w:p w:rsidR="00483C80" w:rsidRDefault="00483C80" w:rsidP="00483C80">
      <w:r>
        <w:t xml:space="preserve">Blah </w:t>
      </w:r>
      <w:proofErr w:type="spellStart"/>
      <w:r>
        <w:t>blah</w:t>
      </w:r>
      <w:proofErr w:type="spellEnd"/>
    </w:p>
    <w:p w:rsidR="00FA56E6" w:rsidRDefault="00FA56E6">
      <w:pPr>
        <w:rPr>
          <w:b/>
          <w:i/>
          <w:sz w:val="32"/>
        </w:rPr>
      </w:pPr>
      <w:r>
        <w:br w:type="page"/>
      </w:r>
    </w:p>
    <w:p w:rsidR="006651FB" w:rsidRPr="00917222" w:rsidRDefault="006651FB" w:rsidP="004325F8">
      <w:pPr>
        <w:pStyle w:val="Heading1"/>
        <w:numPr>
          <w:ilvl w:val="0"/>
          <w:numId w:val="0"/>
        </w:numPr>
      </w:pPr>
      <w:bookmarkStart w:id="89" w:name="_Toc424205685"/>
      <w:r>
        <w:t>Bibliography</w:t>
      </w:r>
      <w:bookmarkEnd w:id="89"/>
    </w:p>
    <w:p w:rsidR="00F97AE5" w:rsidRPr="00F97AE5" w:rsidRDefault="006651FB">
      <w:pPr>
        <w:pStyle w:val="NormalWeb"/>
        <w:ind w:left="640" w:hanging="640"/>
        <w:divId w:val="741097789"/>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F97AE5" w:rsidRPr="00F97AE5">
        <w:rPr>
          <w:rFonts w:ascii="Garamond" w:hAnsi="Garamond"/>
          <w:noProof/>
          <w:sz w:val="22"/>
        </w:rPr>
        <w:t>[1]</w:t>
      </w:r>
      <w:r w:rsidR="00F97AE5" w:rsidRPr="00F97AE5">
        <w:rPr>
          <w:rFonts w:ascii="Garamond" w:hAnsi="Garamond"/>
          <w:noProof/>
          <w:sz w:val="22"/>
        </w:rPr>
        <w:tab/>
        <w:t xml:space="preserve">B. Rupp, </w:t>
      </w:r>
      <w:r w:rsidR="00F97AE5" w:rsidRPr="00F97AE5">
        <w:rPr>
          <w:rFonts w:ascii="Garamond" w:hAnsi="Garamond"/>
          <w:i/>
          <w:iCs/>
          <w:noProof/>
          <w:sz w:val="22"/>
        </w:rPr>
        <w:t>Biomolecular Crystallography</w:t>
      </w:r>
      <w:r w:rsidR="00F97AE5" w:rsidRPr="00F97AE5">
        <w:rPr>
          <w:rFonts w:ascii="Garamond" w:hAnsi="Garamond"/>
          <w:noProof/>
          <w:sz w:val="22"/>
        </w:rPr>
        <w:t>. New York: Garland Science, Taylor &amp; Francis Group,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w:t>
      </w:r>
      <w:r w:rsidRPr="00F97AE5">
        <w:rPr>
          <w:rFonts w:ascii="Garamond" w:hAnsi="Garamond"/>
          <w:noProof/>
          <w:sz w:val="22"/>
        </w:rPr>
        <w:tab/>
        <w:t xml:space="preserve">D. Blow, </w:t>
      </w:r>
      <w:r w:rsidRPr="00F97AE5">
        <w:rPr>
          <w:rFonts w:ascii="Garamond" w:hAnsi="Garamond"/>
          <w:i/>
          <w:iCs/>
          <w:noProof/>
          <w:sz w:val="22"/>
        </w:rPr>
        <w:t>Outline of Crystallography for Biologists</w:t>
      </w:r>
      <w:r w:rsidRPr="00F97AE5">
        <w:rPr>
          <w:rFonts w:ascii="Garamond" w:hAnsi="Garamond"/>
          <w:noProof/>
          <w:sz w:val="22"/>
        </w:rPr>
        <w:t>. New York: Oxford University Press, 200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w:t>
      </w:r>
      <w:r w:rsidRPr="00F97AE5">
        <w:rPr>
          <w:rFonts w:ascii="Garamond" w:hAnsi="Garamond"/>
          <w:noProof/>
          <w:sz w:val="22"/>
        </w:rPr>
        <w:tab/>
        <w:t xml:space="preserve">C. Hammond, </w:t>
      </w:r>
      <w:r w:rsidRPr="00F97AE5">
        <w:rPr>
          <w:rFonts w:ascii="Garamond" w:hAnsi="Garamond"/>
          <w:i/>
          <w:iCs/>
          <w:noProof/>
          <w:sz w:val="22"/>
        </w:rPr>
        <w:t>The Basics of Crystallography and Diffraction</w:t>
      </w:r>
      <w:r w:rsidRPr="00F97AE5">
        <w:rPr>
          <w:rFonts w:ascii="Garamond" w:hAnsi="Garamond"/>
          <w:noProof/>
          <w:sz w:val="22"/>
        </w:rPr>
        <w:t>. New York: Oxford University Press, 199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w:t>
      </w:r>
      <w:r w:rsidRPr="00F97AE5">
        <w:rPr>
          <w:rFonts w:ascii="Garamond" w:hAnsi="Garamond"/>
          <w:noProof/>
          <w:sz w:val="22"/>
        </w:rPr>
        <w:tab/>
        <w:t xml:space="preserve">A. McPherson, “A brief history of protein crystal growth,” </w:t>
      </w:r>
      <w:r w:rsidRPr="00F97AE5">
        <w:rPr>
          <w:rFonts w:ascii="Garamond" w:hAnsi="Garamond"/>
          <w:i/>
          <w:iCs/>
          <w:noProof/>
          <w:sz w:val="22"/>
        </w:rPr>
        <w:t>J. Cryst. Growth</w:t>
      </w:r>
      <w:r w:rsidRPr="00F97AE5">
        <w:rPr>
          <w:rFonts w:ascii="Garamond" w:hAnsi="Garamond"/>
          <w:noProof/>
          <w:sz w:val="22"/>
        </w:rPr>
        <w:t>, vol. 110, no. 1–2, pp. 1–10, Mar. 199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w:t>
      </w:r>
      <w:r w:rsidRPr="00F97AE5">
        <w:rPr>
          <w:rFonts w:ascii="Garamond" w:hAnsi="Garamond"/>
          <w:noProof/>
          <w:sz w:val="22"/>
        </w:rPr>
        <w:tab/>
        <w:t xml:space="preserve">P. Ewald, </w:t>
      </w:r>
      <w:r w:rsidRPr="00F97AE5">
        <w:rPr>
          <w:rFonts w:ascii="Garamond" w:hAnsi="Garamond"/>
          <w:i/>
          <w:iCs/>
          <w:noProof/>
          <w:sz w:val="22"/>
        </w:rPr>
        <w:t>Fifty Years of X-Ray Diffraction</w:t>
      </w:r>
      <w:r w:rsidRPr="00F97AE5">
        <w:rPr>
          <w:rFonts w:ascii="Garamond" w:hAnsi="Garamond"/>
          <w:noProof/>
          <w:sz w:val="22"/>
        </w:rPr>
        <w:t>. Springer, 197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w:t>
      </w:r>
      <w:r w:rsidRPr="00F97AE5">
        <w:rPr>
          <w:rFonts w:ascii="Garamond" w:hAnsi="Garamond"/>
          <w:noProof/>
          <w:sz w:val="22"/>
        </w:rPr>
        <w:tab/>
        <w:t xml:space="preserve">M. Eckert, “Max von Laue and the discovery of X-ray diffraction in 1912,” </w:t>
      </w:r>
      <w:r w:rsidRPr="00F97AE5">
        <w:rPr>
          <w:rFonts w:ascii="Garamond" w:hAnsi="Garamond"/>
          <w:i/>
          <w:iCs/>
          <w:noProof/>
          <w:sz w:val="22"/>
        </w:rPr>
        <w:t>Ann. Phys.</w:t>
      </w:r>
      <w:r w:rsidRPr="00F97AE5">
        <w:rPr>
          <w:rFonts w:ascii="Garamond" w:hAnsi="Garamond"/>
          <w:noProof/>
          <w:sz w:val="22"/>
        </w:rPr>
        <w:t>, vol. 524, no. 5, pp. A83–A85, May 20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w:t>
      </w:r>
      <w:r w:rsidRPr="00F97AE5">
        <w:rPr>
          <w:rFonts w:ascii="Garamond" w:hAnsi="Garamond"/>
          <w:noProof/>
          <w:sz w:val="22"/>
        </w:rPr>
        <w:tab/>
        <w:t xml:space="preserve">W. Bragg, “The Specular Reflection of X-rays.,” </w:t>
      </w:r>
      <w:r w:rsidRPr="00F97AE5">
        <w:rPr>
          <w:rFonts w:ascii="Garamond" w:hAnsi="Garamond"/>
          <w:i/>
          <w:iCs/>
          <w:noProof/>
          <w:sz w:val="22"/>
        </w:rPr>
        <w:t>Nature</w:t>
      </w:r>
      <w:r w:rsidRPr="00F97AE5">
        <w:rPr>
          <w:rFonts w:ascii="Garamond" w:hAnsi="Garamond"/>
          <w:noProof/>
          <w:sz w:val="22"/>
        </w:rPr>
        <w:t>, vol. 90, no. 2250, pp. 410–410, Dec. 19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w:t>
      </w:r>
      <w:r w:rsidRPr="00F97AE5">
        <w:rPr>
          <w:rFonts w:ascii="Garamond" w:hAnsi="Garamond"/>
          <w:noProof/>
          <w:sz w:val="22"/>
        </w:rPr>
        <w:tab/>
        <w:t xml:space="preserve">W. L. Bragg, “The Structure of Some Crystals as Indicated by Their Diffraction of X-rays,” </w:t>
      </w:r>
      <w:r w:rsidRPr="00F97AE5">
        <w:rPr>
          <w:rFonts w:ascii="Garamond" w:hAnsi="Garamond"/>
          <w:i/>
          <w:iCs/>
          <w:noProof/>
          <w:sz w:val="22"/>
        </w:rPr>
        <w:t>Proc. R. Soc. A Math. Phys. Eng. Sci.</w:t>
      </w:r>
      <w:r w:rsidRPr="00F97AE5">
        <w:rPr>
          <w:rFonts w:ascii="Garamond" w:hAnsi="Garamond"/>
          <w:noProof/>
          <w:sz w:val="22"/>
        </w:rPr>
        <w:t>, vol. 89, no. 610, pp. 248–277, Sep. 19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9]</w:t>
      </w:r>
      <w:r w:rsidRPr="00F97AE5">
        <w:rPr>
          <w:rFonts w:ascii="Garamond" w:hAnsi="Garamond"/>
          <w:noProof/>
          <w:sz w:val="22"/>
        </w:rPr>
        <w:tab/>
        <w:t xml:space="preserve">J. C. Kendrew, G. Bodo, H. M. Dintzis, R. G. Parrish, H. Wyckoff, and D. C. Phillips, “A Three-Dimensional Model of the Myoglobin Molecule Obtained by X-Ray Analysis,” </w:t>
      </w:r>
      <w:r w:rsidRPr="00F97AE5">
        <w:rPr>
          <w:rFonts w:ascii="Garamond" w:hAnsi="Garamond"/>
          <w:i/>
          <w:iCs/>
          <w:noProof/>
          <w:sz w:val="22"/>
        </w:rPr>
        <w:t>Nature</w:t>
      </w:r>
      <w:r w:rsidRPr="00F97AE5">
        <w:rPr>
          <w:rFonts w:ascii="Garamond" w:hAnsi="Garamond"/>
          <w:noProof/>
          <w:sz w:val="22"/>
        </w:rPr>
        <w:t>, vol. 181, no. 4610, pp. 662–666, Mar. 195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w:t>
      </w:r>
      <w:r w:rsidRPr="00F97AE5">
        <w:rPr>
          <w:rFonts w:ascii="Garamond" w:hAnsi="Garamond"/>
          <w:noProof/>
          <w:sz w:val="22"/>
        </w:rPr>
        <w:tab/>
        <w:t xml:space="preserve">E. N. Maslen, A. G. Fox, and M. A. O’Keefe, </w:t>
      </w:r>
      <w:r w:rsidRPr="00F97AE5">
        <w:rPr>
          <w:rFonts w:ascii="Garamond" w:hAnsi="Garamond"/>
          <w:i/>
          <w:iCs/>
          <w:noProof/>
          <w:sz w:val="22"/>
        </w:rPr>
        <w:t>International Tables for Crystallography, Volunme C: Mathematical, Physical and Chemical Tables</w:t>
      </w:r>
      <w:r w:rsidRPr="00F97AE5">
        <w:rPr>
          <w:rFonts w:ascii="Garamond" w:hAnsi="Garamond"/>
          <w:noProof/>
          <w:sz w:val="22"/>
        </w:rPr>
        <w:t>, 2nd ed. Dordrecht: Kluwer Academic Publishers, 199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w:t>
      </w:r>
      <w:r w:rsidRPr="00F97AE5">
        <w:rPr>
          <w:rFonts w:ascii="Garamond" w:hAnsi="Garamond"/>
          <w:noProof/>
          <w:sz w:val="22"/>
        </w:rPr>
        <w:tab/>
        <w:t xml:space="preserve">R. A. Engh and R. Huber, “Accurate bond and angle parameters for X-ray protein structure refinement,” </w:t>
      </w:r>
      <w:r w:rsidRPr="00F97AE5">
        <w:rPr>
          <w:rFonts w:ascii="Garamond" w:hAnsi="Garamond"/>
          <w:i/>
          <w:iCs/>
          <w:noProof/>
          <w:sz w:val="22"/>
        </w:rPr>
        <w:t>Acta Crystallogr., Sect. A</w:t>
      </w:r>
      <w:r w:rsidRPr="00F97AE5">
        <w:rPr>
          <w:rFonts w:ascii="Garamond" w:hAnsi="Garamond"/>
          <w:noProof/>
          <w:sz w:val="22"/>
        </w:rPr>
        <w:t>, vol. 47, no. 4, pp. 392–400, Jul. 199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w:t>
      </w:r>
      <w:r w:rsidRPr="00F97AE5">
        <w:rPr>
          <w:rFonts w:ascii="Garamond" w:hAnsi="Garamond"/>
          <w:noProof/>
          <w:sz w:val="22"/>
        </w:rPr>
        <w:tab/>
        <w:t xml:space="preserve">R. A. Engh and R. Huber, “Structure quality and target parameters,” in </w:t>
      </w:r>
      <w:r w:rsidRPr="00F97AE5">
        <w:rPr>
          <w:rFonts w:ascii="Garamond" w:hAnsi="Garamond"/>
          <w:i/>
          <w:iCs/>
          <w:noProof/>
          <w:sz w:val="22"/>
        </w:rPr>
        <w:t>International Tables for Crystallography. Volume F: Crystallography of Biological Macromolecules</w:t>
      </w:r>
      <w:r w:rsidRPr="00F97AE5">
        <w:rPr>
          <w:rFonts w:ascii="Garamond" w:hAnsi="Garamond"/>
          <w:noProof/>
          <w:sz w:val="22"/>
        </w:rPr>
        <w:t>, M. G. Rossman and E. Arnold, Eds. Dordrecht: Kluwer, 2001, pp. 382–39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w:t>
      </w:r>
      <w:r w:rsidRPr="00F97AE5">
        <w:rPr>
          <w:rFonts w:ascii="Garamond" w:hAnsi="Garamond"/>
          <w:noProof/>
          <w:sz w:val="22"/>
        </w:rPr>
        <w:tab/>
        <w:t xml:space="preserve">R. J. Read, “Improved Fourier coefficients for maps using phases from partial structures with errors,” </w:t>
      </w:r>
      <w:r w:rsidRPr="00F97AE5">
        <w:rPr>
          <w:rFonts w:ascii="Garamond" w:hAnsi="Garamond"/>
          <w:i/>
          <w:iCs/>
          <w:noProof/>
          <w:sz w:val="22"/>
        </w:rPr>
        <w:t>Acta Crystallogr. Sect. A Found. Crystallogr.</w:t>
      </w:r>
      <w:r w:rsidRPr="00F97AE5">
        <w:rPr>
          <w:rFonts w:ascii="Garamond" w:hAnsi="Garamond"/>
          <w:noProof/>
          <w:sz w:val="22"/>
        </w:rPr>
        <w:t>, vol. 42, no. 3, pp. 140–149, May 198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w:t>
      </w:r>
      <w:r w:rsidRPr="00F97AE5">
        <w:rPr>
          <w:rFonts w:ascii="Garamond" w:hAnsi="Garamond"/>
          <w:noProof/>
          <w:sz w:val="22"/>
        </w:rPr>
        <w:tab/>
        <w:t xml:space="preserve">D. W. J. Cruickshank, “The determination of the anisotropic thermal motion of atoms in crystals,” </w:t>
      </w:r>
      <w:r w:rsidRPr="00F97AE5">
        <w:rPr>
          <w:rFonts w:ascii="Garamond" w:hAnsi="Garamond"/>
          <w:i/>
          <w:iCs/>
          <w:noProof/>
          <w:sz w:val="22"/>
        </w:rPr>
        <w:t>Acta Crystallogr.</w:t>
      </w:r>
      <w:r w:rsidRPr="00F97AE5">
        <w:rPr>
          <w:rFonts w:ascii="Garamond" w:hAnsi="Garamond"/>
          <w:noProof/>
          <w:sz w:val="22"/>
        </w:rPr>
        <w:t>, vol. 9, no. 9, pp. 747–753, Sep. 195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w:t>
      </w:r>
      <w:r w:rsidRPr="00F97AE5">
        <w:rPr>
          <w:rFonts w:ascii="Garamond" w:hAnsi="Garamond"/>
          <w:noProof/>
          <w:sz w:val="22"/>
        </w:rPr>
        <w:tab/>
        <w:t xml:space="preserve">B. T. M. Willis and A. W. Pryor, </w:t>
      </w:r>
      <w:r w:rsidRPr="00F97AE5">
        <w:rPr>
          <w:rFonts w:ascii="Garamond" w:hAnsi="Garamond"/>
          <w:i/>
          <w:iCs/>
          <w:noProof/>
          <w:sz w:val="22"/>
        </w:rPr>
        <w:t>Thermal Vibrations in Crystallography</w:t>
      </w:r>
      <w:r w:rsidRPr="00F97AE5">
        <w:rPr>
          <w:rFonts w:ascii="Garamond" w:hAnsi="Garamond"/>
          <w:noProof/>
          <w:sz w:val="22"/>
        </w:rPr>
        <w:t>. Cambridge, United Kingdom: Cambridge University Press, 197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w:t>
      </w:r>
      <w:r w:rsidRPr="00F97AE5">
        <w:rPr>
          <w:rFonts w:ascii="Garamond" w:hAnsi="Garamond"/>
          <w:noProof/>
          <w:sz w:val="22"/>
        </w:rPr>
        <w:tab/>
        <w:t xml:space="preserve">H. M. Berman, J. Westbrook, Z. Feng, G. Gilliland, T. N. Bhat, H. Weissig, I. N. Shindyalov, and P. E. Bourne, “The Protein Data Bank.,” </w:t>
      </w:r>
      <w:r w:rsidRPr="00F97AE5">
        <w:rPr>
          <w:rFonts w:ascii="Garamond" w:hAnsi="Garamond"/>
          <w:i/>
          <w:iCs/>
          <w:noProof/>
          <w:sz w:val="22"/>
        </w:rPr>
        <w:t>Nucleic Acids Res.</w:t>
      </w:r>
      <w:r w:rsidRPr="00F97AE5">
        <w:rPr>
          <w:rFonts w:ascii="Garamond" w:hAnsi="Garamond"/>
          <w:noProof/>
          <w:sz w:val="22"/>
        </w:rPr>
        <w:t>, vol. 28, no. 1, pp. 235–42, Jan. 200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w:t>
      </w:r>
      <w:r w:rsidRPr="00F97AE5">
        <w:rPr>
          <w:rFonts w:ascii="Garamond" w:hAnsi="Garamond"/>
          <w:noProof/>
          <w:sz w:val="22"/>
        </w:rPr>
        <w:tab/>
        <w:t xml:space="preserve">M. Allen and D. Tildesley, </w:t>
      </w:r>
      <w:r w:rsidRPr="00F97AE5">
        <w:rPr>
          <w:rFonts w:ascii="Garamond" w:hAnsi="Garamond"/>
          <w:i/>
          <w:iCs/>
          <w:noProof/>
          <w:sz w:val="22"/>
        </w:rPr>
        <w:t>Computer Simulations of Liquids</w:t>
      </w:r>
      <w:r w:rsidRPr="00F97AE5">
        <w:rPr>
          <w:rFonts w:ascii="Garamond" w:hAnsi="Garamond"/>
          <w:noProof/>
          <w:sz w:val="22"/>
        </w:rPr>
        <w:t>. Oxford University Press, 198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w:t>
      </w:r>
      <w:r w:rsidRPr="00F97AE5">
        <w:rPr>
          <w:rFonts w:ascii="Garamond" w:hAnsi="Garamond"/>
          <w:noProof/>
          <w:sz w:val="22"/>
        </w:rPr>
        <w:tab/>
        <w:t xml:space="preserve">J. Haile, </w:t>
      </w:r>
      <w:r w:rsidRPr="00F97AE5">
        <w:rPr>
          <w:rFonts w:ascii="Garamond" w:hAnsi="Garamond"/>
          <w:i/>
          <w:iCs/>
          <w:noProof/>
          <w:sz w:val="22"/>
        </w:rPr>
        <w:t>Molecular Dynamics Simulation: Elementary Methods.</w:t>
      </w:r>
      <w:r w:rsidRPr="00F97AE5">
        <w:rPr>
          <w:rFonts w:ascii="Garamond" w:hAnsi="Garamond"/>
          <w:noProof/>
          <w:sz w:val="22"/>
        </w:rPr>
        <w:t xml:space="preserve"> New York: John Wiley &amp; Sons, Inc., 199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w:t>
      </w:r>
      <w:r w:rsidRPr="00F97AE5">
        <w:rPr>
          <w:rFonts w:ascii="Garamond" w:hAnsi="Garamond"/>
          <w:noProof/>
          <w:sz w:val="22"/>
        </w:rPr>
        <w:tab/>
        <w:t xml:space="preserve">A. Leach, </w:t>
      </w:r>
      <w:r w:rsidRPr="00F97AE5">
        <w:rPr>
          <w:rFonts w:ascii="Garamond" w:hAnsi="Garamond"/>
          <w:i/>
          <w:iCs/>
          <w:noProof/>
          <w:sz w:val="22"/>
        </w:rPr>
        <w:t>Molecular Modelling: Principles and Applications</w:t>
      </w:r>
      <w:r w:rsidRPr="00F97AE5">
        <w:rPr>
          <w:rFonts w:ascii="Garamond" w:hAnsi="Garamond"/>
          <w:noProof/>
          <w:sz w:val="22"/>
        </w:rPr>
        <w:t>. Prentice Hall, 200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0]</w:t>
      </w:r>
      <w:r w:rsidRPr="00F97AE5">
        <w:rPr>
          <w:rFonts w:ascii="Garamond" w:hAnsi="Garamond"/>
          <w:noProof/>
          <w:sz w:val="22"/>
        </w:rPr>
        <w:tab/>
        <w:t xml:space="preserve">T. Schlick, </w:t>
      </w:r>
      <w:r w:rsidRPr="00F97AE5">
        <w:rPr>
          <w:rFonts w:ascii="Garamond" w:hAnsi="Garamond"/>
          <w:i/>
          <w:iCs/>
          <w:noProof/>
          <w:sz w:val="22"/>
        </w:rPr>
        <w:t>Molecular Modeling and Simulation.</w:t>
      </w:r>
      <w:r w:rsidRPr="00F97AE5">
        <w:rPr>
          <w:rFonts w:ascii="Garamond" w:hAnsi="Garamond"/>
          <w:noProof/>
          <w:sz w:val="22"/>
        </w:rPr>
        <w:t xml:space="preserve"> New York: Springer, 200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1]</w:t>
      </w:r>
      <w:r w:rsidRPr="00F97AE5">
        <w:rPr>
          <w:rFonts w:ascii="Garamond" w:hAnsi="Garamond"/>
          <w:noProof/>
          <w:sz w:val="22"/>
        </w:rPr>
        <w:tab/>
        <w:t xml:space="preserve">C. Cramer, </w:t>
      </w:r>
      <w:r w:rsidRPr="00F97AE5">
        <w:rPr>
          <w:rFonts w:ascii="Garamond" w:hAnsi="Garamond"/>
          <w:i/>
          <w:iCs/>
          <w:noProof/>
          <w:sz w:val="22"/>
        </w:rPr>
        <w:t>Essentials of Computational Chemistry</w:t>
      </w:r>
      <w:r w:rsidRPr="00F97AE5">
        <w:rPr>
          <w:rFonts w:ascii="Garamond" w:hAnsi="Garamond"/>
          <w:noProof/>
          <w:sz w:val="22"/>
        </w:rPr>
        <w:t>. John Wiley &amp; Sons, Inc.,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2]</w:t>
      </w:r>
      <w:r w:rsidRPr="00F97AE5">
        <w:rPr>
          <w:rFonts w:ascii="Garamond" w:hAnsi="Garamond"/>
          <w:noProof/>
          <w:sz w:val="22"/>
        </w:rPr>
        <w:tab/>
        <w:t xml:space="preserve">D. Frenkel and B. Smit, </w:t>
      </w:r>
      <w:r w:rsidRPr="00F97AE5">
        <w:rPr>
          <w:rFonts w:ascii="Garamond" w:hAnsi="Garamond"/>
          <w:i/>
          <w:iCs/>
          <w:noProof/>
          <w:sz w:val="22"/>
        </w:rPr>
        <w:t>Understanding Molecular Simulation: from algorithms to applications.</w:t>
      </w:r>
      <w:r w:rsidRPr="00F97AE5">
        <w:rPr>
          <w:rFonts w:ascii="Garamond" w:hAnsi="Garamond"/>
          <w:noProof/>
          <w:sz w:val="22"/>
        </w:rPr>
        <w:t xml:space="preserve"> San Diego: Academic Press, 200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3]</w:t>
      </w:r>
      <w:r w:rsidRPr="00F97AE5">
        <w:rPr>
          <w:rFonts w:ascii="Garamond" w:hAnsi="Garamond"/>
          <w:noProof/>
          <w:sz w:val="22"/>
        </w:rPr>
        <w:tab/>
        <w:t xml:space="preserve">B. J. Alder and T. E. Wainwright, “Studies in Molecular Dynamics. I. General Method,” </w:t>
      </w:r>
      <w:r w:rsidRPr="00F97AE5">
        <w:rPr>
          <w:rFonts w:ascii="Garamond" w:hAnsi="Garamond"/>
          <w:i/>
          <w:iCs/>
          <w:noProof/>
          <w:sz w:val="22"/>
        </w:rPr>
        <w:t>J. Chem. Phys.</w:t>
      </w:r>
      <w:r w:rsidRPr="00F97AE5">
        <w:rPr>
          <w:rFonts w:ascii="Garamond" w:hAnsi="Garamond"/>
          <w:noProof/>
          <w:sz w:val="22"/>
        </w:rPr>
        <w:t>, vol. 31, no. 2, p. 459, Aug. 195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4]</w:t>
      </w:r>
      <w:r w:rsidRPr="00F97AE5">
        <w:rPr>
          <w:rFonts w:ascii="Garamond" w:hAnsi="Garamond"/>
          <w:noProof/>
          <w:sz w:val="22"/>
        </w:rPr>
        <w:tab/>
        <w:t xml:space="preserve">A. Rahman, “Correlations in the Motion of Atoms in Liquid Argon,” </w:t>
      </w:r>
      <w:r w:rsidRPr="00F97AE5">
        <w:rPr>
          <w:rFonts w:ascii="Garamond" w:hAnsi="Garamond"/>
          <w:i/>
          <w:iCs/>
          <w:noProof/>
          <w:sz w:val="22"/>
        </w:rPr>
        <w:t>Phys. Rev.</w:t>
      </w:r>
      <w:r w:rsidRPr="00F97AE5">
        <w:rPr>
          <w:rFonts w:ascii="Garamond" w:hAnsi="Garamond"/>
          <w:noProof/>
          <w:sz w:val="22"/>
        </w:rPr>
        <w:t>, vol. 136, no. 2A, pp. A405–A411, Oct. 196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5]</w:t>
      </w:r>
      <w:r w:rsidRPr="00F97AE5">
        <w:rPr>
          <w:rFonts w:ascii="Garamond" w:hAnsi="Garamond"/>
          <w:noProof/>
          <w:sz w:val="22"/>
        </w:rPr>
        <w:tab/>
        <w:t xml:space="preserve">J. A. McCammon, B. R. Gelin, and M. Karplus, “Dynamics of folded proteins,” </w:t>
      </w:r>
      <w:r w:rsidRPr="00F97AE5">
        <w:rPr>
          <w:rFonts w:ascii="Garamond" w:hAnsi="Garamond"/>
          <w:i/>
          <w:iCs/>
          <w:noProof/>
          <w:sz w:val="22"/>
        </w:rPr>
        <w:t>Nature</w:t>
      </w:r>
      <w:r w:rsidRPr="00F97AE5">
        <w:rPr>
          <w:rFonts w:ascii="Garamond" w:hAnsi="Garamond"/>
          <w:noProof/>
          <w:sz w:val="22"/>
        </w:rPr>
        <w:t>, vol. 267, no. 5612, pp. 585–590, Jun. 197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6]</w:t>
      </w:r>
      <w:r w:rsidRPr="00F97AE5">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7]</w:t>
      </w:r>
      <w:r w:rsidRPr="00F97AE5">
        <w:rPr>
          <w:rFonts w:ascii="Garamond" w:hAnsi="Garamond"/>
          <w:noProof/>
          <w:sz w:val="22"/>
        </w:rPr>
        <w:tab/>
        <w:t xml:space="preserve">A.-P. Hynninen and M. F. Crowley, “New faster CHARMM molecular dynamics engine.,” </w:t>
      </w:r>
      <w:r w:rsidRPr="00F97AE5">
        <w:rPr>
          <w:rFonts w:ascii="Garamond" w:hAnsi="Garamond"/>
          <w:i/>
          <w:iCs/>
          <w:noProof/>
          <w:sz w:val="22"/>
        </w:rPr>
        <w:t>J. Comput. Chem.</w:t>
      </w:r>
      <w:r w:rsidRPr="00F97AE5">
        <w:rPr>
          <w:rFonts w:ascii="Garamond" w:hAnsi="Garamond"/>
          <w:noProof/>
          <w:sz w:val="22"/>
        </w:rPr>
        <w:t>, vol. 35, no. 5, pp. 406–13, Feb.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8]</w:t>
      </w:r>
      <w:r w:rsidRPr="00F97AE5">
        <w:rPr>
          <w:rFonts w:ascii="Garamond" w:hAnsi="Garamond"/>
          <w:noProof/>
          <w:sz w:val="22"/>
        </w:rPr>
        <w:tab/>
        <w:t xml:space="preserve">J. C. Phillips, R. Braun, W. Wang, J. Gumbart, E. Tajkhorshid, E. Villa, C. Chipot, R. D. Skeel, L. Kalé, and K. Schulten, “Scalable molecular dynamics with NAMD.,” </w:t>
      </w:r>
      <w:r w:rsidRPr="00F97AE5">
        <w:rPr>
          <w:rFonts w:ascii="Garamond" w:hAnsi="Garamond"/>
          <w:i/>
          <w:iCs/>
          <w:noProof/>
          <w:sz w:val="22"/>
        </w:rPr>
        <w:t>J. Comput. Chem.</w:t>
      </w:r>
      <w:r w:rsidRPr="00F97AE5">
        <w:rPr>
          <w:rFonts w:ascii="Garamond" w:hAnsi="Garamond"/>
          <w:noProof/>
          <w:sz w:val="22"/>
        </w:rPr>
        <w:t>, vol. 26, no. 16, pp. 1781–802, Dec. 200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9]</w:t>
      </w:r>
      <w:r w:rsidRPr="00F97AE5">
        <w:rPr>
          <w:rFonts w:ascii="Garamond" w:hAnsi="Garamond"/>
          <w:noProof/>
          <w:sz w:val="22"/>
        </w:rPr>
        <w:tab/>
        <w:t xml:space="preserve">B. Hess, C. Kutzner, D. van der Spoel, and E. Lindahl, “GROMACS 4:  Algorithms for Highly Efficient, Load-Balanced, and Scalable Molecular Simulation,” </w:t>
      </w:r>
      <w:r w:rsidRPr="00F97AE5">
        <w:rPr>
          <w:rFonts w:ascii="Garamond" w:hAnsi="Garamond"/>
          <w:i/>
          <w:iCs/>
          <w:noProof/>
          <w:sz w:val="22"/>
        </w:rPr>
        <w:t>J. Chem. Theory Comput.</w:t>
      </w:r>
      <w:r w:rsidRPr="00F97AE5">
        <w:rPr>
          <w:rFonts w:ascii="Garamond" w:hAnsi="Garamond"/>
          <w:noProof/>
          <w:sz w:val="22"/>
        </w:rPr>
        <w:t>, vol. 4, no. 3, pp. 435–447, Mar. 200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0]</w:t>
      </w:r>
      <w:r w:rsidRPr="00F97AE5">
        <w:rPr>
          <w:rFonts w:ascii="Garamond" w:hAnsi="Garamond"/>
          <w:noProof/>
          <w:sz w:val="22"/>
        </w:rPr>
        <w:tab/>
        <w:t xml:space="preserve">V. Hornak, R. Abel, A. Okur, B. Strockbine, A. Roitberg, and C. Simmerling, “Comparison of multiple Amber force fields and development of improved protein backbone parameters.,” </w:t>
      </w:r>
      <w:r w:rsidRPr="00F97AE5">
        <w:rPr>
          <w:rFonts w:ascii="Garamond" w:hAnsi="Garamond"/>
          <w:i/>
          <w:iCs/>
          <w:noProof/>
          <w:sz w:val="22"/>
        </w:rPr>
        <w:t>Proteins</w:t>
      </w:r>
      <w:r w:rsidRPr="00F97AE5">
        <w:rPr>
          <w:rFonts w:ascii="Garamond" w:hAnsi="Garamond"/>
          <w:noProof/>
          <w:sz w:val="22"/>
        </w:rPr>
        <w:t>, vol. 65, no. 3, pp. 712–725,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1]</w:t>
      </w:r>
      <w:r w:rsidRPr="00F97AE5">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F97AE5">
        <w:rPr>
          <w:rFonts w:ascii="Garamond" w:hAnsi="Garamond"/>
          <w:i/>
          <w:iCs/>
          <w:noProof/>
          <w:sz w:val="22"/>
        </w:rPr>
        <w:t>J. Am. Chem. Soc.</w:t>
      </w:r>
      <w:r w:rsidRPr="00F97AE5">
        <w:rPr>
          <w:rFonts w:ascii="Garamond" w:hAnsi="Garamond"/>
          <w:noProof/>
          <w:sz w:val="22"/>
        </w:rPr>
        <w:t>, vol. 117, no. 19, pp. 5179–5197, May 199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2]</w:t>
      </w:r>
      <w:r w:rsidRPr="00F97AE5">
        <w:rPr>
          <w:rFonts w:ascii="Garamond" w:hAnsi="Garamond"/>
          <w:noProof/>
          <w:sz w:val="22"/>
        </w:rPr>
        <w:tab/>
        <w:t xml:space="preserve">D. S. Cerutti, W. C. Swope, J. E. Rice, and D. A. Case, “ff14ipq: a self-consistent force field for condensed-phase simulations of proteins.,” </w:t>
      </w:r>
      <w:r w:rsidRPr="00F97AE5">
        <w:rPr>
          <w:rFonts w:ascii="Garamond" w:hAnsi="Garamond"/>
          <w:i/>
          <w:iCs/>
          <w:noProof/>
          <w:sz w:val="22"/>
        </w:rPr>
        <w:t>J. Chem. Theory Comput.</w:t>
      </w:r>
      <w:r w:rsidRPr="00F97AE5">
        <w:rPr>
          <w:rFonts w:ascii="Garamond" w:hAnsi="Garamond"/>
          <w:noProof/>
          <w:sz w:val="22"/>
        </w:rPr>
        <w:t>, vol. 10, no. 10, pp. 4515–4534, Oct.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3]</w:t>
      </w:r>
      <w:r w:rsidRPr="00F97AE5">
        <w:rPr>
          <w:rFonts w:ascii="Garamond" w:hAnsi="Garamond"/>
          <w:noProof/>
          <w:sz w:val="22"/>
        </w:rPr>
        <w:tab/>
        <w:t xml:space="preserve">K. Vanommeslaeghe and A. D. MacKerell, “CHARMM additive and polarizable force fields for biophysics and computer-aided drug design.,” </w:t>
      </w:r>
      <w:r w:rsidRPr="00F97AE5">
        <w:rPr>
          <w:rFonts w:ascii="Garamond" w:hAnsi="Garamond"/>
          <w:i/>
          <w:iCs/>
          <w:noProof/>
          <w:sz w:val="22"/>
        </w:rPr>
        <w:t>Biochim. Biophys. Acta</w:t>
      </w:r>
      <w:r w:rsidRPr="00F97AE5">
        <w:rPr>
          <w:rFonts w:ascii="Garamond" w:hAnsi="Garamond"/>
          <w:noProof/>
          <w:sz w:val="22"/>
        </w:rPr>
        <w:t>, vol. 1850, no. 5, pp. 861–871, May 201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4]</w:t>
      </w:r>
      <w:r w:rsidRPr="00F97AE5">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F97AE5">
        <w:rPr>
          <w:rFonts w:ascii="Garamond" w:hAnsi="Garamond"/>
          <w:i/>
          <w:iCs/>
          <w:noProof/>
          <w:sz w:val="22"/>
        </w:rPr>
        <w:t>J. Phys. Chem. B</w:t>
      </w:r>
      <w:r w:rsidRPr="00F97AE5">
        <w:rPr>
          <w:rFonts w:ascii="Garamond" w:hAnsi="Garamond"/>
          <w:noProof/>
          <w:sz w:val="22"/>
        </w:rPr>
        <w:t>, vol. 114, no. 8, pp. 2549–64, Mar.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5]</w:t>
      </w:r>
      <w:r w:rsidRPr="00F97AE5">
        <w:rPr>
          <w:rFonts w:ascii="Garamond" w:hAnsi="Garamond"/>
          <w:noProof/>
          <w:sz w:val="22"/>
        </w:rPr>
        <w:tab/>
        <w:t xml:space="preserve">P. Ren, C. Wu, and J. W. Ponder, “Polarizable Atomic Multipole-based Molecular Mechanics for Organic Molecules.,” </w:t>
      </w:r>
      <w:r w:rsidRPr="00F97AE5">
        <w:rPr>
          <w:rFonts w:ascii="Garamond" w:hAnsi="Garamond"/>
          <w:i/>
          <w:iCs/>
          <w:noProof/>
          <w:sz w:val="22"/>
        </w:rPr>
        <w:t>J. Chem. Theory Comput.</w:t>
      </w:r>
      <w:r w:rsidRPr="00F97AE5">
        <w:rPr>
          <w:rFonts w:ascii="Garamond" w:hAnsi="Garamond"/>
          <w:noProof/>
          <w:sz w:val="22"/>
        </w:rPr>
        <w:t>, vol. 7, no. 10, pp. 3143–3161, Oct.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6]</w:t>
      </w:r>
      <w:r w:rsidRPr="00F97AE5">
        <w:rPr>
          <w:rFonts w:ascii="Garamond" w:hAnsi="Garamond"/>
          <w:noProof/>
          <w:sz w:val="22"/>
        </w:rPr>
        <w:tab/>
        <w:t xml:space="preserve">H. J. C. Berendsen, J. P. M. Postma, W. F. van Gunsteren, A. DiNola, and J. R. Haak, “Molecular dynamics with coupling to an external bath,” </w:t>
      </w:r>
      <w:r w:rsidRPr="00F97AE5">
        <w:rPr>
          <w:rFonts w:ascii="Garamond" w:hAnsi="Garamond"/>
          <w:i/>
          <w:iCs/>
          <w:noProof/>
          <w:sz w:val="22"/>
        </w:rPr>
        <w:t>J. Chem. Phys.</w:t>
      </w:r>
      <w:r w:rsidRPr="00F97AE5">
        <w:rPr>
          <w:rFonts w:ascii="Garamond" w:hAnsi="Garamond"/>
          <w:noProof/>
          <w:sz w:val="22"/>
        </w:rPr>
        <w:t>, vol. 81, no. 8, p. 3684, Oct. 198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7]</w:t>
      </w:r>
      <w:r w:rsidRPr="00F97AE5">
        <w:rPr>
          <w:rFonts w:ascii="Garamond" w:hAnsi="Garamond"/>
          <w:noProof/>
          <w:sz w:val="22"/>
        </w:rPr>
        <w:tab/>
        <w:t xml:space="preserve">J. A. Izaguirre, D. P. Catarello, J. M. Wozniak, and R. D. Skeel, “Langevin stabilization of molecular dynamics,” </w:t>
      </w:r>
      <w:r w:rsidRPr="00F97AE5">
        <w:rPr>
          <w:rFonts w:ascii="Garamond" w:hAnsi="Garamond"/>
          <w:i/>
          <w:iCs/>
          <w:noProof/>
          <w:sz w:val="22"/>
        </w:rPr>
        <w:t>J. Chem. Phys.</w:t>
      </w:r>
      <w:r w:rsidRPr="00F97AE5">
        <w:rPr>
          <w:rFonts w:ascii="Garamond" w:hAnsi="Garamond"/>
          <w:noProof/>
          <w:sz w:val="22"/>
        </w:rPr>
        <w:t>, vol. 114, no. 5, p. 2090, Feb. 200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8]</w:t>
      </w:r>
      <w:r w:rsidRPr="00F97AE5">
        <w:rPr>
          <w:rFonts w:ascii="Garamond" w:hAnsi="Garamond"/>
          <w:noProof/>
          <w:sz w:val="22"/>
        </w:rPr>
        <w:tab/>
        <w:t xml:space="preserve">S. Miyamoto and P. A. Kollman, “Settle: An analytical version of the SHAKE and RATTLE algorithm for rigid water models,” </w:t>
      </w:r>
      <w:r w:rsidRPr="00F97AE5">
        <w:rPr>
          <w:rFonts w:ascii="Garamond" w:hAnsi="Garamond"/>
          <w:i/>
          <w:iCs/>
          <w:noProof/>
          <w:sz w:val="22"/>
        </w:rPr>
        <w:t>J. Comput. Chem.</w:t>
      </w:r>
      <w:r w:rsidRPr="00F97AE5">
        <w:rPr>
          <w:rFonts w:ascii="Garamond" w:hAnsi="Garamond"/>
          <w:noProof/>
          <w:sz w:val="22"/>
        </w:rPr>
        <w:t>, vol. 13, no. 8, pp. 952–962, 199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39]</w:t>
      </w:r>
      <w:r w:rsidRPr="00F97AE5">
        <w:rPr>
          <w:rFonts w:ascii="Garamond" w:hAnsi="Garamond"/>
          <w:noProof/>
          <w:sz w:val="22"/>
        </w:rPr>
        <w:tab/>
        <w:t xml:space="preserve">J. Ryckaert, G. Ciccotti, and H. Berendsen, “Numerical integration of the cartesian equations of motion of a system with constraints: molecular dynamics of n-alkanes,” </w:t>
      </w:r>
      <w:r w:rsidRPr="00F97AE5">
        <w:rPr>
          <w:rFonts w:ascii="Garamond" w:hAnsi="Garamond"/>
          <w:i/>
          <w:iCs/>
          <w:noProof/>
          <w:sz w:val="22"/>
        </w:rPr>
        <w:t>J. Comput. Phys.</w:t>
      </w:r>
      <w:r w:rsidRPr="00F97AE5">
        <w:rPr>
          <w:rFonts w:ascii="Garamond" w:hAnsi="Garamond"/>
          <w:noProof/>
          <w:sz w:val="22"/>
        </w:rPr>
        <w:t>, vol. 23, no. 3, pp. 327–341, Mar. 197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0]</w:t>
      </w:r>
      <w:r w:rsidRPr="00F97AE5">
        <w:rPr>
          <w:rFonts w:ascii="Garamond" w:hAnsi="Garamond"/>
          <w:noProof/>
          <w:sz w:val="22"/>
        </w:rPr>
        <w:tab/>
        <w:t xml:space="preserve">H. C. Andersen, “Rattle: A ‘velocity’ version of the shake algorithm for molecular dynamics calculations,” </w:t>
      </w:r>
      <w:r w:rsidRPr="00F97AE5">
        <w:rPr>
          <w:rFonts w:ascii="Garamond" w:hAnsi="Garamond"/>
          <w:i/>
          <w:iCs/>
          <w:noProof/>
          <w:sz w:val="22"/>
        </w:rPr>
        <w:t>J. Comput. Phys.</w:t>
      </w:r>
      <w:r w:rsidRPr="00F97AE5">
        <w:rPr>
          <w:rFonts w:ascii="Garamond" w:hAnsi="Garamond"/>
          <w:noProof/>
          <w:sz w:val="22"/>
        </w:rPr>
        <w:t>, vol. 52, no. 1, pp. 24–34, Oct. 198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1]</w:t>
      </w:r>
      <w:r w:rsidRPr="00F97AE5">
        <w:rPr>
          <w:rFonts w:ascii="Garamond" w:hAnsi="Garamond"/>
          <w:noProof/>
          <w:sz w:val="22"/>
        </w:rPr>
        <w:tab/>
        <w:t xml:space="preserve">D. E. Shaw, “166 Millisecond-long molecular dynamics simulations of proteins on a special-purpose machine,” </w:t>
      </w:r>
      <w:r w:rsidRPr="00F97AE5">
        <w:rPr>
          <w:rFonts w:ascii="Garamond" w:hAnsi="Garamond"/>
          <w:i/>
          <w:iCs/>
          <w:noProof/>
          <w:sz w:val="22"/>
        </w:rPr>
        <w:t>J. Biomol. Struct. Dyn.</w:t>
      </w:r>
      <w:r w:rsidRPr="00F97AE5">
        <w:rPr>
          <w:rFonts w:ascii="Garamond" w:hAnsi="Garamond"/>
          <w:noProof/>
          <w:sz w:val="22"/>
        </w:rPr>
        <w:t>, vol. 31, no. sup1, pp. 108–108, Jan.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2]</w:t>
      </w:r>
      <w:r w:rsidRPr="00F97AE5">
        <w:rPr>
          <w:rFonts w:ascii="Garamond" w:hAnsi="Garamond"/>
          <w:noProof/>
          <w:sz w:val="22"/>
        </w:rPr>
        <w:tab/>
        <w:t xml:space="preserve">K. J. Bowers, R. O. Dror, and D. E. Shaw, “The midpoint method for parallelization of particle simulations.,” </w:t>
      </w:r>
      <w:r w:rsidRPr="00F97AE5">
        <w:rPr>
          <w:rFonts w:ascii="Garamond" w:hAnsi="Garamond"/>
          <w:i/>
          <w:iCs/>
          <w:noProof/>
          <w:sz w:val="22"/>
        </w:rPr>
        <w:t>J. Chem. Phys.</w:t>
      </w:r>
      <w:r w:rsidRPr="00F97AE5">
        <w:rPr>
          <w:rFonts w:ascii="Garamond" w:hAnsi="Garamond"/>
          <w:noProof/>
          <w:sz w:val="22"/>
        </w:rPr>
        <w:t>, vol. 124, no. 18, p. 184109, May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3]</w:t>
      </w:r>
      <w:r w:rsidRPr="00F97AE5">
        <w:rPr>
          <w:rFonts w:ascii="Garamond" w:hAnsi="Garamond"/>
          <w:noProof/>
          <w:sz w:val="22"/>
        </w:rPr>
        <w:tab/>
        <w:t xml:space="preserve">K. J. Bowers, R. O. Dror, and D. E. Shaw, “Zonal methods for the parallel execution of range-limited N-body simulations,” </w:t>
      </w:r>
      <w:r w:rsidRPr="00F97AE5">
        <w:rPr>
          <w:rFonts w:ascii="Garamond" w:hAnsi="Garamond"/>
          <w:i/>
          <w:iCs/>
          <w:noProof/>
          <w:sz w:val="22"/>
        </w:rPr>
        <w:t>J. Comput. Phys.</w:t>
      </w:r>
      <w:r w:rsidRPr="00F97AE5">
        <w:rPr>
          <w:rFonts w:ascii="Garamond" w:hAnsi="Garamond"/>
          <w:noProof/>
          <w:sz w:val="22"/>
        </w:rPr>
        <w:t>, vol. 221, no. 1, pp. 303–329, Jan.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4]</w:t>
      </w:r>
      <w:r w:rsidRPr="00F97AE5">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F97AE5">
        <w:rPr>
          <w:rFonts w:ascii="Garamond" w:hAnsi="Garamond"/>
          <w:i/>
          <w:iCs/>
          <w:noProof/>
          <w:sz w:val="22"/>
        </w:rPr>
        <w:t>J. Chem. Phys.</w:t>
      </w:r>
      <w:r w:rsidRPr="00F97AE5">
        <w:rPr>
          <w:rFonts w:ascii="Garamond" w:hAnsi="Garamond"/>
          <w:noProof/>
          <w:sz w:val="22"/>
        </w:rPr>
        <w:t>, vol. 99, no. 10, pp. 8345–8348, 199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5]</w:t>
      </w:r>
      <w:r w:rsidRPr="00F97AE5">
        <w:rPr>
          <w:rFonts w:ascii="Garamond" w:hAnsi="Garamond"/>
          <w:noProof/>
          <w:sz w:val="22"/>
        </w:rPr>
        <w:tab/>
        <w:t xml:space="preserve">T. Darden, D. M. York, and L. Pedersen, “Particle mesh Ewald: An N*log(N) method for Ewald sums in large systems,” </w:t>
      </w:r>
      <w:r w:rsidRPr="00F97AE5">
        <w:rPr>
          <w:rFonts w:ascii="Garamond" w:hAnsi="Garamond"/>
          <w:i/>
          <w:iCs/>
          <w:noProof/>
          <w:sz w:val="22"/>
        </w:rPr>
        <w:t>J. Chem. Phys.</w:t>
      </w:r>
      <w:r w:rsidRPr="00F97AE5">
        <w:rPr>
          <w:rFonts w:ascii="Garamond" w:hAnsi="Garamond"/>
          <w:noProof/>
          <w:sz w:val="22"/>
        </w:rPr>
        <w:t>, vol. 98, no. 12, p. 10089, Jun. 199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6]</w:t>
      </w:r>
      <w:r w:rsidRPr="00F97AE5">
        <w:rPr>
          <w:rFonts w:ascii="Garamond" w:hAnsi="Garamond"/>
          <w:noProof/>
          <w:sz w:val="22"/>
        </w:rPr>
        <w:tab/>
        <w:t xml:space="preserve">H. J. C. Berendsen, J. R. Grigera, and T. P. Straatsma, “The missing term in effective pair potentials,” </w:t>
      </w:r>
      <w:r w:rsidRPr="00F97AE5">
        <w:rPr>
          <w:rFonts w:ascii="Garamond" w:hAnsi="Garamond"/>
          <w:i/>
          <w:iCs/>
          <w:noProof/>
          <w:sz w:val="22"/>
        </w:rPr>
        <w:t>J. Phys. Chem.</w:t>
      </w:r>
      <w:r w:rsidRPr="00F97AE5">
        <w:rPr>
          <w:rFonts w:ascii="Garamond" w:hAnsi="Garamond"/>
          <w:noProof/>
          <w:sz w:val="22"/>
        </w:rPr>
        <w:t>, vol. 91, no. 24, pp. 6269–6271, Nov. 198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7]</w:t>
      </w:r>
      <w:r w:rsidRPr="00F97AE5">
        <w:rPr>
          <w:rFonts w:ascii="Garamond" w:hAnsi="Garamond"/>
          <w:noProof/>
          <w:sz w:val="22"/>
        </w:rPr>
        <w:tab/>
        <w:t xml:space="preserve">W. L. Jorgensen, J. Chandrasekhar, J. D. Madura, R. W. Impey, and M. L. Klein, “Comparison of simple potential functions for simulating liquid water,” </w:t>
      </w:r>
      <w:r w:rsidRPr="00F97AE5">
        <w:rPr>
          <w:rFonts w:ascii="Garamond" w:hAnsi="Garamond"/>
          <w:i/>
          <w:iCs/>
          <w:noProof/>
          <w:sz w:val="22"/>
        </w:rPr>
        <w:t>J. Chem. Phys.</w:t>
      </w:r>
      <w:r w:rsidRPr="00F97AE5">
        <w:rPr>
          <w:rFonts w:ascii="Garamond" w:hAnsi="Garamond"/>
          <w:noProof/>
          <w:sz w:val="22"/>
        </w:rPr>
        <w:t>, vol. 79, no. 2, p. 926, Jul. 198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8]</w:t>
      </w:r>
      <w:r w:rsidRPr="00F97AE5">
        <w:rPr>
          <w:rFonts w:ascii="Garamond" w:hAnsi="Garamond"/>
          <w:noProof/>
          <w:sz w:val="22"/>
        </w:rPr>
        <w:tab/>
        <w:t xml:space="preserve">H. W. Horn, W. C. Swope, J. W. Pitera, J. D. Madura, T. J. Dick, G. L. Hura, and T. Head-Gordon, “Development of an improved four-site water model for biomolecular simulations: TIP4P-Ew.,” </w:t>
      </w:r>
      <w:r w:rsidRPr="00F97AE5">
        <w:rPr>
          <w:rFonts w:ascii="Garamond" w:hAnsi="Garamond"/>
          <w:i/>
          <w:iCs/>
          <w:noProof/>
          <w:sz w:val="22"/>
        </w:rPr>
        <w:t>J. Chem. Phys.</w:t>
      </w:r>
      <w:r w:rsidRPr="00F97AE5">
        <w:rPr>
          <w:rFonts w:ascii="Garamond" w:hAnsi="Garamond"/>
          <w:noProof/>
          <w:sz w:val="22"/>
        </w:rPr>
        <w:t>, vol. 120, no. 20, pp. 9665–78, May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49]</w:t>
      </w:r>
      <w:r w:rsidRPr="00F97AE5">
        <w:rPr>
          <w:rFonts w:ascii="Garamond" w:hAnsi="Garamond"/>
          <w:noProof/>
          <w:sz w:val="22"/>
        </w:rPr>
        <w:tab/>
        <w:t xml:space="preserve">D. Borek, W. Minor, and Z. Otwinowski, “Measurement errors and their consequences in protein crystallography,” </w:t>
      </w:r>
      <w:r w:rsidRPr="00F97AE5">
        <w:rPr>
          <w:rFonts w:ascii="Garamond" w:hAnsi="Garamond"/>
          <w:i/>
          <w:iCs/>
          <w:noProof/>
          <w:sz w:val="22"/>
        </w:rPr>
        <w:t>Acta Crystallogr., Sect. D</w:t>
      </w:r>
      <w:r w:rsidRPr="00F97AE5">
        <w:rPr>
          <w:rFonts w:ascii="Garamond" w:hAnsi="Garamond"/>
          <w:noProof/>
          <w:sz w:val="22"/>
        </w:rPr>
        <w:t>, vol. 59, no. 11, pp. 2031–2038, Oct. 200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0]</w:t>
      </w:r>
      <w:r w:rsidRPr="00F97AE5">
        <w:rPr>
          <w:rFonts w:ascii="Garamond" w:hAnsi="Garamond"/>
          <w:noProof/>
          <w:sz w:val="22"/>
        </w:rPr>
        <w:tab/>
        <w:t xml:space="preserve">J. M. Holton and K. A. Frankel, “The minimum crystal size needed for a complete diffraction data set.,” </w:t>
      </w:r>
      <w:r w:rsidRPr="00F97AE5">
        <w:rPr>
          <w:rFonts w:ascii="Garamond" w:hAnsi="Garamond"/>
          <w:i/>
          <w:iCs/>
          <w:noProof/>
          <w:sz w:val="22"/>
        </w:rPr>
        <w:t>Acta Crystallogr., Sect. D</w:t>
      </w:r>
      <w:r w:rsidRPr="00F97AE5">
        <w:rPr>
          <w:rFonts w:ascii="Garamond" w:hAnsi="Garamond"/>
          <w:noProof/>
          <w:sz w:val="22"/>
        </w:rPr>
        <w:t>, vol. 66, no. Pt 4, pp. 393–408, Apr.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1]</w:t>
      </w:r>
      <w:r w:rsidRPr="00F97AE5">
        <w:rPr>
          <w:rFonts w:ascii="Garamond" w:hAnsi="Garamond"/>
          <w:noProof/>
          <w:sz w:val="22"/>
        </w:rPr>
        <w:tab/>
        <w:t xml:space="preserve">J. M. Holton, “A beginner’s guide to radiation damage.,” </w:t>
      </w:r>
      <w:r w:rsidRPr="00F97AE5">
        <w:rPr>
          <w:rFonts w:ascii="Garamond" w:hAnsi="Garamond"/>
          <w:i/>
          <w:iCs/>
          <w:noProof/>
          <w:sz w:val="22"/>
        </w:rPr>
        <w:t>J. Synchrotron Radiat.</w:t>
      </w:r>
      <w:r w:rsidRPr="00F97AE5">
        <w:rPr>
          <w:rFonts w:ascii="Garamond" w:hAnsi="Garamond"/>
          <w:noProof/>
          <w:sz w:val="22"/>
        </w:rPr>
        <w:t>, vol. 16, no. Pt 2, pp. 133–42, Mar.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2]</w:t>
      </w:r>
      <w:r w:rsidRPr="00F97AE5">
        <w:rPr>
          <w:rFonts w:ascii="Garamond" w:hAnsi="Garamond"/>
          <w:noProof/>
          <w:sz w:val="22"/>
        </w:rPr>
        <w:tab/>
        <w:t xml:space="preserve">N. Furnham, T. L. Blundell, M. A. DePristo, and T. C. Terwilliger, “Is one solution good enough?,” </w:t>
      </w:r>
      <w:r w:rsidRPr="00F97AE5">
        <w:rPr>
          <w:rFonts w:ascii="Garamond" w:hAnsi="Garamond"/>
          <w:i/>
          <w:iCs/>
          <w:noProof/>
          <w:sz w:val="22"/>
        </w:rPr>
        <w:t>Nat. Struct. Mol. Biol.</w:t>
      </w:r>
      <w:r w:rsidRPr="00F97AE5">
        <w:rPr>
          <w:rFonts w:ascii="Garamond" w:hAnsi="Garamond"/>
          <w:noProof/>
          <w:sz w:val="22"/>
        </w:rPr>
        <w:t>, vol. 13, no. 3, pp. 184–5, Mar.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3]</w:t>
      </w:r>
      <w:r w:rsidRPr="00F97AE5">
        <w:rPr>
          <w:rFonts w:ascii="Garamond" w:hAnsi="Garamond"/>
          <w:noProof/>
          <w:sz w:val="22"/>
        </w:rPr>
        <w:tab/>
        <w:t xml:space="preserve">B. T. Burnley, P. V Afonine, P. D. Adams, and P. Gros, “Modelling dynamics in protein crystal structures by ensemble refinement,” </w:t>
      </w:r>
      <w:r w:rsidRPr="00F97AE5">
        <w:rPr>
          <w:rFonts w:ascii="Garamond" w:hAnsi="Garamond"/>
          <w:i/>
          <w:iCs/>
          <w:noProof/>
          <w:sz w:val="22"/>
        </w:rPr>
        <w:t>Elife</w:t>
      </w:r>
      <w:r w:rsidRPr="00F97AE5">
        <w:rPr>
          <w:rFonts w:ascii="Garamond" w:hAnsi="Garamond"/>
          <w:noProof/>
          <w:sz w:val="22"/>
        </w:rPr>
        <w:t>, vol. 1, p. e00311, Dec. 20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4]</w:t>
      </w:r>
      <w:r w:rsidRPr="00F97AE5">
        <w:rPr>
          <w:rFonts w:ascii="Garamond" w:hAnsi="Garamond"/>
          <w:noProof/>
          <w:sz w:val="22"/>
        </w:rPr>
        <w:tab/>
        <w:t xml:space="preserve">E. J. Levin, D. A. Kondrashov, G. E. Wesenberg, and G. N. Phillips, “Ensemble refinement of protein crystal structures: validation and application,” </w:t>
      </w:r>
      <w:r w:rsidRPr="00F97AE5">
        <w:rPr>
          <w:rFonts w:ascii="Garamond" w:hAnsi="Garamond"/>
          <w:i/>
          <w:iCs/>
          <w:noProof/>
          <w:sz w:val="22"/>
        </w:rPr>
        <w:t>Structure</w:t>
      </w:r>
      <w:r w:rsidRPr="00F97AE5">
        <w:rPr>
          <w:rFonts w:ascii="Garamond" w:hAnsi="Garamond"/>
          <w:noProof/>
          <w:sz w:val="22"/>
        </w:rPr>
        <w:t>, vol. 15, no. 9, pp. 1040–1052,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5]</w:t>
      </w:r>
      <w:r w:rsidRPr="00F97AE5">
        <w:rPr>
          <w:rFonts w:ascii="Garamond" w:hAnsi="Garamond"/>
          <w:noProof/>
          <w:sz w:val="22"/>
        </w:rPr>
        <w:tab/>
        <w:t xml:space="preserve">J. S. Fraser, H. van den Bedem, A. J. Samelson, P. T. Lang, J. M. Holton, N. Echols, and T. Alber, “Accessing protein conformational ensembles using room-temperature X-ray crystallography.,” </w:t>
      </w:r>
      <w:r w:rsidRPr="00F97AE5">
        <w:rPr>
          <w:rFonts w:ascii="Garamond" w:hAnsi="Garamond"/>
          <w:i/>
          <w:iCs/>
          <w:noProof/>
          <w:sz w:val="22"/>
        </w:rPr>
        <w:t>Proc. Natl. Acad. Sci. U. S. A.</w:t>
      </w:r>
      <w:r w:rsidRPr="00F97AE5">
        <w:rPr>
          <w:rFonts w:ascii="Garamond" w:hAnsi="Garamond"/>
          <w:noProof/>
          <w:sz w:val="22"/>
        </w:rPr>
        <w:t>, vol. 108, no. 39, pp. 16247–52, Sep.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6]</w:t>
      </w:r>
      <w:r w:rsidRPr="00F97AE5">
        <w:rPr>
          <w:rFonts w:ascii="Garamond" w:hAnsi="Garamond"/>
          <w:noProof/>
          <w:sz w:val="22"/>
        </w:rPr>
        <w:tab/>
        <w:t xml:space="preserve">H. van den Bedem, G. Bhabha, K. Yang, P. E. Wright, and J. S. Fraser, “Automated identification of functional dynamic contact networks from X-ray crystallography.,” </w:t>
      </w:r>
      <w:r w:rsidRPr="00F97AE5">
        <w:rPr>
          <w:rFonts w:ascii="Garamond" w:hAnsi="Garamond"/>
          <w:i/>
          <w:iCs/>
          <w:noProof/>
          <w:sz w:val="22"/>
        </w:rPr>
        <w:t>Nat. Methods</w:t>
      </w:r>
      <w:r w:rsidRPr="00F97AE5">
        <w:rPr>
          <w:rFonts w:ascii="Garamond" w:hAnsi="Garamond"/>
          <w:noProof/>
          <w:sz w:val="22"/>
        </w:rPr>
        <w:t>, vol. 10, no. 9, pp. 896–902, Sep.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7]</w:t>
      </w:r>
      <w:r w:rsidRPr="00F97AE5">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F97AE5">
        <w:rPr>
          <w:rFonts w:ascii="Garamond" w:hAnsi="Garamond"/>
          <w:i/>
          <w:iCs/>
          <w:noProof/>
          <w:sz w:val="22"/>
        </w:rPr>
        <w:t>Protein Sci.</w:t>
      </w:r>
      <w:r w:rsidRPr="00F97AE5">
        <w:rPr>
          <w:rFonts w:ascii="Garamond" w:hAnsi="Garamond"/>
          <w:noProof/>
          <w:sz w:val="22"/>
        </w:rPr>
        <w:t>, vol. 19, pp. 1420–31, Jul.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8]</w:t>
      </w:r>
      <w:r w:rsidRPr="00F97AE5">
        <w:rPr>
          <w:rFonts w:ascii="Garamond" w:hAnsi="Garamond"/>
          <w:noProof/>
          <w:sz w:val="22"/>
        </w:rPr>
        <w:tab/>
        <w:t xml:space="preserve">J. S. Fraser and C. J. Jackson, “Mining electron density for functionally relevant protein polysterism in crystal structures.,” </w:t>
      </w:r>
      <w:r w:rsidRPr="00F97AE5">
        <w:rPr>
          <w:rFonts w:ascii="Garamond" w:hAnsi="Garamond"/>
          <w:i/>
          <w:iCs/>
          <w:noProof/>
          <w:sz w:val="22"/>
        </w:rPr>
        <w:t>Cell. Mol. Life Sci.</w:t>
      </w:r>
      <w:r w:rsidRPr="00F97AE5">
        <w:rPr>
          <w:rFonts w:ascii="Garamond" w:hAnsi="Garamond"/>
          <w:noProof/>
          <w:sz w:val="22"/>
        </w:rPr>
        <w:t>, vol. 68, no. 11, pp. 1829–41, Jun.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59]</w:t>
      </w:r>
      <w:r w:rsidRPr="00F97AE5">
        <w:rPr>
          <w:rFonts w:ascii="Garamond" w:hAnsi="Garamond"/>
          <w:noProof/>
          <w:sz w:val="22"/>
        </w:rPr>
        <w:tab/>
        <w:t xml:space="preserve">M. E. Wall, P. D. Adams, J. S. Fraser, and N. K. Sauter, “Diffuse X-ray scattering to model protein motions.,” </w:t>
      </w:r>
      <w:r w:rsidRPr="00F97AE5">
        <w:rPr>
          <w:rFonts w:ascii="Garamond" w:hAnsi="Garamond"/>
          <w:i/>
          <w:iCs/>
          <w:noProof/>
          <w:sz w:val="22"/>
        </w:rPr>
        <w:t>Structure</w:t>
      </w:r>
      <w:r w:rsidRPr="00F97AE5">
        <w:rPr>
          <w:rFonts w:ascii="Garamond" w:hAnsi="Garamond"/>
          <w:noProof/>
          <w:sz w:val="22"/>
        </w:rPr>
        <w:t>, vol. 22, no. 2, pp. 182–4, Feb.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0]</w:t>
      </w:r>
      <w:r w:rsidRPr="00F97AE5">
        <w:rPr>
          <w:rFonts w:ascii="Garamond" w:hAnsi="Garamond"/>
          <w:noProof/>
          <w:sz w:val="22"/>
        </w:rPr>
        <w:tab/>
        <w:t xml:space="preserve">S. Héry, D. Genest, and J. C. Smith, “X-ray diffuse scattering and rigid-body motion in crystalline lysozyme probed by molecular dynamics simulation.,” </w:t>
      </w:r>
      <w:r w:rsidRPr="00F97AE5">
        <w:rPr>
          <w:rFonts w:ascii="Garamond" w:hAnsi="Garamond"/>
          <w:i/>
          <w:iCs/>
          <w:noProof/>
          <w:sz w:val="22"/>
        </w:rPr>
        <w:t>J. Mol. Biol.</w:t>
      </w:r>
      <w:r w:rsidRPr="00F97AE5">
        <w:rPr>
          <w:rFonts w:ascii="Garamond" w:hAnsi="Garamond"/>
          <w:noProof/>
          <w:sz w:val="22"/>
        </w:rPr>
        <w:t>, vol. 279, no. 1, pp. 303–19, May 199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1]</w:t>
      </w:r>
      <w:r w:rsidRPr="00F97AE5">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F97AE5">
        <w:rPr>
          <w:rFonts w:ascii="Garamond" w:hAnsi="Garamond"/>
          <w:i/>
          <w:iCs/>
          <w:noProof/>
          <w:sz w:val="22"/>
        </w:rPr>
        <w:t>Proc. Natl. Acad. Sci. U. S. A.</w:t>
      </w:r>
      <w:r w:rsidRPr="00F97AE5">
        <w:rPr>
          <w:rFonts w:ascii="Garamond" w:hAnsi="Garamond"/>
          <w:noProof/>
          <w:sz w:val="22"/>
        </w:rPr>
        <w:t>, vol. 111, no. 50, pp. 17887–92, Dec.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2]</w:t>
      </w:r>
      <w:r w:rsidRPr="00F97AE5">
        <w:rPr>
          <w:rFonts w:ascii="Garamond" w:hAnsi="Garamond"/>
          <w:noProof/>
          <w:sz w:val="22"/>
        </w:rPr>
        <w:tab/>
        <w:t xml:space="preserve">P. A. Janowski, D. S. Cerutti, J. M. Holton, and D. A. Case, “Peptide crystal simulations reveal hidden dynamics,” </w:t>
      </w:r>
      <w:r w:rsidRPr="00F97AE5">
        <w:rPr>
          <w:rFonts w:ascii="Garamond" w:hAnsi="Garamond"/>
          <w:i/>
          <w:iCs/>
          <w:noProof/>
          <w:sz w:val="22"/>
        </w:rPr>
        <w:t>J. Am. Chem. Soc.</w:t>
      </w:r>
      <w:r w:rsidRPr="00F97AE5">
        <w:rPr>
          <w:rFonts w:ascii="Garamond" w:hAnsi="Garamond"/>
          <w:noProof/>
          <w:sz w:val="22"/>
        </w:rPr>
        <w:t>, vol. 135, no. 21, pp. 7938–7948,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3]</w:t>
      </w:r>
      <w:r w:rsidRPr="00F97AE5">
        <w:rPr>
          <w:rFonts w:ascii="Garamond" w:hAnsi="Garamond"/>
          <w:noProof/>
          <w:sz w:val="22"/>
        </w:rPr>
        <w:tab/>
        <w:t xml:space="preserve">P. A. Janowski, C. Liu, J. Deckman, and D. A. Case, “Molecular dynamics simulation of triclinic lysozyme in a crystal lattice.,” </w:t>
      </w:r>
      <w:r w:rsidRPr="00F97AE5">
        <w:rPr>
          <w:rFonts w:ascii="Garamond" w:hAnsi="Garamond"/>
          <w:i/>
          <w:iCs/>
          <w:noProof/>
          <w:sz w:val="22"/>
        </w:rPr>
        <w:t>Protein Sci.</w:t>
      </w:r>
      <w:r w:rsidRPr="00F97AE5">
        <w:rPr>
          <w:rFonts w:ascii="Garamond" w:hAnsi="Garamond"/>
          <w:noProof/>
          <w:sz w:val="22"/>
        </w:rPr>
        <w:t>, May 201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4]</w:t>
      </w:r>
      <w:r w:rsidRPr="00F97AE5">
        <w:rPr>
          <w:rFonts w:ascii="Garamond" w:hAnsi="Garamond"/>
          <w:noProof/>
          <w:sz w:val="22"/>
        </w:rPr>
        <w:tab/>
        <w:t xml:space="preserve">C. Liu, P. A. Janowski, and D. A. Case, “All-atom crystal simulations of DNA and RNA duplexes.,” </w:t>
      </w:r>
      <w:r w:rsidRPr="00F97AE5">
        <w:rPr>
          <w:rFonts w:ascii="Garamond" w:hAnsi="Garamond"/>
          <w:i/>
          <w:iCs/>
          <w:noProof/>
          <w:sz w:val="22"/>
        </w:rPr>
        <w:t>Biochim. Biophys. Acta</w:t>
      </w:r>
      <w:r w:rsidRPr="00F97AE5">
        <w:rPr>
          <w:rFonts w:ascii="Garamond" w:hAnsi="Garamond"/>
          <w:noProof/>
          <w:sz w:val="22"/>
        </w:rPr>
        <w:t>, vol. 1850, no. 5, pp. 1059–71, May 201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5]</w:t>
      </w:r>
      <w:r w:rsidRPr="00F97AE5">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F97AE5">
        <w:rPr>
          <w:rFonts w:ascii="Garamond" w:hAnsi="Garamond"/>
          <w:i/>
          <w:iCs/>
          <w:noProof/>
          <w:sz w:val="22"/>
        </w:rPr>
        <w:t>J. Am. Chem. Soc.</w:t>
      </w:r>
      <w:r w:rsidRPr="00F97AE5">
        <w:rPr>
          <w:rFonts w:ascii="Garamond" w:hAnsi="Garamond"/>
          <w:noProof/>
          <w:sz w:val="22"/>
        </w:rPr>
        <w:t>, vol. 136, no. 22, pp. 7789–92, Jun.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6]</w:t>
      </w:r>
      <w:r w:rsidRPr="00F97AE5">
        <w:rPr>
          <w:rFonts w:ascii="Garamond" w:hAnsi="Garamond"/>
          <w:noProof/>
          <w:sz w:val="22"/>
        </w:rPr>
        <w:tab/>
        <w:t xml:space="preserve">D. Kruschel and B. Zagrovic, “Conformational averaging in structural biology: issues, challenges and computational solutions.,” </w:t>
      </w:r>
      <w:r w:rsidRPr="00F97AE5">
        <w:rPr>
          <w:rFonts w:ascii="Garamond" w:hAnsi="Garamond"/>
          <w:i/>
          <w:iCs/>
          <w:noProof/>
          <w:sz w:val="22"/>
        </w:rPr>
        <w:t>Mol. Biosyst.</w:t>
      </w:r>
      <w:r w:rsidRPr="00F97AE5">
        <w:rPr>
          <w:rFonts w:ascii="Garamond" w:hAnsi="Garamond"/>
          <w:noProof/>
          <w:sz w:val="22"/>
        </w:rPr>
        <w:t>, vol. 5, no. 12, pp. 1606–16, Dec.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7]</w:t>
      </w:r>
      <w:r w:rsidRPr="00F97AE5">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F97AE5">
        <w:rPr>
          <w:rFonts w:ascii="Garamond" w:hAnsi="Garamond"/>
          <w:i/>
          <w:iCs/>
          <w:noProof/>
          <w:sz w:val="22"/>
        </w:rPr>
        <w:t>Eur. Biophys. J.</w:t>
      </w:r>
      <w:r w:rsidRPr="00F97AE5">
        <w:rPr>
          <w:rFonts w:ascii="Garamond" w:hAnsi="Garamond"/>
          <w:noProof/>
          <w:sz w:val="22"/>
        </w:rPr>
        <w:t>, vol. 37, pp. 903–12, 200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8]</w:t>
      </w:r>
      <w:r w:rsidRPr="00F97AE5">
        <w:rPr>
          <w:rFonts w:ascii="Garamond" w:hAnsi="Garamond"/>
          <w:noProof/>
          <w:sz w:val="22"/>
        </w:rPr>
        <w:tab/>
        <w:t xml:space="preserve">W. F. van Gunsteren and A. E. Mark, “Validation of molecular dynamics simulation,” </w:t>
      </w:r>
      <w:r w:rsidRPr="00F97AE5">
        <w:rPr>
          <w:rFonts w:ascii="Garamond" w:hAnsi="Garamond"/>
          <w:i/>
          <w:iCs/>
          <w:noProof/>
          <w:sz w:val="22"/>
        </w:rPr>
        <w:t>J. Chem. Phys.</w:t>
      </w:r>
      <w:r w:rsidRPr="00F97AE5">
        <w:rPr>
          <w:rFonts w:ascii="Garamond" w:hAnsi="Garamond"/>
          <w:noProof/>
          <w:sz w:val="22"/>
        </w:rPr>
        <w:t>, vol. 108, p. 6109, 199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69]</w:t>
      </w:r>
      <w:r w:rsidRPr="00F97AE5">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F97AE5">
        <w:rPr>
          <w:rFonts w:ascii="Garamond" w:hAnsi="Garamond"/>
          <w:i/>
          <w:iCs/>
          <w:noProof/>
          <w:sz w:val="22"/>
        </w:rPr>
        <w:t>J. Chem. Theory Comput.</w:t>
      </w:r>
      <w:r w:rsidRPr="00F97AE5">
        <w:rPr>
          <w:rFonts w:ascii="Garamond" w:hAnsi="Garamond"/>
          <w:noProof/>
          <w:sz w:val="22"/>
        </w:rPr>
        <w:t>, vol. 3, pp. 961–975,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0]</w:t>
      </w:r>
      <w:r w:rsidRPr="00F97AE5">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F97AE5">
        <w:rPr>
          <w:rFonts w:ascii="Garamond" w:hAnsi="Garamond"/>
          <w:i/>
          <w:iCs/>
          <w:noProof/>
          <w:sz w:val="22"/>
        </w:rPr>
        <w:t>Philos. Trans. R. Soc. London. Ser. A, Math. Phys. Eng. Sci.</w:t>
      </w:r>
      <w:r w:rsidRPr="00F97AE5">
        <w:rPr>
          <w:rFonts w:ascii="Garamond" w:hAnsi="Garamond"/>
          <w:noProof/>
          <w:sz w:val="22"/>
        </w:rPr>
        <w:t>, vol. 362, no. 1820, pp. 1373–86, Jul.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1]</w:t>
      </w:r>
      <w:r w:rsidRPr="00F97AE5">
        <w:rPr>
          <w:rFonts w:ascii="Garamond" w:hAnsi="Garamond"/>
          <w:noProof/>
          <w:sz w:val="22"/>
        </w:rPr>
        <w:tab/>
        <w:t xml:space="preserve">P. L. Freddolino and K. Schulten, “Common structural transitions in explicit-solvent simulations of villin headpiece folding.,” </w:t>
      </w:r>
      <w:r w:rsidRPr="00F97AE5">
        <w:rPr>
          <w:rFonts w:ascii="Garamond" w:hAnsi="Garamond"/>
          <w:i/>
          <w:iCs/>
          <w:noProof/>
          <w:sz w:val="22"/>
        </w:rPr>
        <w:t>Biophys. J.</w:t>
      </w:r>
      <w:r w:rsidRPr="00F97AE5">
        <w:rPr>
          <w:rFonts w:ascii="Garamond" w:hAnsi="Garamond"/>
          <w:noProof/>
          <w:sz w:val="22"/>
        </w:rPr>
        <w:t>, vol. 97, no. 8, pp. 2338–47, Oct.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2]</w:t>
      </w:r>
      <w:r w:rsidRPr="00F97AE5">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F97AE5">
        <w:rPr>
          <w:rFonts w:ascii="Garamond" w:hAnsi="Garamond"/>
          <w:i/>
          <w:iCs/>
          <w:noProof/>
          <w:sz w:val="22"/>
        </w:rPr>
        <w:t>J. Med. Chem.</w:t>
      </w:r>
      <w:r w:rsidRPr="00F97AE5">
        <w:rPr>
          <w:rFonts w:ascii="Garamond" w:hAnsi="Garamond"/>
          <w:noProof/>
          <w:sz w:val="22"/>
        </w:rPr>
        <w:t>, vol. 51, no. 4, pp. 769–779, Feb. 200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3]</w:t>
      </w:r>
      <w:r w:rsidRPr="00F97AE5">
        <w:rPr>
          <w:rFonts w:ascii="Garamond" w:hAnsi="Garamond"/>
          <w:noProof/>
          <w:sz w:val="22"/>
        </w:rPr>
        <w:tab/>
        <w:t xml:space="preserve">L. Meinhold and J. C. Smith, “Protein dynamics from X-ray crystallography: anisotropic, global motion in diffuse scattering patterns.,” </w:t>
      </w:r>
      <w:r w:rsidRPr="00F97AE5">
        <w:rPr>
          <w:rFonts w:ascii="Garamond" w:hAnsi="Garamond"/>
          <w:i/>
          <w:iCs/>
          <w:noProof/>
          <w:sz w:val="22"/>
        </w:rPr>
        <w:t>Proteins</w:t>
      </w:r>
      <w:r w:rsidRPr="00F97AE5">
        <w:rPr>
          <w:rFonts w:ascii="Garamond" w:hAnsi="Garamond"/>
          <w:noProof/>
          <w:sz w:val="22"/>
        </w:rPr>
        <w:t>, vol. 66, no. 4, pp. 941–53, Mar.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4]</w:t>
      </w:r>
      <w:r w:rsidRPr="00F97AE5">
        <w:rPr>
          <w:rFonts w:ascii="Garamond" w:hAnsi="Garamond"/>
          <w:noProof/>
          <w:sz w:val="22"/>
        </w:rPr>
        <w:tab/>
        <w:t xml:space="preserve">M. J. Schnieders, T. D. Fenn, and V. S. Pande, “Polarizable Atomic Multipole X-Ray Refinement: Particle Mesh Ewald Electrostatics for Macromolecular Crystals,” </w:t>
      </w:r>
      <w:r w:rsidRPr="00F97AE5">
        <w:rPr>
          <w:rFonts w:ascii="Garamond" w:hAnsi="Garamond"/>
          <w:i/>
          <w:iCs/>
          <w:noProof/>
          <w:sz w:val="22"/>
        </w:rPr>
        <w:t>J. Chem. Theory Comput.</w:t>
      </w:r>
      <w:r w:rsidRPr="00F97AE5">
        <w:rPr>
          <w:rFonts w:ascii="Garamond" w:hAnsi="Garamond"/>
          <w:noProof/>
          <w:sz w:val="22"/>
        </w:rPr>
        <w:t>, p. 110309124812033, Mar.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5]</w:t>
      </w:r>
      <w:r w:rsidRPr="00F97AE5">
        <w:rPr>
          <w:rFonts w:ascii="Garamond" w:hAnsi="Garamond"/>
          <w:noProof/>
          <w:sz w:val="22"/>
        </w:rPr>
        <w:tab/>
        <w:t xml:space="preserve">M. J. Schnieders, T. D. Fenn, V. S. Pande, and A. T. Brunger, “Polarizable atomic multipole X-ray refinement: application to peptide crystals.,” </w:t>
      </w:r>
      <w:r w:rsidRPr="00F97AE5">
        <w:rPr>
          <w:rFonts w:ascii="Garamond" w:hAnsi="Garamond"/>
          <w:i/>
          <w:iCs/>
          <w:noProof/>
          <w:sz w:val="22"/>
        </w:rPr>
        <w:t>Acta Crystallogr., Sect. D</w:t>
      </w:r>
      <w:r w:rsidRPr="00F97AE5">
        <w:rPr>
          <w:rFonts w:ascii="Garamond" w:hAnsi="Garamond"/>
          <w:noProof/>
          <w:sz w:val="22"/>
        </w:rPr>
        <w:t>, vol. 65, no. Pt 9, pp. 952–65, Sep.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6]</w:t>
      </w:r>
      <w:r w:rsidRPr="00F97AE5">
        <w:rPr>
          <w:rFonts w:ascii="Garamond" w:hAnsi="Garamond"/>
          <w:noProof/>
          <w:sz w:val="22"/>
        </w:rPr>
        <w:tab/>
        <w:t xml:space="preserve">M. D. Tyka, D. A. Keedy, I. André, F. Dimaio, Y. Song, D. C. Richardson, J. S. Richardson, and D. Baker, “Alternate states of proteins revealed by detailed energy landscape mapping.,” </w:t>
      </w:r>
      <w:r w:rsidRPr="00F97AE5">
        <w:rPr>
          <w:rFonts w:ascii="Garamond" w:hAnsi="Garamond"/>
          <w:i/>
          <w:iCs/>
          <w:noProof/>
          <w:sz w:val="22"/>
        </w:rPr>
        <w:t>J. Mol. Biol.</w:t>
      </w:r>
      <w:r w:rsidRPr="00F97AE5">
        <w:rPr>
          <w:rFonts w:ascii="Garamond" w:hAnsi="Garamond"/>
          <w:noProof/>
          <w:sz w:val="22"/>
        </w:rPr>
        <w:t>, vol. 405, no. 2, pp. 607–18, Jan.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7]</w:t>
      </w:r>
      <w:r w:rsidRPr="00F97AE5">
        <w:rPr>
          <w:rFonts w:ascii="Garamond" w:hAnsi="Garamond"/>
          <w:noProof/>
          <w:sz w:val="22"/>
        </w:rPr>
        <w:tab/>
        <w:t xml:space="preserve">D. S. Cerutti, P. L. Freddolino, R. E. Duke, and D. A. Case, “Simulations of a protein crystal with a high resolution X-ray structure: evaluation of force fields and water models.,” </w:t>
      </w:r>
      <w:r w:rsidRPr="00F97AE5">
        <w:rPr>
          <w:rFonts w:ascii="Garamond" w:hAnsi="Garamond"/>
          <w:i/>
          <w:iCs/>
          <w:noProof/>
          <w:sz w:val="22"/>
        </w:rPr>
        <w:t>J. Phys. Chem. B</w:t>
      </w:r>
      <w:r w:rsidRPr="00F97AE5">
        <w:rPr>
          <w:rFonts w:ascii="Garamond" w:hAnsi="Garamond"/>
          <w:noProof/>
          <w:sz w:val="22"/>
        </w:rPr>
        <w:t>, vol. 114, no. 40, pp. 12811–24, Oct.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8]</w:t>
      </w:r>
      <w:r w:rsidRPr="00F97AE5">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F97AE5">
        <w:rPr>
          <w:rFonts w:ascii="Garamond" w:hAnsi="Garamond"/>
          <w:i/>
          <w:iCs/>
          <w:noProof/>
          <w:sz w:val="22"/>
        </w:rPr>
        <w:t>J. Phys. Chem. B</w:t>
      </w:r>
      <w:r w:rsidRPr="00F97AE5">
        <w:rPr>
          <w:rFonts w:ascii="Garamond" w:hAnsi="Garamond"/>
          <w:noProof/>
          <w:sz w:val="22"/>
        </w:rPr>
        <w:t>, vol. 113, no. 19, pp. 6971–85, May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79]</w:t>
      </w:r>
      <w:r w:rsidRPr="00F97AE5">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F97AE5">
        <w:rPr>
          <w:rFonts w:ascii="Garamond" w:hAnsi="Garamond"/>
          <w:i/>
          <w:iCs/>
          <w:noProof/>
          <w:sz w:val="22"/>
        </w:rPr>
        <w:t>Biochemistry</w:t>
      </w:r>
      <w:r w:rsidRPr="00F97AE5">
        <w:rPr>
          <w:rFonts w:ascii="Garamond" w:hAnsi="Garamond"/>
          <w:noProof/>
          <w:sz w:val="22"/>
        </w:rPr>
        <w:t>, vol. 47, no. 46, pp. 12065–77, Nov. 200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0]</w:t>
      </w:r>
      <w:r w:rsidRPr="00F97AE5">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F97AE5">
        <w:rPr>
          <w:rFonts w:ascii="Garamond" w:hAnsi="Garamond"/>
          <w:i/>
          <w:iCs/>
          <w:noProof/>
          <w:sz w:val="22"/>
        </w:rPr>
        <w:t>J. Am. Chem. Soc.</w:t>
      </w:r>
      <w:r w:rsidRPr="00F97AE5">
        <w:rPr>
          <w:rFonts w:ascii="Garamond" w:hAnsi="Garamond"/>
          <w:noProof/>
          <w:sz w:val="22"/>
        </w:rPr>
        <w:t>, vol. 125, no. 18, pp. 5308–15, 200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1]</w:t>
      </w:r>
      <w:r w:rsidRPr="00F97AE5">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F97AE5">
        <w:rPr>
          <w:rFonts w:ascii="Garamond" w:hAnsi="Garamond"/>
          <w:i/>
          <w:iCs/>
          <w:noProof/>
          <w:sz w:val="22"/>
        </w:rPr>
        <w:t>Univ. California, San Fr.</w:t>
      </w:r>
      <w:r w:rsidRPr="00F97AE5">
        <w:rPr>
          <w:rFonts w:ascii="Garamond" w:hAnsi="Garamond"/>
          <w:noProof/>
          <w:sz w:val="22"/>
        </w:rPr>
        <w:t>, 20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2]</w:t>
      </w:r>
      <w:r w:rsidRPr="00F97AE5">
        <w:rPr>
          <w:rFonts w:ascii="Garamond" w:hAnsi="Garamond"/>
          <w:noProof/>
          <w:sz w:val="22"/>
        </w:rPr>
        <w:tab/>
        <w:t xml:space="preserve">J. M. Word, S. C. Lovell, J. S. Richardson, and D. C. Richardson, “Asparagine and glutamine: using hydrogen atom contacts in the choice of side-chain amide orientation.,” </w:t>
      </w:r>
      <w:r w:rsidRPr="00F97AE5">
        <w:rPr>
          <w:rFonts w:ascii="Garamond" w:hAnsi="Garamond"/>
          <w:i/>
          <w:iCs/>
          <w:noProof/>
          <w:sz w:val="22"/>
        </w:rPr>
        <w:t>J. Mol. Biol.</w:t>
      </w:r>
      <w:r w:rsidRPr="00F97AE5">
        <w:rPr>
          <w:rFonts w:ascii="Garamond" w:hAnsi="Garamond"/>
          <w:noProof/>
          <w:sz w:val="22"/>
        </w:rPr>
        <w:t>, vol. 285, no. 4, pp. 1735–47, Jan. 199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3]</w:t>
      </w:r>
      <w:r w:rsidRPr="00F97AE5">
        <w:rPr>
          <w:rFonts w:ascii="Garamond" w:hAnsi="Garamond"/>
          <w:noProof/>
          <w:sz w:val="22"/>
        </w:rPr>
        <w:tab/>
        <w:t xml:space="preserve">W. L. Jorgensen, J. Chandrasekhar, J. D. Madura, R. W. Impey, and M. L. Klein, “Comparison of simple potential functions for simulating liquid water,” </w:t>
      </w:r>
      <w:r w:rsidRPr="00F97AE5">
        <w:rPr>
          <w:rFonts w:ascii="Garamond" w:hAnsi="Garamond"/>
          <w:i/>
          <w:iCs/>
          <w:noProof/>
          <w:sz w:val="22"/>
        </w:rPr>
        <w:t>J. Chem. Phys.</w:t>
      </w:r>
      <w:r w:rsidRPr="00F97AE5">
        <w:rPr>
          <w:rFonts w:ascii="Garamond" w:hAnsi="Garamond"/>
          <w:noProof/>
          <w:sz w:val="22"/>
        </w:rPr>
        <w:t>, vol. 79, no. 2, p. 926, Jul. 198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4]</w:t>
      </w:r>
      <w:r w:rsidRPr="00F97AE5">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F97AE5">
        <w:rPr>
          <w:rFonts w:ascii="Garamond" w:hAnsi="Garamond"/>
          <w:i/>
          <w:iCs/>
          <w:noProof/>
          <w:sz w:val="22"/>
        </w:rPr>
        <w:t>J. Comput. Chem.</w:t>
      </w:r>
      <w:r w:rsidRPr="00F97AE5">
        <w:rPr>
          <w:rFonts w:ascii="Garamond" w:hAnsi="Garamond"/>
          <w:noProof/>
          <w:sz w:val="22"/>
        </w:rPr>
        <w:t>, vol. 21, no. 12, pp. 1049–1074, Sep. 200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5]</w:t>
      </w:r>
      <w:r w:rsidRPr="00F97AE5">
        <w:rPr>
          <w:rFonts w:ascii="Garamond" w:hAnsi="Garamond"/>
          <w:noProof/>
          <w:sz w:val="22"/>
        </w:rPr>
        <w:tab/>
        <w:t xml:space="preserve">D. S. Cerutti, R. Duke, P. L. Freddolino, H. Fan, and T. P. Lybrand, “Vulnerability in Popular Molecular Dynamics Packages Concerning Langevin and Andersen Dynamics.,” </w:t>
      </w:r>
      <w:r w:rsidRPr="00F97AE5">
        <w:rPr>
          <w:rFonts w:ascii="Garamond" w:hAnsi="Garamond"/>
          <w:i/>
          <w:iCs/>
          <w:noProof/>
          <w:sz w:val="22"/>
        </w:rPr>
        <w:t>J. Chem. Theory Comput.</w:t>
      </w:r>
      <w:r w:rsidRPr="00F97AE5">
        <w:rPr>
          <w:rFonts w:ascii="Garamond" w:hAnsi="Garamond"/>
          <w:noProof/>
          <w:sz w:val="22"/>
        </w:rPr>
        <w:t>, vol. 4, no. 10, pp. 1669–1680, Oct. 200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6]</w:t>
      </w:r>
      <w:r w:rsidRPr="00F97AE5">
        <w:rPr>
          <w:rFonts w:ascii="Garamond" w:hAnsi="Garamond"/>
          <w:noProof/>
          <w:sz w:val="22"/>
        </w:rPr>
        <w:tab/>
        <w:t xml:space="preserve">U. Essmann, L. Perera, M. L. Berkowitz, T. Darden, H. Lee, and L. G. Pedersen, “A smooth particle mesh Ewald method,” </w:t>
      </w:r>
      <w:r w:rsidRPr="00F97AE5">
        <w:rPr>
          <w:rFonts w:ascii="Garamond" w:hAnsi="Garamond"/>
          <w:i/>
          <w:iCs/>
          <w:noProof/>
          <w:sz w:val="22"/>
        </w:rPr>
        <w:t>J. Chem. Phys.</w:t>
      </w:r>
      <w:r w:rsidRPr="00F97AE5">
        <w:rPr>
          <w:rFonts w:ascii="Garamond" w:hAnsi="Garamond"/>
          <w:noProof/>
          <w:sz w:val="22"/>
        </w:rPr>
        <w:t>, vol. 103, no. 19, pp. 8577–8593, 199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7]</w:t>
      </w:r>
      <w:r w:rsidRPr="00F97AE5">
        <w:rPr>
          <w:rFonts w:ascii="Garamond" w:hAnsi="Garamond"/>
          <w:noProof/>
          <w:sz w:val="22"/>
        </w:rPr>
        <w:tab/>
        <w:t xml:space="preserve">W. Kabsch, “A discussion of the solution for the best rotation to relate two sets of vectors,” </w:t>
      </w:r>
      <w:r w:rsidRPr="00F97AE5">
        <w:rPr>
          <w:rFonts w:ascii="Garamond" w:hAnsi="Garamond"/>
          <w:i/>
          <w:iCs/>
          <w:noProof/>
          <w:sz w:val="22"/>
        </w:rPr>
        <w:t>Acta Crystallogr., Sect. A</w:t>
      </w:r>
      <w:r w:rsidRPr="00F97AE5">
        <w:rPr>
          <w:rFonts w:ascii="Garamond" w:hAnsi="Garamond"/>
          <w:noProof/>
          <w:sz w:val="22"/>
        </w:rPr>
        <w:t>, vol. 34, no. 5, pp. 922–923, Sep. 197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8]</w:t>
      </w:r>
      <w:r w:rsidRPr="00F97AE5">
        <w:rPr>
          <w:rFonts w:ascii="Garamond" w:hAnsi="Garamond"/>
          <w:noProof/>
          <w:sz w:val="22"/>
        </w:rPr>
        <w:tab/>
        <w:t xml:space="preserve">W. Kabsch, “A discussion of the solution for the best rotation to relate two sets of vectors,” </w:t>
      </w:r>
      <w:r w:rsidRPr="00F97AE5">
        <w:rPr>
          <w:rFonts w:ascii="Garamond" w:hAnsi="Garamond"/>
          <w:i/>
          <w:iCs/>
          <w:noProof/>
          <w:sz w:val="22"/>
        </w:rPr>
        <w:t>Acta Crystallogr., Sect. A</w:t>
      </w:r>
      <w:r w:rsidRPr="00F97AE5">
        <w:rPr>
          <w:rFonts w:ascii="Garamond" w:hAnsi="Garamond"/>
          <w:noProof/>
          <w:sz w:val="22"/>
        </w:rPr>
        <w:t>, vol. 34, no. 5, pp. 827–828, Sep. 197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89]</w:t>
      </w:r>
      <w:r w:rsidRPr="00F97AE5">
        <w:rPr>
          <w:rFonts w:ascii="Garamond" w:hAnsi="Garamond"/>
          <w:noProof/>
          <w:sz w:val="22"/>
        </w:rPr>
        <w:tab/>
        <w:t xml:space="preserve">W. Kabsch and C. Sander, “Dictionary of protein secondary structure: pattern recognition of hydrogen-bonded and geometrical features.,” </w:t>
      </w:r>
      <w:r w:rsidRPr="00F97AE5">
        <w:rPr>
          <w:rFonts w:ascii="Garamond" w:hAnsi="Garamond"/>
          <w:i/>
          <w:iCs/>
          <w:noProof/>
          <w:sz w:val="22"/>
        </w:rPr>
        <w:t>Biopolymers</w:t>
      </w:r>
      <w:r w:rsidRPr="00F97AE5">
        <w:rPr>
          <w:rFonts w:ascii="Garamond" w:hAnsi="Garamond"/>
          <w:noProof/>
          <w:sz w:val="22"/>
        </w:rPr>
        <w:t>, vol. 22, no. 12, pp. 2577–637, Dec. 198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90]</w:t>
      </w:r>
      <w:r w:rsidRPr="00F97AE5">
        <w:rPr>
          <w:rFonts w:ascii="Garamond" w:hAnsi="Garamond"/>
          <w:noProof/>
          <w:sz w:val="22"/>
        </w:rPr>
        <w:tab/>
        <w:t xml:space="preserve">G. N. Murshudov, A. A. Vagin, and E. J. Dodson, “Refinement of macromolecular structures by the maximum-likelihood method.,” </w:t>
      </w:r>
      <w:r w:rsidRPr="00F97AE5">
        <w:rPr>
          <w:rFonts w:ascii="Garamond" w:hAnsi="Garamond"/>
          <w:i/>
          <w:iCs/>
          <w:noProof/>
          <w:sz w:val="22"/>
        </w:rPr>
        <w:t>Acta Crystallogr., Sect. D</w:t>
      </w:r>
      <w:r w:rsidRPr="00F97AE5">
        <w:rPr>
          <w:rFonts w:ascii="Garamond" w:hAnsi="Garamond"/>
          <w:noProof/>
          <w:sz w:val="22"/>
        </w:rPr>
        <w:t>, vol. 53, pp. 240–55, May 199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91]</w:t>
      </w:r>
      <w:r w:rsidRPr="00F97AE5">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F97AE5">
        <w:rPr>
          <w:rFonts w:ascii="Garamond" w:hAnsi="Garamond"/>
          <w:i/>
          <w:iCs/>
          <w:noProof/>
          <w:sz w:val="22"/>
        </w:rPr>
        <w:t>Acta Crystallogr., Sect. D</w:t>
      </w:r>
      <w:r w:rsidRPr="00F97AE5">
        <w:rPr>
          <w:rFonts w:ascii="Garamond" w:hAnsi="Garamond"/>
          <w:noProof/>
          <w:sz w:val="22"/>
        </w:rPr>
        <w:t>, vol. 66, no. 2, pp. 213–21, Feb. 2010.</w:t>
      </w:r>
    </w:p>
    <w:p w:rsidR="00F97AE5" w:rsidRPr="00345430" w:rsidRDefault="00F97AE5">
      <w:pPr>
        <w:pStyle w:val="NormalWeb"/>
        <w:ind w:left="640" w:hanging="640"/>
        <w:divId w:val="741097789"/>
        <w:rPr>
          <w:rFonts w:ascii="Garamond" w:hAnsi="Garamond"/>
          <w:noProof/>
          <w:sz w:val="22"/>
          <w:lang w:val="es-ES"/>
        </w:rPr>
      </w:pPr>
      <w:r w:rsidRPr="00F97AE5">
        <w:rPr>
          <w:rFonts w:ascii="Garamond" w:hAnsi="Garamond"/>
          <w:noProof/>
          <w:sz w:val="22"/>
        </w:rPr>
        <w:t>[92]</w:t>
      </w:r>
      <w:r w:rsidRPr="00F97AE5">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F97AE5">
        <w:rPr>
          <w:rFonts w:ascii="Garamond" w:hAnsi="Garamond"/>
          <w:i/>
          <w:iCs/>
          <w:noProof/>
          <w:sz w:val="22"/>
        </w:rPr>
        <w:t xml:space="preserve">Acta Crystallogr., Sect. </w:t>
      </w:r>
      <w:r w:rsidRPr="00345430">
        <w:rPr>
          <w:rFonts w:ascii="Garamond" w:hAnsi="Garamond"/>
          <w:i/>
          <w:iCs/>
          <w:noProof/>
          <w:sz w:val="22"/>
          <w:lang w:val="es-ES"/>
        </w:rPr>
        <w:t>D</w:t>
      </w:r>
      <w:r w:rsidRPr="00345430">
        <w:rPr>
          <w:rFonts w:ascii="Garamond" w:hAnsi="Garamond"/>
          <w:noProof/>
          <w:sz w:val="22"/>
          <w:lang w:val="es-ES"/>
        </w:rPr>
        <w:t>, vol. 68, no. 4, pp. 352–67, Apr. 2012.</w:t>
      </w:r>
    </w:p>
    <w:p w:rsidR="00F97AE5" w:rsidRPr="00F97AE5" w:rsidRDefault="00F97AE5">
      <w:pPr>
        <w:pStyle w:val="NormalWeb"/>
        <w:ind w:left="640" w:hanging="640"/>
        <w:divId w:val="741097789"/>
        <w:rPr>
          <w:rFonts w:ascii="Garamond" w:hAnsi="Garamond"/>
          <w:noProof/>
          <w:sz w:val="22"/>
        </w:rPr>
      </w:pPr>
      <w:r w:rsidRPr="00345430">
        <w:rPr>
          <w:rFonts w:ascii="Garamond" w:hAnsi="Garamond"/>
          <w:noProof/>
          <w:sz w:val="22"/>
          <w:lang w:val="es-ES"/>
        </w:rPr>
        <w:t>[93]</w:t>
      </w:r>
      <w:r w:rsidRPr="00345430">
        <w:rPr>
          <w:rFonts w:ascii="Garamond" w:hAnsi="Garamond"/>
          <w:noProof/>
          <w:sz w:val="22"/>
          <w:lang w:val="es-ES"/>
        </w:rPr>
        <w:tab/>
        <w:t xml:space="preserve">W. Humphrey, “VMD: Visual molecular dynamics,” </w:t>
      </w:r>
      <w:r w:rsidRPr="00345430">
        <w:rPr>
          <w:rFonts w:ascii="Garamond" w:hAnsi="Garamond"/>
          <w:i/>
          <w:iCs/>
          <w:noProof/>
          <w:sz w:val="22"/>
          <w:lang w:val="es-ES"/>
        </w:rPr>
        <w:t xml:space="preserve">J. Mol. </w:t>
      </w:r>
      <w:r w:rsidRPr="00F97AE5">
        <w:rPr>
          <w:rFonts w:ascii="Garamond" w:hAnsi="Garamond"/>
          <w:i/>
          <w:iCs/>
          <w:noProof/>
          <w:sz w:val="22"/>
        </w:rPr>
        <w:t>Graph.</w:t>
      </w:r>
      <w:r w:rsidRPr="00F97AE5">
        <w:rPr>
          <w:rFonts w:ascii="Garamond" w:hAnsi="Garamond"/>
          <w:noProof/>
          <w:sz w:val="22"/>
        </w:rPr>
        <w:t>, vol. 14, no. 1, pp. 33–38, Feb. 199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94]</w:t>
      </w:r>
      <w:r w:rsidRPr="00F97AE5">
        <w:rPr>
          <w:rFonts w:ascii="Garamond" w:hAnsi="Garamond"/>
          <w:noProof/>
          <w:sz w:val="22"/>
        </w:rPr>
        <w:tab/>
        <w:t xml:space="preserve">S. McNicholas, E. Potterton, K. S. Wilson, and M. E. M. Noble, “Presenting your structures: the CCP4mg molecular-graphics software.,” </w:t>
      </w:r>
      <w:r w:rsidRPr="00F97AE5">
        <w:rPr>
          <w:rFonts w:ascii="Garamond" w:hAnsi="Garamond"/>
          <w:i/>
          <w:iCs/>
          <w:noProof/>
          <w:sz w:val="22"/>
        </w:rPr>
        <w:t>Acta Crystallogr., Sect. D</w:t>
      </w:r>
      <w:r w:rsidRPr="00F97AE5">
        <w:rPr>
          <w:rFonts w:ascii="Garamond" w:hAnsi="Garamond"/>
          <w:noProof/>
          <w:sz w:val="22"/>
        </w:rPr>
        <w:t>, vol. 67, pp. 386–94, Apr.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95]</w:t>
      </w:r>
      <w:r w:rsidRPr="00F97AE5">
        <w:rPr>
          <w:rFonts w:ascii="Garamond" w:hAnsi="Garamond"/>
          <w:noProof/>
          <w:sz w:val="22"/>
        </w:rPr>
        <w:tab/>
        <w:t xml:space="preserve">M. D. Winn, C. C. Ballard, K. D. Cowtan, E. J. Dodson, P. Emsley, P. R. Evans, R. M. Keegan, E. B. Krissinel, A. G. W. Leslie, A. McCoy, S. J. McNicholas, G. N. Murshudov, N. S. Pannu, E. A. Potterton, H. R. Powell, R. J. Read, A. Vagin, and K. S. Wilson, “Overview of the CCP4 suite and current developments.,” </w:t>
      </w:r>
      <w:r w:rsidRPr="00F97AE5">
        <w:rPr>
          <w:rFonts w:ascii="Garamond" w:hAnsi="Garamond"/>
          <w:i/>
          <w:iCs/>
          <w:noProof/>
          <w:sz w:val="22"/>
        </w:rPr>
        <w:t>Acta Crystallogr., Sect. D</w:t>
      </w:r>
      <w:r w:rsidRPr="00F97AE5">
        <w:rPr>
          <w:rFonts w:ascii="Garamond" w:hAnsi="Garamond"/>
          <w:noProof/>
          <w:sz w:val="22"/>
        </w:rPr>
        <w:t>, vol. 67, pp. 235–42, Apr.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96]</w:t>
      </w:r>
      <w:r w:rsidRPr="00F97AE5">
        <w:rPr>
          <w:rFonts w:ascii="Garamond" w:hAnsi="Garamond"/>
          <w:noProof/>
          <w:sz w:val="22"/>
        </w:rPr>
        <w:tab/>
        <w:t xml:space="preserve">R. C. Agarwal, “A new least-squares refinement technique based on the fast Fourier transform algorithm,” </w:t>
      </w:r>
      <w:r w:rsidRPr="00F97AE5">
        <w:rPr>
          <w:rFonts w:ascii="Garamond" w:hAnsi="Garamond"/>
          <w:i/>
          <w:iCs/>
          <w:noProof/>
          <w:sz w:val="22"/>
        </w:rPr>
        <w:t>Acta Crystallogr., Sect. A</w:t>
      </w:r>
      <w:r w:rsidRPr="00F97AE5">
        <w:rPr>
          <w:rFonts w:ascii="Garamond" w:hAnsi="Garamond"/>
          <w:noProof/>
          <w:sz w:val="22"/>
        </w:rPr>
        <w:t>, vol. 34, pp. 791–809, Sep. 197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97]</w:t>
      </w:r>
      <w:r w:rsidRPr="00F97AE5">
        <w:rPr>
          <w:rFonts w:ascii="Garamond" w:hAnsi="Garamond"/>
          <w:noProof/>
          <w:sz w:val="22"/>
        </w:rPr>
        <w:tab/>
        <w:t xml:space="preserve">P. L. Howell and G. D. Smith, “Identification of heavy-atom derivatives by normal probability methods,” </w:t>
      </w:r>
      <w:r w:rsidRPr="00F97AE5">
        <w:rPr>
          <w:rFonts w:ascii="Garamond" w:hAnsi="Garamond"/>
          <w:i/>
          <w:iCs/>
          <w:noProof/>
          <w:sz w:val="22"/>
        </w:rPr>
        <w:t>J. Appl. Crystallogr.</w:t>
      </w:r>
      <w:r w:rsidRPr="00F97AE5">
        <w:rPr>
          <w:rFonts w:ascii="Garamond" w:hAnsi="Garamond"/>
          <w:noProof/>
          <w:sz w:val="22"/>
        </w:rPr>
        <w:t>, vol. 25, no. 1, pp. 81–86, Feb. 199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98]</w:t>
      </w:r>
      <w:r w:rsidRPr="00F97AE5">
        <w:rPr>
          <w:rFonts w:ascii="Garamond" w:hAnsi="Garamond"/>
          <w:noProof/>
          <w:sz w:val="22"/>
        </w:rPr>
        <w:tab/>
        <w:t xml:space="preserve">A. T. Brünger, “Assessment of phase accuracy by cross validation: the free R value. Methods and applications.,” </w:t>
      </w:r>
      <w:r w:rsidRPr="00F97AE5">
        <w:rPr>
          <w:rFonts w:ascii="Garamond" w:hAnsi="Garamond"/>
          <w:i/>
          <w:iCs/>
          <w:noProof/>
          <w:sz w:val="22"/>
        </w:rPr>
        <w:t>Acta Crystallogr., Sect. D</w:t>
      </w:r>
      <w:r w:rsidRPr="00F97AE5">
        <w:rPr>
          <w:rFonts w:ascii="Garamond" w:hAnsi="Garamond"/>
          <w:noProof/>
          <w:sz w:val="22"/>
        </w:rPr>
        <w:t>, vol. 49, pp. 24–36, Jan. 199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99]</w:t>
      </w:r>
      <w:r w:rsidRPr="00F97AE5">
        <w:rPr>
          <w:rFonts w:ascii="Garamond" w:hAnsi="Garamond"/>
          <w:noProof/>
          <w:sz w:val="22"/>
        </w:rPr>
        <w:tab/>
        <w:t xml:space="preserve">G. J. Kleywegt, “Separating model optimization and model validation in statistical cross-validation as applied to crystallography,” </w:t>
      </w:r>
      <w:r w:rsidRPr="00F97AE5">
        <w:rPr>
          <w:rFonts w:ascii="Garamond" w:hAnsi="Garamond"/>
          <w:i/>
          <w:iCs/>
          <w:noProof/>
          <w:sz w:val="22"/>
        </w:rPr>
        <w:t>Acta Crystallogr., Sect. D</w:t>
      </w:r>
      <w:r w:rsidRPr="00F97AE5">
        <w:rPr>
          <w:rFonts w:ascii="Garamond" w:hAnsi="Garamond"/>
          <w:noProof/>
          <w:sz w:val="22"/>
        </w:rPr>
        <w:t>, vol. 63, no. 9, pp. 939–940, Sep.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0]</w:t>
      </w:r>
      <w:r w:rsidRPr="00F97AE5">
        <w:rPr>
          <w:rFonts w:ascii="Garamond" w:hAnsi="Garamond"/>
          <w:noProof/>
          <w:sz w:val="22"/>
        </w:rPr>
        <w:tab/>
        <w:t xml:space="preserve">L. A. Baez and P. Clancy, “Existence of a density maximum in extended simple point charge water,” </w:t>
      </w:r>
      <w:r w:rsidRPr="00F97AE5">
        <w:rPr>
          <w:rFonts w:ascii="Garamond" w:hAnsi="Garamond"/>
          <w:i/>
          <w:iCs/>
          <w:noProof/>
          <w:sz w:val="22"/>
        </w:rPr>
        <w:t>J. Chem. Phys.</w:t>
      </w:r>
      <w:r w:rsidRPr="00F97AE5">
        <w:rPr>
          <w:rFonts w:ascii="Garamond" w:hAnsi="Garamond"/>
          <w:noProof/>
          <w:sz w:val="22"/>
        </w:rPr>
        <w:t>, vol. 101, no. 11, p. 9837, Dec. 199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1]</w:t>
      </w:r>
      <w:r w:rsidRPr="00F97AE5">
        <w:rPr>
          <w:rFonts w:ascii="Garamond" w:hAnsi="Garamond"/>
          <w:noProof/>
          <w:sz w:val="22"/>
        </w:rPr>
        <w:tab/>
        <w:t xml:space="preserve">A. D. Scouras and V. Daggett, “The Dynameomics rotamer library: amino acid side chain conformations and dynamics from comprehensive molecular dynamics simulations in water.,” </w:t>
      </w:r>
      <w:r w:rsidRPr="00F97AE5">
        <w:rPr>
          <w:rFonts w:ascii="Garamond" w:hAnsi="Garamond"/>
          <w:i/>
          <w:iCs/>
          <w:noProof/>
          <w:sz w:val="22"/>
        </w:rPr>
        <w:t>Protein Sci.</w:t>
      </w:r>
      <w:r w:rsidRPr="00F97AE5">
        <w:rPr>
          <w:rFonts w:ascii="Garamond" w:hAnsi="Garamond"/>
          <w:noProof/>
          <w:sz w:val="22"/>
        </w:rPr>
        <w:t>, vol. 20, no. 2, pp. 341–52, Feb.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2]</w:t>
      </w:r>
      <w:r w:rsidRPr="00F97AE5">
        <w:rPr>
          <w:rFonts w:ascii="Garamond" w:hAnsi="Garamond"/>
          <w:noProof/>
          <w:sz w:val="22"/>
        </w:rPr>
        <w:tab/>
        <w:t xml:space="preserve">K. Modig, E. Liepinsh, G. Otting, and B. Halle, “Dynamics of protein and peptide hydration.,” </w:t>
      </w:r>
      <w:r w:rsidRPr="00F97AE5">
        <w:rPr>
          <w:rFonts w:ascii="Garamond" w:hAnsi="Garamond"/>
          <w:i/>
          <w:iCs/>
          <w:noProof/>
          <w:sz w:val="22"/>
        </w:rPr>
        <w:t>J. Am. Chem. Soc.</w:t>
      </w:r>
      <w:r w:rsidRPr="00F97AE5">
        <w:rPr>
          <w:rFonts w:ascii="Garamond" w:hAnsi="Garamond"/>
          <w:noProof/>
          <w:sz w:val="22"/>
        </w:rPr>
        <w:t>, vol. 126, no. 1, pp. 102–14, Jan.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3]</w:t>
      </w:r>
      <w:r w:rsidRPr="00F97AE5">
        <w:rPr>
          <w:rFonts w:ascii="Garamond" w:hAnsi="Garamond"/>
          <w:noProof/>
          <w:sz w:val="22"/>
        </w:rPr>
        <w:tab/>
        <w:t xml:space="preserve">B. Halle, “Cross-relaxation between macromolecular and solvent spins: The role of long-range dipole couplings,” </w:t>
      </w:r>
      <w:r w:rsidRPr="00F97AE5">
        <w:rPr>
          <w:rFonts w:ascii="Garamond" w:hAnsi="Garamond"/>
          <w:i/>
          <w:iCs/>
          <w:noProof/>
          <w:sz w:val="22"/>
        </w:rPr>
        <w:t>J. Chem. Phys.</w:t>
      </w:r>
      <w:r w:rsidRPr="00F97AE5">
        <w:rPr>
          <w:rFonts w:ascii="Garamond" w:hAnsi="Garamond"/>
          <w:noProof/>
          <w:sz w:val="22"/>
        </w:rPr>
        <w:t>, vol. 119, no. 23, p. 12372, Dec. 200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4]</w:t>
      </w:r>
      <w:r w:rsidRPr="00F97AE5">
        <w:rPr>
          <w:rFonts w:ascii="Garamond" w:hAnsi="Garamond"/>
          <w:noProof/>
          <w:sz w:val="22"/>
        </w:rPr>
        <w:tab/>
        <w:t xml:space="preserve">A. Lesage, L. Emsley, F. Penin, and A. Böckmann, “Investigation of dipolar-mediated water-protein interactions in microcrystalline Crh by solid-state NMR spectroscopy.,” </w:t>
      </w:r>
      <w:r w:rsidRPr="00F97AE5">
        <w:rPr>
          <w:rFonts w:ascii="Garamond" w:hAnsi="Garamond"/>
          <w:i/>
          <w:iCs/>
          <w:noProof/>
          <w:sz w:val="22"/>
        </w:rPr>
        <w:t>J. Am. Chem. Soc.</w:t>
      </w:r>
      <w:r w:rsidRPr="00F97AE5">
        <w:rPr>
          <w:rFonts w:ascii="Garamond" w:hAnsi="Garamond"/>
          <w:noProof/>
          <w:sz w:val="22"/>
        </w:rPr>
        <w:t>, vol. 128, no. 25, pp. 8246–55, Jun.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5]</w:t>
      </w:r>
      <w:r w:rsidRPr="00F97AE5">
        <w:rPr>
          <w:rFonts w:ascii="Garamond" w:hAnsi="Garamond"/>
          <w:noProof/>
          <w:sz w:val="22"/>
        </w:rPr>
        <w:tab/>
        <w:t xml:space="preserve">K. A. Dill, “Dominant forces in protein folding,” </w:t>
      </w:r>
      <w:r w:rsidRPr="00F97AE5">
        <w:rPr>
          <w:rFonts w:ascii="Garamond" w:hAnsi="Garamond"/>
          <w:i/>
          <w:iCs/>
          <w:noProof/>
          <w:sz w:val="22"/>
        </w:rPr>
        <w:t>Biochemistry</w:t>
      </w:r>
      <w:r w:rsidRPr="00F97AE5">
        <w:rPr>
          <w:rFonts w:ascii="Garamond" w:hAnsi="Garamond"/>
          <w:noProof/>
          <w:sz w:val="22"/>
        </w:rPr>
        <w:t>, vol. 29, no. 31, pp. 7133–7155, Aug. 199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6]</w:t>
      </w:r>
      <w:r w:rsidRPr="00F97AE5">
        <w:rPr>
          <w:rFonts w:ascii="Garamond" w:hAnsi="Garamond"/>
          <w:noProof/>
          <w:sz w:val="22"/>
        </w:rPr>
        <w:tab/>
        <w:t xml:space="preserve">O. F. Lange, D. van der Spoel, and B. L. de Groot, “Scrutinizing molecular mechanics force fields on the submicrosecond timescale with NMR data.,” </w:t>
      </w:r>
      <w:r w:rsidRPr="00F97AE5">
        <w:rPr>
          <w:rFonts w:ascii="Garamond" w:hAnsi="Garamond"/>
          <w:i/>
          <w:iCs/>
          <w:noProof/>
          <w:sz w:val="22"/>
        </w:rPr>
        <w:t>Biophys. J.</w:t>
      </w:r>
      <w:r w:rsidRPr="00F97AE5">
        <w:rPr>
          <w:rFonts w:ascii="Garamond" w:hAnsi="Garamond"/>
          <w:noProof/>
          <w:sz w:val="22"/>
        </w:rPr>
        <w:t>, vol. 99, no. 2, pp. 647–55, Jul.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7]</w:t>
      </w:r>
      <w:r w:rsidRPr="00F97AE5">
        <w:rPr>
          <w:rFonts w:ascii="Garamond" w:hAnsi="Garamond"/>
          <w:noProof/>
          <w:sz w:val="22"/>
        </w:rPr>
        <w:tab/>
        <w:t xml:space="preserve">T. Kortemme, A. V. Morozov, and D. Baker, “An Orientation-dependent Hydrogen Bonding Potential Improves Prediction of Specificity and Structure for Proteins and Protein–Protein Complexes,” </w:t>
      </w:r>
      <w:r w:rsidRPr="00F97AE5">
        <w:rPr>
          <w:rFonts w:ascii="Garamond" w:hAnsi="Garamond"/>
          <w:i/>
          <w:iCs/>
          <w:noProof/>
          <w:sz w:val="22"/>
        </w:rPr>
        <w:t>J. Mol. Biol.</w:t>
      </w:r>
      <w:r w:rsidRPr="00F97AE5">
        <w:rPr>
          <w:rFonts w:ascii="Garamond" w:hAnsi="Garamond"/>
          <w:noProof/>
          <w:sz w:val="22"/>
        </w:rPr>
        <w:t>, vol. 326, no. 4, pp. 1239–1259, Feb. 200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8]</w:t>
      </w:r>
      <w:r w:rsidRPr="00F97AE5">
        <w:rPr>
          <w:rFonts w:ascii="Garamond" w:hAnsi="Garamond"/>
          <w:noProof/>
          <w:sz w:val="22"/>
        </w:rPr>
        <w:tab/>
        <w:t xml:space="preserve">P. Ren and J. W. Ponder, “Polarizable Atomic Multipole Water Model for Molecular Mechanics Simulation,” </w:t>
      </w:r>
      <w:r w:rsidRPr="00F97AE5">
        <w:rPr>
          <w:rFonts w:ascii="Garamond" w:hAnsi="Garamond"/>
          <w:i/>
          <w:iCs/>
          <w:noProof/>
          <w:sz w:val="22"/>
        </w:rPr>
        <w:t>J. Phys. Chem. B</w:t>
      </w:r>
      <w:r w:rsidRPr="00F97AE5">
        <w:rPr>
          <w:rFonts w:ascii="Garamond" w:hAnsi="Garamond"/>
          <w:noProof/>
          <w:sz w:val="22"/>
        </w:rPr>
        <w:t>, vol. 107, no. 24, pp. 5933–5947, Jun. 200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09]</w:t>
      </w:r>
      <w:r w:rsidRPr="00F97AE5">
        <w:rPr>
          <w:rFonts w:ascii="Garamond" w:hAnsi="Garamond"/>
          <w:noProof/>
          <w:sz w:val="22"/>
        </w:rPr>
        <w:tab/>
        <w:t xml:space="preserve">A. Kuzmanic, N. S. Pannu, and B. Zagrovic, “X-ray refinement significantly underestimates the level of microscopic heterogeneity in biomolecular crystals.,” </w:t>
      </w:r>
      <w:r w:rsidRPr="00F97AE5">
        <w:rPr>
          <w:rFonts w:ascii="Garamond" w:hAnsi="Garamond"/>
          <w:i/>
          <w:iCs/>
          <w:noProof/>
          <w:sz w:val="22"/>
        </w:rPr>
        <w:t>Nat. Commun.</w:t>
      </w:r>
      <w:r w:rsidRPr="00F97AE5">
        <w:rPr>
          <w:rFonts w:ascii="Garamond" w:hAnsi="Garamond"/>
          <w:noProof/>
          <w:sz w:val="22"/>
        </w:rPr>
        <w:t>, vol. 5, p. 3220, Jan.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0]</w:t>
      </w:r>
      <w:r w:rsidRPr="00F97AE5">
        <w:rPr>
          <w:rFonts w:ascii="Garamond" w:hAnsi="Garamond"/>
          <w:noProof/>
          <w:sz w:val="22"/>
        </w:rPr>
        <w:tab/>
        <w:t xml:space="preserve">A. T. Brünger, “Free R value: Cross-validation in crystallography,” </w:t>
      </w:r>
      <w:r w:rsidRPr="00F97AE5">
        <w:rPr>
          <w:rFonts w:ascii="Garamond" w:hAnsi="Garamond"/>
          <w:i/>
          <w:iCs/>
          <w:noProof/>
          <w:sz w:val="22"/>
        </w:rPr>
        <w:t>Methods Enzymol.</w:t>
      </w:r>
      <w:r w:rsidRPr="00F97AE5">
        <w:rPr>
          <w:rFonts w:ascii="Garamond" w:hAnsi="Garamond"/>
          <w:noProof/>
          <w:sz w:val="22"/>
        </w:rPr>
        <w:t>, vol. 277, pp. 366–396, 199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1]</w:t>
      </w:r>
      <w:r w:rsidRPr="00F97AE5">
        <w:rPr>
          <w:rFonts w:ascii="Garamond" w:hAnsi="Garamond"/>
          <w:noProof/>
          <w:sz w:val="22"/>
        </w:rPr>
        <w:tab/>
        <w:t xml:space="preserve">D. R. Roe and T. E. Cheatham, “PTRAJ and CPPTRAJ: software for processing and analysis of molecular dynamics trajectory data,” </w:t>
      </w:r>
      <w:r w:rsidRPr="00F97AE5">
        <w:rPr>
          <w:rFonts w:ascii="Garamond" w:hAnsi="Garamond"/>
          <w:i/>
          <w:iCs/>
          <w:noProof/>
          <w:sz w:val="22"/>
        </w:rPr>
        <w:t>J. Chem. Theory Comput.</w:t>
      </w:r>
      <w:r w:rsidRPr="00F97AE5">
        <w:rPr>
          <w:rFonts w:ascii="Garamond" w:hAnsi="Garamond"/>
          <w:noProof/>
          <w:sz w:val="22"/>
        </w:rPr>
        <w:t>, vol. 9, no. 7, pp. 3084–3095, Jul.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2]</w:t>
      </w:r>
      <w:r w:rsidRPr="00F97AE5">
        <w:rPr>
          <w:rFonts w:ascii="Garamond" w:hAnsi="Garamond"/>
          <w:noProof/>
          <w:sz w:val="22"/>
        </w:rPr>
        <w:tab/>
        <w:t xml:space="preserve">J. M. Holton, S. Classen, K. A. Frankel, and J. A. Tainer, “The R-factor gap in macromolecular crystallography: an untapped potential for insights on accurate structures.,” </w:t>
      </w:r>
      <w:r w:rsidRPr="00F97AE5">
        <w:rPr>
          <w:rFonts w:ascii="Garamond" w:hAnsi="Garamond"/>
          <w:i/>
          <w:iCs/>
          <w:noProof/>
          <w:sz w:val="22"/>
        </w:rPr>
        <w:t>FEBS J.</w:t>
      </w:r>
      <w:r w:rsidRPr="00F97AE5">
        <w:rPr>
          <w:rFonts w:ascii="Garamond" w:hAnsi="Garamond"/>
          <w:noProof/>
          <w:sz w:val="22"/>
        </w:rPr>
        <w:t>, vol. 281, no. 18, pp. 4046–60, Sep.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3]</w:t>
      </w:r>
      <w:r w:rsidRPr="00F97AE5">
        <w:rPr>
          <w:rFonts w:ascii="Garamond" w:hAnsi="Garamond"/>
          <w:noProof/>
          <w:sz w:val="22"/>
        </w:rPr>
        <w:tab/>
        <w:t xml:space="preserve">K. Henzler-Wildman and D. Kern, “Dynamic personalities of proteins.,” </w:t>
      </w:r>
      <w:r w:rsidRPr="00F97AE5">
        <w:rPr>
          <w:rFonts w:ascii="Garamond" w:hAnsi="Garamond"/>
          <w:i/>
          <w:iCs/>
          <w:noProof/>
          <w:sz w:val="22"/>
        </w:rPr>
        <w:t>Nature</w:t>
      </w:r>
      <w:r w:rsidRPr="00F97AE5">
        <w:rPr>
          <w:rFonts w:ascii="Garamond" w:hAnsi="Garamond"/>
          <w:noProof/>
          <w:sz w:val="22"/>
        </w:rPr>
        <w:t>, vol. 450, no. 7172, pp. 964–72, Dec.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4]</w:t>
      </w:r>
      <w:r w:rsidRPr="00F97AE5">
        <w:rPr>
          <w:rFonts w:ascii="Garamond" w:hAnsi="Garamond"/>
          <w:noProof/>
          <w:sz w:val="22"/>
        </w:rPr>
        <w:tab/>
        <w:t xml:space="preserve">D. Kern and E. R. Zuiderweg, “The role of dynamics in allosteric regulation,” </w:t>
      </w:r>
      <w:r w:rsidRPr="00F97AE5">
        <w:rPr>
          <w:rFonts w:ascii="Garamond" w:hAnsi="Garamond"/>
          <w:i/>
          <w:iCs/>
          <w:noProof/>
          <w:sz w:val="22"/>
        </w:rPr>
        <w:t>Curr. Opin. Struct. Biol.</w:t>
      </w:r>
      <w:r w:rsidRPr="00F97AE5">
        <w:rPr>
          <w:rFonts w:ascii="Garamond" w:hAnsi="Garamond"/>
          <w:noProof/>
          <w:sz w:val="22"/>
        </w:rPr>
        <w:t>, vol. 13, no. 6, pp. 748–757, Dec. 200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5]</w:t>
      </w:r>
      <w:r w:rsidRPr="00F97AE5">
        <w:rPr>
          <w:rFonts w:ascii="Garamond" w:hAnsi="Garamond"/>
          <w:noProof/>
          <w:sz w:val="22"/>
        </w:rPr>
        <w:tab/>
        <w:t xml:space="preserve">C.-J. Tsai, A. Del Sol, and R. Nussinov, “Protein allostery, signal transmission and dynamics: a classification scheme of allosteric mechanisms.,” </w:t>
      </w:r>
      <w:r w:rsidRPr="00F97AE5">
        <w:rPr>
          <w:rFonts w:ascii="Garamond" w:hAnsi="Garamond"/>
          <w:i/>
          <w:iCs/>
          <w:noProof/>
          <w:sz w:val="22"/>
        </w:rPr>
        <w:t>Mol. Biosyst.</w:t>
      </w:r>
      <w:r w:rsidRPr="00F97AE5">
        <w:rPr>
          <w:rFonts w:ascii="Garamond" w:hAnsi="Garamond"/>
          <w:noProof/>
          <w:sz w:val="22"/>
        </w:rPr>
        <w:t>, vol. 5, no. 3, pp. 207–16, Mar.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6]</w:t>
      </w:r>
      <w:r w:rsidRPr="00F97AE5">
        <w:rPr>
          <w:rFonts w:ascii="Garamond" w:hAnsi="Garamond"/>
          <w:noProof/>
          <w:sz w:val="22"/>
        </w:rPr>
        <w:tab/>
        <w:t xml:space="preserve">K. K. Frederick, M. S. Marlow, K. G. Valentine, and A. J. Wand, “Conformational entropy in molecular recognition by proteins.,” </w:t>
      </w:r>
      <w:r w:rsidRPr="00F97AE5">
        <w:rPr>
          <w:rFonts w:ascii="Garamond" w:hAnsi="Garamond"/>
          <w:i/>
          <w:iCs/>
          <w:noProof/>
          <w:sz w:val="22"/>
        </w:rPr>
        <w:t>Nature</w:t>
      </w:r>
      <w:r w:rsidRPr="00F97AE5">
        <w:rPr>
          <w:rFonts w:ascii="Garamond" w:hAnsi="Garamond"/>
          <w:noProof/>
          <w:sz w:val="22"/>
        </w:rPr>
        <w:t>, vol. 448, no. 7151, pp. 325–9, Jul.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7]</w:t>
      </w:r>
      <w:r w:rsidRPr="00F97AE5">
        <w:rPr>
          <w:rFonts w:ascii="Garamond" w:hAnsi="Garamond"/>
          <w:noProof/>
          <w:sz w:val="22"/>
        </w:rPr>
        <w:tab/>
        <w:t xml:space="preserve">A. Schmidt and V. S. Lamzin, “Extraction of functional motion in trypsin crystal structures.,” </w:t>
      </w:r>
      <w:r w:rsidRPr="00F97AE5">
        <w:rPr>
          <w:rFonts w:ascii="Garamond" w:hAnsi="Garamond"/>
          <w:i/>
          <w:iCs/>
          <w:noProof/>
          <w:sz w:val="22"/>
        </w:rPr>
        <w:t>Acta Crystallogr., Sect. D</w:t>
      </w:r>
      <w:r w:rsidRPr="00F97AE5">
        <w:rPr>
          <w:rFonts w:ascii="Garamond" w:hAnsi="Garamond"/>
          <w:noProof/>
          <w:sz w:val="22"/>
        </w:rPr>
        <w:t>, vol. 61, no. 8, pp. 1132–9, Aug. 200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8]</w:t>
      </w:r>
      <w:r w:rsidRPr="00F97AE5">
        <w:rPr>
          <w:rFonts w:ascii="Garamond" w:hAnsi="Garamond"/>
          <w:noProof/>
          <w:sz w:val="22"/>
        </w:rPr>
        <w:tab/>
        <w:t xml:space="preserve">J. E. Kohn, P. V Afonine, J. Z. Ruscio, P. D. Adams, and T. Head-Gordon, “Evidence of functional protein dynamics from X-ray crystallographic ensembles.,” </w:t>
      </w:r>
      <w:r w:rsidRPr="00F97AE5">
        <w:rPr>
          <w:rFonts w:ascii="Garamond" w:hAnsi="Garamond"/>
          <w:i/>
          <w:iCs/>
          <w:noProof/>
          <w:sz w:val="22"/>
        </w:rPr>
        <w:t>PLoS Comput. Biol.</w:t>
      </w:r>
      <w:r w:rsidRPr="00F97AE5">
        <w:rPr>
          <w:rFonts w:ascii="Garamond" w:hAnsi="Garamond"/>
          <w:noProof/>
          <w:sz w:val="22"/>
        </w:rPr>
        <w:t>, vol. 6, no. 8, p. e1000911, Jan.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19]</w:t>
      </w:r>
      <w:r w:rsidRPr="00F97AE5">
        <w:rPr>
          <w:rFonts w:ascii="Garamond" w:hAnsi="Garamond"/>
          <w:noProof/>
          <w:sz w:val="22"/>
        </w:rPr>
        <w:tab/>
        <w:t xml:space="preserve">B. Halle, “Flexibility and packing in proteins,” </w:t>
      </w:r>
      <w:r w:rsidRPr="00F97AE5">
        <w:rPr>
          <w:rFonts w:ascii="Garamond" w:hAnsi="Garamond"/>
          <w:i/>
          <w:iCs/>
          <w:noProof/>
          <w:sz w:val="22"/>
        </w:rPr>
        <w:t>Proc. Natl. Acad. Sci. U. S. A.</w:t>
      </w:r>
      <w:r w:rsidRPr="00F97AE5">
        <w:rPr>
          <w:rFonts w:ascii="Garamond" w:hAnsi="Garamond"/>
          <w:noProof/>
          <w:sz w:val="22"/>
        </w:rPr>
        <w:t>, vol. 99, no. 3, pp. 1274–1279, Jan. 200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0]</w:t>
      </w:r>
      <w:r w:rsidRPr="00F97AE5">
        <w:rPr>
          <w:rFonts w:ascii="Garamond" w:hAnsi="Garamond"/>
          <w:noProof/>
          <w:sz w:val="22"/>
        </w:rPr>
        <w:tab/>
        <w:t xml:space="preserve">M. A. DePristo, P. I. de Bakker, and T. L. Blundell, “Heterogeneity and inaccuracy in protein structures solved by X-ray crystallography,” </w:t>
      </w:r>
      <w:r w:rsidRPr="00F97AE5">
        <w:rPr>
          <w:rFonts w:ascii="Garamond" w:hAnsi="Garamond"/>
          <w:i/>
          <w:iCs/>
          <w:noProof/>
          <w:sz w:val="22"/>
        </w:rPr>
        <w:t>Structure</w:t>
      </w:r>
      <w:r w:rsidRPr="00F97AE5">
        <w:rPr>
          <w:rFonts w:ascii="Garamond" w:hAnsi="Garamond"/>
          <w:noProof/>
          <w:sz w:val="22"/>
        </w:rPr>
        <w:t>, vol. 12, no. 5, pp. 831–838,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1]</w:t>
      </w:r>
      <w:r w:rsidRPr="00F97AE5">
        <w:rPr>
          <w:rFonts w:ascii="Garamond" w:hAnsi="Garamond"/>
          <w:noProof/>
          <w:sz w:val="22"/>
        </w:rPr>
        <w:tab/>
        <w:t xml:space="preserve">H. van den Bedem, A. Dhanik, J. C. Latombe, and A. M. Deacon, “Modeling discrete heterogeneity in X-ray diffraction data by fitting multi-conformers.,” </w:t>
      </w:r>
      <w:r w:rsidRPr="00F97AE5">
        <w:rPr>
          <w:rFonts w:ascii="Garamond" w:hAnsi="Garamond"/>
          <w:i/>
          <w:iCs/>
          <w:noProof/>
          <w:sz w:val="22"/>
        </w:rPr>
        <w:t>Acta Crystallogr., Sect. D</w:t>
      </w:r>
      <w:r w:rsidRPr="00F97AE5">
        <w:rPr>
          <w:rFonts w:ascii="Garamond" w:hAnsi="Garamond"/>
          <w:noProof/>
          <w:sz w:val="22"/>
        </w:rPr>
        <w:t>, vol. 65, no. 10, pp. 1107–17, Oct.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2]</w:t>
      </w:r>
      <w:r w:rsidRPr="00F97AE5">
        <w:rPr>
          <w:rFonts w:ascii="Garamond" w:hAnsi="Garamond"/>
          <w:noProof/>
          <w:sz w:val="22"/>
        </w:rPr>
        <w:tab/>
        <w:t xml:space="preserve">P. T. Lang, J. M. Holton, J. S. Fraser, and T. Alber, “Protein structural ensembles are revealed by redefining X-ray electron density noise.,” </w:t>
      </w:r>
      <w:r w:rsidRPr="00F97AE5">
        <w:rPr>
          <w:rFonts w:ascii="Garamond" w:hAnsi="Garamond"/>
          <w:i/>
          <w:iCs/>
          <w:noProof/>
          <w:sz w:val="22"/>
        </w:rPr>
        <w:t>Proc. Natl. Acad. Sci. U. S. A.</w:t>
      </w:r>
      <w:r w:rsidRPr="00F97AE5">
        <w:rPr>
          <w:rFonts w:ascii="Garamond" w:hAnsi="Garamond"/>
          <w:noProof/>
          <w:sz w:val="22"/>
        </w:rPr>
        <w:t>, vol. 111, no. 1, pp. 237–42, Jan.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3]</w:t>
      </w:r>
      <w:r w:rsidRPr="00F97AE5">
        <w:rPr>
          <w:rFonts w:ascii="Garamond" w:hAnsi="Garamond"/>
          <w:noProof/>
          <w:sz w:val="22"/>
        </w:rPr>
        <w:tab/>
        <w:t xml:space="preserve">Z. Ren, P. W. Y. Chan, K. Moffat, E. F. Pai, W. E. Royer, V. Šrajer, and X. Yang, “Resolution of structural heterogeneity in dynamic crystallography.,” </w:t>
      </w:r>
      <w:r w:rsidRPr="00F97AE5">
        <w:rPr>
          <w:rFonts w:ascii="Garamond" w:hAnsi="Garamond"/>
          <w:i/>
          <w:iCs/>
          <w:noProof/>
          <w:sz w:val="22"/>
        </w:rPr>
        <w:t>Acta Crystallogr., Sect. D</w:t>
      </w:r>
      <w:r w:rsidRPr="00F97AE5">
        <w:rPr>
          <w:rFonts w:ascii="Garamond" w:hAnsi="Garamond"/>
          <w:noProof/>
          <w:sz w:val="22"/>
        </w:rPr>
        <w:t>, vol. 69, no. 6, pp. 946–59, Jun.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4]</w:t>
      </w:r>
      <w:r w:rsidRPr="00F97AE5">
        <w:rPr>
          <w:rFonts w:ascii="Garamond" w:hAnsi="Garamond"/>
          <w:noProof/>
          <w:sz w:val="22"/>
        </w:rPr>
        <w:tab/>
        <w:t xml:space="preserve">A. T. Brünger, J. Kuriyan, and M. Karplus, “Crystallographic R factor refinement by molecular dynamics.,” </w:t>
      </w:r>
      <w:r w:rsidRPr="00F97AE5">
        <w:rPr>
          <w:rFonts w:ascii="Garamond" w:hAnsi="Garamond"/>
          <w:i/>
          <w:iCs/>
          <w:noProof/>
          <w:sz w:val="22"/>
        </w:rPr>
        <w:t>Science</w:t>
      </w:r>
      <w:r w:rsidRPr="00F97AE5">
        <w:rPr>
          <w:rFonts w:ascii="Garamond" w:hAnsi="Garamond"/>
          <w:noProof/>
          <w:sz w:val="22"/>
        </w:rPr>
        <w:t>, vol. 235, no. 4787, pp. 458–60, Jan. 198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5]</w:t>
      </w:r>
      <w:r w:rsidRPr="00F97AE5">
        <w:rPr>
          <w:rFonts w:ascii="Garamond" w:hAnsi="Garamond"/>
          <w:noProof/>
          <w:sz w:val="22"/>
        </w:rPr>
        <w:tab/>
        <w:t xml:space="preserve">J. Hafner and W. Zheng, “All-atom modeling of anisotropic atomic fluctuations in protein crystal structures.,” </w:t>
      </w:r>
      <w:r w:rsidRPr="00F97AE5">
        <w:rPr>
          <w:rFonts w:ascii="Garamond" w:hAnsi="Garamond"/>
          <w:i/>
          <w:iCs/>
          <w:noProof/>
          <w:sz w:val="22"/>
        </w:rPr>
        <w:t>J. Chem. Phys.</w:t>
      </w:r>
      <w:r w:rsidRPr="00F97AE5">
        <w:rPr>
          <w:rFonts w:ascii="Garamond" w:hAnsi="Garamond"/>
          <w:noProof/>
          <w:sz w:val="22"/>
        </w:rPr>
        <w:t>, vol. 135, no. 14, p. 144114, Oct.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6]</w:t>
      </w:r>
      <w:r w:rsidRPr="00F97AE5">
        <w:rPr>
          <w:rFonts w:ascii="Garamond" w:hAnsi="Garamond"/>
          <w:noProof/>
          <w:sz w:val="22"/>
        </w:rPr>
        <w:tab/>
        <w:t xml:space="preserve">F. Avbelj, J. Moult, D. H. Kitson, M. N. G. James, and A. T. Hagler, “Molecular dynamics study of the structure and dynamics of a protein molecule in a crystalline ionic environment, Streptomyces griseus protease A,” </w:t>
      </w:r>
      <w:r w:rsidRPr="00F97AE5">
        <w:rPr>
          <w:rFonts w:ascii="Garamond" w:hAnsi="Garamond"/>
          <w:i/>
          <w:iCs/>
          <w:noProof/>
          <w:sz w:val="22"/>
        </w:rPr>
        <w:t>Biochemistry</w:t>
      </w:r>
      <w:r w:rsidRPr="00F97AE5">
        <w:rPr>
          <w:rFonts w:ascii="Garamond" w:hAnsi="Garamond"/>
          <w:noProof/>
          <w:sz w:val="22"/>
        </w:rPr>
        <w:t>, vol. 29, no. 37, pp. 8658–8676, Sep. 199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7]</w:t>
      </w:r>
      <w:r w:rsidRPr="00F97AE5">
        <w:rPr>
          <w:rFonts w:ascii="Garamond" w:hAnsi="Garamond"/>
          <w:noProof/>
          <w:sz w:val="22"/>
        </w:rPr>
        <w:tab/>
        <w:t xml:space="preserve">D. H. Kitson and A. T. Hagler, “Theoretical studies of the structure and molecular dynamics of a peptide crystal,” </w:t>
      </w:r>
      <w:r w:rsidRPr="00F97AE5">
        <w:rPr>
          <w:rFonts w:ascii="Garamond" w:hAnsi="Garamond"/>
          <w:i/>
          <w:iCs/>
          <w:noProof/>
          <w:sz w:val="22"/>
        </w:rPr>
        <w:t>Biochemistry</w:t>
      </w:r>
      <w:r w:rsidRPr="00F97AE5">
        <w:rPr>
          <w:rFonts w:ascii="Garamond" w:hAnsi="Garamond"/>
          <w:noProof/>
          <w:sz w:val="22"/>
        </w:rPr>
        <w:t>, vol. 27, no. 14, pp. 5246–5257, Jul. 198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8]</w:t>
      </w:r>
      <w:r w:rsidRPr="00F97AE5">
        <w:rPr>
          <w:rFonts w:ascii="Garamond" w:hAnsi="Garamond"/>
          <w:noProof/>
          <w:sz w:val="22"/>
        </w:rPr>
        <w:tab/>
        <w:t xml:space="preserve">J. Lautz, H. Kessler, R. Kaptein, and W. F. van Gunsteren, “Molecular dynamics simulations of cyclosporin A: the crystal structure and dynamic modelling of a structure in apolar solution based on NMR data.,” </w:t>
      </w:r>
      <w:r w:rsidRPr="00F97AE5">
        <w:rPr>
          <w:rFonts w:ascii="Garamond" w:hAnsi="Garamond"/>
          <w:i/>
          <w:iCs/>
          <w:noProof/>
          <w:sz w:val="22"/>
        </w:rPr>
        <w:t>J. Comput. Aided. Mol. Des.</w:t>
      </w:r>
      <w:r w:rsidRPr="00F97AE5">
        <w:rPr>
          <w:rFonts w:ascii="Garamond" w:hAnsi="Garamond"/>
          <w:noProof/>
          <w:sz w:val="22"/>
        </w:rPr>
        <w:t>, vol. 1, no. 3, pp. 219–41, Oct. 198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29]</w:t>
      </w:r>
      <w:r w:rsidRPr="00F97AE5">
        <w:rPr>
          <w:rFonts w:ascii="Garamond" w:hAnsi="Garamond"/>
          <w:noProof/>
          <w:sz w:val="22"/>
        </w:rPr>
        <w:tab/>
        <w:t xml:space="preserve">D. Vitkup, D. Ringe, M. Karplus, and G. A. Petsko, “Why protein R-factors are so large: a self-consistent analysis.,” </w:t>
      </w:r>
      <w:r w:rsidRPr="00F97AE5">
        <w:rPr>
          <w:rFonts w:ascii="Garamond" w:hAnsi="Garamond"/>
          <w:i/>
          <w:iCs/>
          <w:noProof/>
          <w:sz w:val="22"/>
        </w:rPr>
        <w:t>Proteins</w:t>
      </w:r>
      <w:r w:rsidRPr="00F97AE5">
        <w:rPr>
          <w:rFonts w:ascii="Garamond" w:hAnsi="Garamond"/>
          <w:noProof/>
          <w:sz w:val="22"/>
        </w:rPr>
        <w:t>, vol. 46, no. 4, pp. 345–54, Mar. 200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0]</w:t>
      </w:r>
      <w:r w:rsidRPr="00F97AE5">
        <w:rPr>
          <w:rFonts w:ascii="Garamond" w:hAnsi="Garamond"/>
          <w:noProof/>
          <w:sz w:val="22"/>
        </w:rPr>
        <w:tab/>
        <w:t xml:space="preserve">D. M. York, A. Wlodawer, L. G. Pedersen, and T. A. Darden, “Atomic-level accuracy in simulations of large protein crystals.,” </w:t>
      </w:r>
      <w:r w:rsidRPr="00F97AE5">
        <w:rPr>
          <w:rFonts w:ascii="Garamond" w:hAnsi="Garamond"/>
          <w:i/>
          <w:iCs/>
          <w:noProof/>
          <w:sz w:val="22"/>
        </w:rPr>
        <w:t>Proc. Natl. Acad. Sci. U. S. A.</w:t>
      </w:r>
      <w:r w:rsidRPr="00F97AE5">
        <w:rPr>
          <w:rFonts w:ascii="Garamond" w:hAnsi="Garamond"/>
          <w:noProof/>
          <w:sz w:val="22"/>
        </w:rPr>
        <w:t>, vol. 91, no. 18, pp. 8715–8718, Aug. 199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1]</w:t>
      </w:r>
      <w:r w:rsidRPr="00F97AE5">
        <w:rPr>
          <w:rFonts w:ascii="Garamond" w:hAnsi="Garamond"/>
          <w:noProof/>
          <w:sz w:val="22"/>
        </w:rPr>
        <w:tab/>
        <w:t xml:space="preserve">C. Brinkmann, M. S. Weiss, and E. Weckert, “The structure of the hexagonal crystal form of hen egg-white lysozyme.,” </w:t>
      </w:r>
      <w:r w:rsidRPr="00F97AE5">
        <w:rPr>
          <w:rFonts w:ascii="Garamond" w:hAnsi="Garamond"/>
          <w:i/>
          <w:iCs/>
          <w:noProof/>
          <w:sz w:val="22"/>
        </w:rPr>
        <w:t>Acta Crystallogr., Sect. D</w:t>
      </w:r>
      <w:r w:rsidRPr="00F97AE5">
        <w:rPr>
          <w:rFonts w:ascii="Garamond" w:hAnsi="Garamond"/>
          <w:noProof/>
          <w:sz w:val="22"/>
        </w:rPr>
        <w:t>, vol. 62, no. Pt 4, pp. 349–55, Apr.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2]</w:t>
      </w:r>
      <w:r w:rsidRPr="00F97AE5">
        <w:rPr>
          <w:rFonts w:ascii="Garamond" w:hAnsi="Garamond"/>
          <w:noProof/>
          <w:sz w:val="22"/>
        </w:rPr>
        <w:tab/>
        <w:t xml:space="preserve">J. Held and S. van Smaalen, “The active site of hen egg-white lysozyme: flexibility and chemical bonding,” </w:t>
      </w:r>
      <w:r w:rsidRPr="00F97AE5">
        <w:rPr>
          <w:rFonts w:ascii="Garamond" w:hAnsi="Garamond"/>
          <w:i/>
          <w:iCs/>
          <w:noProof/>
          <w:sz w:val="22"/>
        </w:rPr>
        <w:t>Acta Crystallogr., Sect. D</w:t>
      </w:r>
      <w:r w:rsidRPr="00F97AE5">
        <w:rPr>
          <w:rFonts w:ascii="Garamond" w:hAnsi="Garamond"/>
          <w:noProof/>
          <w:sz w:val="22"/>
        </w:rPr>
        <w:t>, vol. 70, no. 4, pp. 1136–1146, Mar.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3]</w:t>
      </w:r>
      <w:r w:rsidRPr="00F97AE5">
        <w:rPr>
          <w:rFonts w:ascii="Garamond" w:hAnsi="Garamond"/>
          <w:noProof/>
          <w:sz w:val="22"/>
        </w:rPr>
        <w:tab/>
        <w:t xml:space="preserve">K. Harata and T. Akiba, “Structural phase transition of monoclinic crystals of hen egg-white lysozyme.,” </w:t>
      </w:r>
      <w:r w:rsidRPr="00F97AE5">
        <w:rPr>
          <w:rFonts w:ascii="Garamond" w:hAnsi="Garamond"/>
          <w:i/>
          <w:iCs/>
          <w:noProof/>
          <w:sz w:val="22"/>
        </w:rPr>
        <w:t>Acta Crystallogr., Sect. D</w:t>
      </w:r>
      <w:r w:rsidRPr="00F97AE5">
        <w:rPr>
          <w:rFonts w:ascii="Garamond" w:hAnsi="Garamond"/>
          <w:noProof/>
          <w:sz w:val="22"/>
        </w:rPr>
        <w:t>, vol. 62, no. Pt 4, pp. 375–82, Apr.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4]</w:t>
      </w:r>
      <w:r w:rsidRPr="00F97AE5">
        <w:rPr>
          <w:rFonts w:ascii="Garamond" w:hAnsi="Garamond"/>
          <w:noProof/>
          <w:sz w:val="22"/>
        </w:rPr>
        <w:tab/>
        <w:t xml:space="preserve">P. J. Artymiuk, C. C. Blake, D. E. Grace, S. J. Oatley, D. C. Phillips, and M. J. Sternberg, “Crystallographic studies of the dynamic properties of lysozyme,” </w:t>
      </w:r>
      <w:r w:rsidRPr="00F97AE5">
        <w:rPr>
          <w:rFonts w:ascii="Garamond" w:hAnsi="Garamond"/>
          <w:i/>
          <w:iCs/>
          <w:noProof/>
          <w:sz w:val="22"/>
        </w:rPr>
        <w:t>Nature</w:t>
      </w:r>
      <w:r w:rsidRPr="00F97AE5">
        <w:rPr>
          <w:rFonts w:ascii="Garamond" w:hAnsi="Garamond"/>
          <w:noProof/>
          <w:sz w:val="22"/>
        </w:rPr>
        <w:t>, vol. 280, no. 5723, pp. 563–568, Aug. 197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5]</w:t>
      </w:r>
      <w:r w:rsidRPr="00F97AE5">
        <w:rPr>
          <w:rFonts w:ascii="Garamond" w:hAnsi="Garamond"/>
          <w:noProof/>
          <w:sz w:val="22"/>
        </w:rPr>
        <w:tab/>
        <w:t xml:space="preserve">K. Hinsen, “Structural flexibility in proteins: impact of the crystal environment.,” </w:t>
      </w:r>
      <w:r w:rsidRPr="00F97AE5">
        <w:rPr>
          <w:rFonts w:ascii="Garamond" w:hAnsi="Garamond"/>
          <w:i/>
          <w:iCs/>
          <w:noProof/>
          <w:sz w:val="22"/>
        </w:rPr>
        <w:t>Bioinformatics</w:t>
      </w:r>
      <w:r w:rsidRPr="00F97AE5">
        <w:rPr>
          <w:rFonts w:ascii="Garamond" w:hAnsi="Garamond"/>
          <w:noProof/>
          <w:sz w:val="22"/>
        </w:rPr>
        <w:t>, vol. 24, no. 4, pp. 521–8, Feb. 200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6]</w:t>
      </w:r>
      <w:r w:rsidRPr="00F97AE5">
        <w:rPr>
          <w:rFonts w:ascii="Garamond" w:hAnsi="Garamond"/>
          <w:noProof/>
          <w:sz w:val="22"/>
        </w:rPr>
        <w:tab/>
        <w:t xml:space="preserve">S. Hery, D. Genest, and J. C. Smith, “Fluctuation and correlation in crystalline lysozyme,” </w:t>
      </w:r>
      <w:r w:rsidRPr="00F97AE5">
        <w:rPr>
          <w:rFonts w:ascii="Garamond" w:hAnsi="Garamond"/>
          <w:i/>
          <w:iCs/>
          <w:noProof/>
          <w:sz w:val="22"/>
        </w:rPr>
        <w:t>J. Chem. Inf. Model.</w:t>
      </w:r>
      <w:r w:rsidRPr="00F97AE5">
        <w:rPr>
          <w:rFonts w:ascii="Garamond" w:hAnsi="Garamond"/>
          <w:noProof/>
          <w:sz w:val="22"/>
        </w:rPr>
        <w:t>, vol. 37, no. 6, pp. 1011–1017, Nov. 199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7]</w:t>
      </w:r>
      <w:r w:rsidRPr="00F97AE5">
        <w:rPr>
          <w:rFonts w:ascii="Garamond" w:hAnsi="Garamond"/>
          <w:noProof/>
          <w:sz w:val="22"/>
        </w:rPr>
        <w:tab/>
        <w:t xml:space="preserve">U. Stocker, K. Spiegel, and W. F. van Gunsteren, “On the similarity of properties in solution or in the crystalline state: A molecular dynamics study of hen lysozyme,” </w:t>
      </w:r>
      <w:r w:rsidRPr="00F97AE5">
        <w:rPr>
          <w:rFonts w:ascii="Garamond" w:hAnsi="Garamond"/>
          <w:i/>
          <w:iCs/>
          <w:noProof/>
          <w:sz w:val="22"/>
        </w:rPr>
        <w:t>J. Biomol. NMR</w:t>
      </w:r>
      <w:r w:rsidRPr="00F97AE5">
        <w:rPr>
          <w:rFonts w:ascii="Garamond" w:hAnsi="Garamond"/>
          <w:noProof/>
          <w:sz w:val="22"/>
        </w:rPr>
        <w:t>, vol. 18, no. 1, pp. 1–12, 200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8]</w:t>
      </w:r>
      <w:r w:rsidRPr="00F97AE5">
        <w:rPr>
          <w:rFonts w:ascii="Garamond" w:hAnsi="Garamond"/>
          <w:noProof/>
          <w:sz w:val="22"/>
        </w:rPr>
        <w:tab/>
        <w:t xml:space="preserve">Z. Hu and J. Jiang, “Assessment of biomolecular force fields for molecular dynamics simulations in a protein crystal.,” </w:t>
      </w:r>
      <w:r w:rsidRPr="00F97AE5">
        <w:rPr>
          <w:rFonts w:ascii="Garamond" w:hAnsi="Garamond"/>
          <w:i/>
          <w:iCs/>
          <w:noProof/>
          <w:sz w:val="22"/>
        </w:rPr>
        <w:t>J. Comput. Chem.</w:t>
      </w:r>
      <w:r w:rsidRPr="00F97AE5">
        <w:rPr>
          <w:rFonts w:ascii="Garamond" w:hAnsi="Garamond"/>
          <w:noProof/>
          <w:sz w:val="22"/>
        </w:rPr>
        <w:t>, vol. 31, no. 2, pp. 371–80, Jan.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39]</w:t>
      </w:r>
      <w:r w:rsidRPr="00F97AE5">
        <w:rPr>
          <w:rFonts w:ascii="Garamond" w:hAnsi="Garamond"/>
          <w:noProof/>
          <w:sz w:val="22"/>
        </w:rPr>
        <w:tab/>
        <w:t xml:space="preserve">Z. Hu and J. Jiang, “Molecular dynamics simulations for water and ions in protein crystals.,” </w:t>
      </w:r>
      <w:r w:rsidRPr="00F97AE5">
        <w:rPr>
          <w:rFonts w:ascii="Garamond" w:hAnsi="Garamond"/>
          <w:i/>
          <w:iCs/>
          <w:noProof/>
          <w:sz w:val="22"/>
        </w:rPr>
        <w:t>Langmuir</w:t>
      </w:r>
      <w:r w:rsidRPr="00F97AE5">
        <w:rPr>
          <w:rFonts w:ascii="Garamond" w:hAnsi="Garamond"/>
          <w:noProof/>
          <w:sz w:val="22"/>
        </w:rPr>
        <w:t>, vol. 24, no. 8, pp. 4215–23, Apr. 200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0]</w:t>
      </w:r>
      <w:r w:rsidRPr="00F97AE5">
        <w:rPr>
          <w:rFonts w:ascii="Garamond" w:hAnsi="Garamond"/>
          <w:noProof/>
          <w:sz w:val="22"/>
        </w:rPr>
        <w:tab/>
        <w:t xml:space="preserve">M. A. Walsh, T. R. Schneider, L. C. Sieker, Z. Dauter, V. S. Lamzin, and K. S. Wilson, “Refinement of triclinic hen egg-white lysozyme at atomic resolution,” </w:t>
      </w:r>
      <w:r w:rsidRPr="00F97AE5">
        <w:rPr>
          <w:rFonts w:ascii="Garamond" w:hAnsi="Garamond"/>
          <w:i/>
          <w:iCs/>
          <w:noProof/>
          <w:sz w:val="22"/>
        </w:rPr>
        <w:t>Acta Crystallogr., Sect. D</w:t>
      </w:r>
      <w:r w:rsidRPr="00F97AE5">
        <w:rPr>
          <w:rFonts w:ascii="Garamond" w:hAnsi="Garamond"/>
          <w:noProof/>
          <w:sz w:val="22"/>
        </w:rPr>
        <w:t>, vol. 54, no. 4, pp. 522–546, Jul. 199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1]</w:t>
      </w:r>
      <w:r w:rsidRPr="00F97AE5">
        <w:rPr>
          <w:rFonts w:ascii="Garamond" w:hAnsi="Garamond"/>
          <w:noProof/>
          <w:sz w:val="22"/>
        </w:rPr>
        <w:tab/>
        <w:t xml:space="preserve">B. Zagrovic and V. S. Pande, “How does averaging affect protein structure comparison on the ensemble level?,” </w:t>
      </w:r>
      <w:r w:rsidRPr="00F97AE5">
        <w:rPr>
          <w:rFonts w:ascii="Garamond" w:hAnsi="Garamond"/>
          <w:i/>
          <w:iCs/>
          <w:noProof/>
          <w:sz w:val="22"/>
        </w:rPr>
        <w:t>Biophys. J.</w:t>
      </w:r>
      <w:r w:rsidRPr="00F97AE5">
        <w:rPr>
          <w:rFonts w:ascii="Garamond" w:hAnsi="Garamond"/>
          <w:noProof/>
          <w:sz w:val="22"/>
        </w:rPr>
        <w:t>, vol. 87, no. 4, pp. 2240–6, Oct.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2]</w:t>
      </w:r>
      <w:r w:rsidRPr="00F97AE5">
        <w:rPr>
          <w:rFonts w:ascii="Garamond" w:hAnsi="Garamond"/>
          <w:noProof/>
          <w:sz w:val="22"/>
        </w:rPr>
        <w:tab/>
        <w:t xml:space="preserve">P. Emsley and K. Cowtan, “Coot: model-building tools for molecular graphics.,” </w:t>
      </w:r>
      <w:r w:rsidRPr="00F97AE5">
        <w:rPr>
          <w:rFonts w:ascii="Garamond" w:hAnsi="Garamond"/>
          <w:i/>
          <w:iCs/>
          <w:noProof/>
          <w:sz w:val="22"/>
        </w:rPr>
        <w:t>Acta Crystallogr., Sect. D</w:t>
      </w:r>
      <w:r w:rsidRPr="00F97AE5">
        <w:rPr>
          <w:rFonts w:ascii="Garamond" w:hAnsi="Garamond"/>
          <w:noProof/>
          <w:sz w:val="22"/>
        </w:rPr>
        <w:t>, vol. 60, no. 12, pp. 2126–32, Dec.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3]</w:t>
      </w:r>
      <w:r w:rsidRPr="00F97AE5">
        <w:rPr>
          <w:rFonts w:ascii="Garamond" w:hAnsi="Garamond"/>
          <w:noProof/>
          <w:sz w:val="22"/>
        </w:rPr>
        <w:tab/>
        <w:t xml:space="preserve">L. Zhou and Q. Liu, “Aligning experimental and theoretical anisotropic B-factors: water models, normal-mode analysis methods, and metrics.,” </w:t>
      </w:r>
      <w:r w:rsidRPr="00F97AE5">
        <w:rPr>
          <w:rFonts w:ascii="Garamond" w:hAnsi="Garamond"/>
          <w:i/>
          <w:iCs/>
          <w:noProof/>
          <w:sz w:val="22"/>
        </w:rPr>
        <w:t>J. Phys. Chem. B</w:t>
      </w:r>
      <w:r w:rsidRPr="00F97AE5">
        <w:rPr>
          <w:rFonts w:ascii="Garamond" w:hAnsi="Garamond"/>
          <w:noProof/>
          <w:sz w:val="22"/>
        </w:rPr>
        <w:t>, vol. 118, no. 15, pp. 4069–79, Apr.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4]</w:t>
      </w:r>
      <w:r w:rsidRPr="00F97AE5">
        <w:rPr>
          <w:rFonts w:ascii="Garamond" w:hAnsi="Garamond"/>
          <w:noProof/>
          <w:sz w:val="22"/>
        </w:rPr>
        <w:tab/>
        <w:t xml:space="preserve">S. Kundu, J. S. Melton, D. C. Sorensen, and G. N. Phillips, “Dynamics of proteins in crystals: comparison of experiment with simple models.,” </w:t>
      </w:r>
      <w:r w:rsidRPr="00F97AE5">
        <w:rPr>
          <w:rFonts w:ascii="Garamond" w:hAnsi="Garamond"/>
          <w:i/>
          <w:iCs/>
          <w:noProof/>
          <w:sz w:val="22"/>
        </w:rPr>
        <w:t>Biophys. J.</w:t>
      </w:r>
      <w:r w:rsidRPr="00F97AE5">
        <w:rPr>
          <w:rFonts w:ascii="Garamond" w:hAnsi="Garamond"/>
          <w:noProof/>
          <w:sz w:val="22"/>
        </w:rPr>
        <w:t>, vol. 83, no. 2, pp. 723–32, Aug. 200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5]</w:t>
      </w:r>
      <w:r w:rsidRPr="00F97AE5">
        <w:rPr>
          <w:rFonts w:ascii="Garamond" w:hAnsi="Garamond"/>
          <w:noProof/>
          <w:sz w:val="22"/>
        </w:rPr>
        <w:tab/>
        <w:t xml:space="preserve">T. Z. Sen, Y. Feng, J. V Garcia, A. Kloczkowski, and R. L. Jernigan, “The extent of cooperativity of protein motions observed with elastic network models is similar for atomic and coarser-grained models.,” </w:t>
      </w:r>
      <w:r w:rsidRPr="00F97AE5">
        <w:rPr>
          <w:rFonts w:ascii="Garamond" w:hAnsi="Garamond"/>
          <w:i/>
          <w:iCs/>
          <w:noProof/>
          <w:sz w:val="22"/>
        </w:rPr>
        <w:t>J. Chem. Theory Comput.</w:t>
      </w:r>
      <w:r w:rsidRPr="00F97AE5">
        <w:rPr>
          <w:rFonts w:ascii="Garamond" w:hAnsi="Garamond"/>
          <w:noProof/>
          <w:sz w:val="22"/>
        </w:rPr>
        <w:t>, vol. 2, no. 3, pp. 696–704, Jan.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6]</w:t>
      </w:r>
      <w:r w:rsidRPr="00F97AE5">
        <w:rPr>
          <w:rFonts w:ascii="Garamond" w:hAnsi="Garamond"/>
          <w:noProof/>
          <w:sz w:val="22"/>
        </w:rPr>
        <w:tab/>
        <w:t xml:space="preserve">D. Riccardi, Q. Cui, and G. N. Phillips, “Application of elastic network models to proteins in the crystalline state.,” </w:t>
      </w:r>
      <w:r w:rsidRPr="00F97AE5">
        <w:rPr>
          <w:rFonts w:ascii="Garamond" w:hAnsi="Garamond"/>
          <w:i/>
          <w:iCs/>
          <w:noProof/>
          <w:sz w:val="22"/>
        </w:rPr>
        <w:t>Biophys. J.</w:t>
      </w:r>
      <w:r w:rsidRPr="00F97AE5">
        <w:rPr>
          <w:rFonts w:ascii="Garamond" w:hAnsi="Garamond"/>
          <w:noProof/>
          <w:sz w:val="22"/>
        </w:rPr>
        <w:t>, vol. 96, no. 2, pp. 464–75, Jan.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7]</w:t>
      </w:r>
      <w:r w:rsidRPr="00F97AE5">
        <w:rPr>
          <w:rFonts w:ascii="Garamond" w:hAnsi="Garamond"/>
          <w:noProof/>
          <w:sz w:val="22"/>
        </w:rPr>
        <w:tab/>
        <w:t xml:space="preserve">L. Yang, G. Song, and R. L. Jernigan, “Comparisons of experimental and computed protein anisotropic temperature factors.,” </w:t>
      </w:r>
      <w:r w:rsidRPr="00F97AE5">
        <w:rPr>
          <w:rFonts w:ascii="Garamond" w:hAnsi="Garamond"/>
          <w:i/>
          <w:iCs/>
          <w:noProof/>
          <w:sz w:val="22"/>
        </w:rPr>
        <w:t>Proteins</w:t>
      </w:r>
      <w:r w:rsidRPr="00F97AE5">
        <w:rPr>
          <w:rFonts w:ascii="Garamond" w:hAnsi="Garamond"/>
          <w:noProof/>
          <w:sz w:val="22"/>
        </w:rPr>
        <w:t>, vol. 76, no. 1, pp. 164–75, Jul.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8]</w:t>
      </w:r>
      <w:r w:rsidRPr="00F97AE5">
        <w:rPr>
          <w:rFonts w:ascii="Garamond" w:hAnsi="Garamond"/>
          <w:noProof/>
          <w:sz w:val="22"/>
        </w:rPr>
        <w:tab/>
        <w:t xml:space="preserve">L.-W. Yang, E. Eyal, C. Chennubhotla, J. Jee, A. M. Gronenborn, and I. Bahar, “Insights into equilibrium dynamics of proteins from comparison of NMR and X-ray data with computational predictions.,” </w:t>
      </w:r>
      <w:r w:rsidRPr="00F97AE5">
        <w:rPr>
          <w:rFonts w:ascii="Garamond" w:hAnsi="Garamond"/>
          <w:i/>
          <w:iCs/>
          <w:noProof/>
          <w:sz w:val="22"/>
        </w:rPr>
        <w:t>Structure</w:t>
      </w:r>
      <w:r w:rsidRPr="00F97AE5">
        <w:rPr>
          <w:rFonts w:ascii="Garamond" w:hAnsi="Garamond"/>
          <w:noProof/>
          <w:sz w:val="22"/>
        </w:rPr>
        <w:t>, vol. 15, no. 6, pp. 741–9, Jun.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49]</w:t>
      </w:r>
      <w:r w:rsidRPr="00F97AE5">
        <w:rPr>
          <w:rFonts w:ascii="Garamond" w:hAnsi="Garamond"/>
          <w:noProof/>
          <w:sz w:val="22"/>
        </w:rPr>
        <w:tab/>
        <w:t xml:space="preserve">D. A. Kondrashov, A. W. Van Wynsberghe, R. M. Bannen, Q. Cui, and G. N. Phillips, “Protein structural variation in computational models and crystallographic data,” </w:t>
      </w:r>
      <w:r w:rsidRPr="00F97AE5">
        <w:rPr>
          <w:rFonts w:ascii="Garamond" w:hAnsi="Garamond"/>
          <w:i/>
          <w:iCs/>
          <w:noProof/>
          <w:sz w:val="22"/>
        </w:rPr>
        <w:t>Structure</w:t>
      </w:r>
      <w:r w:rsidRPr="00F97AE5">
        <w:rPr>
          <w:rFonts w:ascii="Garamond" w:hAnsi="Garamond"/>
          <w:noProof/>
          <w:sz w:val="22"/>
        </w:rPr>
        <w:t>, vol. 15, no. 2, pp. 169–177, Feb.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0]</w:t>
      </w:r>
      <w:r w:rsidRPr="00F97AE5">
        <w:rPr>
          <w:rFonts w:ascii="Garamond" w:hAnsi="Garamond"/>
          <w:noProof/>
          <w:sz w:val="22"/>
        </w:rPr>
        <w:tab/>
        <w:t xml:space="preserve">M. Rueda, C. Ferrer-Costa, T. Meyer, A. Pérez, J. Camps, A. Hospital, J. L. Gelpí, and M. Orozco, “A consensus view of protein dynamics.,” </w:t>
      </w:r>
      <w:r w:rsidRPr="00F97AE5">
        <w:rPr>
          <w:rFonts w:ascii="Garamond" w:hAnsi="Garamond"/>
          <w:i/>
          <w:iCs/>
          <w:noProof/>
          <w:sz w:val="22"/>
        </w:rPr>
        <w:t>Proc. Natl. Acad. Sci. U. S. A.</w:t>
      </w:r>
      <w:r w:rsidRPr="00F97AE5">
        <w:rPr>
          <w:rFonts w:ascii="Garamond" w:hAnsi="Garamond"/>
          <w:noProof/>
          <w:sz w:val="22"/>
        </w:rPr>
        <w:t>, vol. 104, no. 3, pp. 796–801, Jan.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1]</w:t>
      </w:r>
      <w:r w:rsidRPr="00F97AE5">
        <w:rPr>
          <w:rFonts w:ascii="Garamond" w:hAnsi="Garamond"/>
          <w:noProof/>
          <w:sz w:val="22"/>
        </w:rPr>
        <w:tab/>
        <w:t xml:space="preserve">J. Kuriyan, G. A. Petsko, R. M. Levy, and M. Karplus, “Effect of anisotropy and anharmonicity on protein crystallographic refinement,” </w:t>
      </w:r>
      <w:r w:rsidRPr="00F97AE5">
        <w:rPr>
          <w:rFonts w:ascii="Garamond" w:hAnsi="Garamond"/>
          <w:i/>
          <w:iCs/>
          <w:noProof/>
          <w:sz w:val="22"/>
        </w:rPr>
        <w:t>J. Mol. Biol.</w:t>
      </w:r>
      <w:r w:rsidRPr="00F97AE5">
        <w:rPr>
          <w:rFonts w:ascii="Garamond" w:hAnsi="Garamond"/>
          <w:noProof/>
          <w:sz w:val="22"/>
        </w:rPr>
        <w:t>, vol. 190, no. 2, pp. 227–254, 198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2]</w:t>
      </w:r>
      <w:r w:rsidRPr="00F97AE5">
        <w:rPr>
          <w:rFonts w:ascii="Garamond" w:hAnsi="Garamond"/>
          <w:noProof/>
          <w:sz w:val="22"/>
        </w:rPr>
        <w:tab/>
        <w:t xml:space="preserve">K. Harata and T. Akiba, “Phase transition of triclinic hen egg-white lysozyme crystal associated with sodium binding.,” </w:t>
      </w:r>
      <w:r w:rsidRPr="00F97AE5">
        <w:rPr>
          <w:rFonts w:ascii="Garamond" w:hAnsi="Garamond"/>
          <w:i/>
          <w:iCs/>
          <w:noProof/>
          <w:sz w:val="22"/>
        </w:rPr>
        <w:t>Acta Crystallogr., Sect. D</w:t>
      </w:r>
      <w:r w:rsidRPr="00F97AE5">
        <w:rPr>
          <w:rFonts w:ascii="Garamond" w:hAnsi="Garamond"/>
          <w:noProof/>
          <w:sz w:val="22"/>
        </w:rPr>
        <w:t>, vol. 60, no. Pt 4, pp. 630–7, Apr.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3]</w:t>
      </w:r>
      <w:r w:rsidRPr="00F97AE5">
        <w:rPr>
          <w:rFonts w:ascii="Garamond" w:hAnsi="Garamond"/>
          <w:noProof/>
          <w:sz w:val="22"/>
        </w:rPr>
        <w:tab/>
        <w:t xml:space="preserve">W. R. P. Scott, P. H. Hünenberger, I. G. Tironi, A. E. Mark, S. R. Billeter, J. Fennen, A. E. Torda, T. Huber, P. Krüger, and W. F. van Gunsteren, “The GROMOS biomolecular simulation program package,” </w:t>
      </w:r>
      <w:r w:rsidRPr="00F97AE5">
        <w:rPr>
          <w:rFonts w:ascii="Garamond" w:hAnsi="Garamond"/>
          <w:i/>
          <w:iCs/>
          <w:noProof/>
          <w:sz w:val="22"/>
        </w:rPr>
        <w:t>J. Phys. Chem. A</w:t>
      </w:r>
      <w:r w:rsidRPr="00F97AE5">
        <w:rPr>
          <w:rFonts w:ascii="Garamond" w:hAnsi="Garamond"/>
          <w:noProof/>
          <w:sz w:val="22"/>
        </w:rPr>
        <w:t>, vol. 103, no. 19, pp. 3596–3607, May 199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4]</w:t>
      </w:r>
      <w:r w:rsidRPr="00F97AE5">
        <w:rPr>
          <w:rFonts w:ascii="Garamond" w:hAnsi="Garamond"/>
          <w:noProof/>
          <w:sz w:val="22"/>
        </w:rPr>
        <w:tab/>
        <w:t xml:space="preserve">Y. Xue and N. R. Skrynnikov, “Ensemble MD simulations restrained via crystallographic data: accurate structure leads to accurate dynamics.,” </w:t>
      </w:r>
      <w:r w:rsidRPr="00F97AE5">
        <w:rPr>
          <w:rFonts w:ascii="Garamond" w:hAnsi="Garamond"/>
          <w:i/>
          <w:iCs/>
          <w:noProof/>
          <w:sz w:val="22"/>
        </w:rPr>
        <w:t>Protein Sci.</w:t>
      </w:r>
      <w:r w:rsidRPr="00F97AE5">
        <w:rPr>
          <w:rFonts w:ascii="Garamond" w:hAnsi="Garamond"/>
          <w:noProof/>
          <w:sz w:val="22"/>
        </w:rPr>
        <w:t>, vol. 23, no. 4, pp. 488–507, Apr.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5]</w:t>
      </w:r>
      <w:r w:rsidRPr="00F97AE5">
        <w:rPr>
          <w:rFonts w:ascii="Garamond" w:hAnsi="Garamond"/>
          <w:noProof/>
          <w:sz w:val="22"/>
        </w:rPr>
        <w:tab/>
        <w:t xml:space="preserve">D. S. Cerutti, J. E. Rice, W. C. Swope, and D. A. Case, “Derivation of fixed partial charges for amino acids accommodating a specific water model and implicit polarization.,” </w:t>
      </w:r>
      <w:r w:rsidRPr="00F97AE5">
        <w:rPr>
          <w:rFonts w:ascii="Garamond" w:hAnsi="Garamond"/>
          <w:i/>
          <w:iCs/>
          <w:noProof/>
          <w:sz w:val="22"/>
        </w:rPr>
        <w:t>J. Phys. Chem. B</w:t>
      </w:r>
      <w:r w:rsidRPr="00F97AE5">
        <w:rPr>
          <w:rFonts w:ascii="Garamond" w:hAnsi="Garamond"/>
          <w:noProof/>
          <w:sz w:val="22"/>
        </w:rPr>
        <w:t>, vol. 117, no. 8, pp. 2328–38, Feb.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6]</w:t>
      </w:r>
      <w:r w:rsidRPr="00F97AE5">
        <w:rPr>
          <w:rFonts w:ascii="Garamond" w:hAnsi="Garamond"/>
          <w:noProof/>
          <w:sz w:val="22"/>
        </w:rPr>
        <w:tab/>
        <w:t>“www.pharmacy.manchester.ac.uk/bryce/amber/.” .</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7]</w:t>
      </w:r>
      <w:r w:rsidRPr="00F97AE5">
        <w:rPr>
          <w:rFonts w:ascii="Garamond" w:hAnsi="Garamond"/>
          <w:noProof/>
          <w:sz w:val="22"/>
        </w:rPr>
        <w:tab/>
        <w:t xml:space="preserve">R. B. Best, X. Zhu, J. Shim, P. E. M. Lopes, J. Mittal, M. Feig, and A. D. Mackerell, “Optimization of the additive CHARMM all-atom protein force field targeting improved sampling of the backbone φ, ψ and side-chain χ(1) and χ(2) dihedral angles.,” </w:t>
      </w:r>
      <w:r w:rsidRPr="00F97AE5">
        <w:rPr>
          <w:rFonts w:ascii="Garamond" w:hAnsi="Garamond"/>
          <w:i/>
          <w:iCs/>
          <w:noProof/>
          <w:sz w:val="22"/>
        </w:rPr>
        <w:t>J. Chem. Theory Comput.</w:t>
      </w:r>
      <w:r w:rsidRPr="00F97AE5">
        <w:rPr>
          <w:rFonts w:ascii="Garamond" w:hAnsi="Garamond"/>
          <w:noProof/>
          <w:sz w:val="22"/>
        </w:rPr>
        <w:t>, vol. 8, no. 9, pp. 3257–3273, Sep. 20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8]</w:t>
      </w:r>
      <w:r w:rsidRPr="00F97AE5">
        <w:rPr>
          <w:rFonts w:ascii="Garamond" w:hAnsi="Garamond"/>
          <w:noProof/>
          <w:sz w:val="22"/>
        </w:rPr>
        <w:tab/>
        <w:t xml:space="preserve">H. W. Horn, W. C. Swope, and J. W. Pitera, “Characterization of the TIP4P-Ew water model: vapor pressure and boiling point.,” </w:t>
      </w:r>
      <w:r w:rsidRPr="00F97AE5">
        <w:rPr>
          <w:rFonts w:ascii="Garamond" w:hAnsi="Garamond"/>
          <w:i/>
          <w:iCs/>
          <w:noProof/>
          <w:sz w:val="22"/>
        </w:rPr>
        <w:t>J. Chem. Phys.</w:t>
      </w:r>
      <w:r w:rsidRPr="00F97AE5">
        <w:rPr>
          <w:rFonts w:ascii="Garamond" w:hAnsi="Garamond"/>
          <w:noProof/>
          <w:sz w:val="22"/>
        </w:rPr>
        <w:t>, vol. 123, no. 19, p. 194504, Nov. 200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59]</w:t>
      </w:r>
      <w:r w:rsidRPr="00F97AE5">
        <w:rPr>
          <w:rFonts w:ascii="Garamond" w:hAnsi="Garamond"/>
          <w:noProof/>
          <w:sz w:val="22"/>
        </w:rPr>
        <w:tab/>
        <w:t xml:space="preserve">I. S. Joung and T. E. Cheatham, “Determination of alkali and halide monovalent ion parameters for use in explicitly solvated biomolecular simulations.,” </w:t>
      </w:r>
      <w:r w:rsidRPr="00F97AE5">
        <w:rPr>
          <w:rFonts w:ascii="Garamond" w:hAnsi="Garamond"/>
          <w:i/>
          <w:iCs/>
          <w:noProof/>
          <w:sz w:val="22"/>
        </w:rPr>
        <w:t>J. Phys. Chem. B</w:t>
      </w:r>
      <w:r w:rsidRPr="00F97AE5">
        <w:rPr>
          <w:rFonts w:ascii="Garamond" w:hAnsi="Garamond"/>
          <w:noProof/>
          <w:sz w:val="22"/>
        </w:rPr>
        <w:t>, vol. 112, no. 30, pp. 9020–41, Jul. 200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0]</w:t>
      </w:r>
      <w:r w:rsidRPr="00F97AE5">
        <w:rPr>
          <w:rFonts w:ascii="Garamond" w:hAnsi="Garamond"/>
          <w:noProof/>
          <w:sz w:val="22"/>
        </w:rPr>
        <w:tab/>
        <w:t xml:space="preserve">D. Frishman and P. Argos, “Knowledge-based protein secondary structure assignment.,” </w:t>
      </w:r>
      <w:r w:rsidRPr="00F97AE5">
        <w:rPr>
          <w:rFonts w:ascii="Garamond" w:hAnsi="Garamond"/>
          <w:i/>
          <w:iCs/>
          <w:noProof/>
          <w:sz w:val="22"/>
        </w:rPr>
        <w:t>Proteins</w:t>
      </w:r>
      <w:r w:rsidRPr="00F97AE5">
        <w:rPr>
          <w:rFonts w:ascii="Garamond" w:hAnsi="Garamond"/>
          <w:noProof/>
          <w:sz w:val="22"/>
        </w:rPr>
        <w:t>, vol. 23, no. 4, pp. 566–79, Dec. 199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1]</w:t>
      </w:r>
      <w:r w:rsidRPr="00F97AE5">
        <w:rPr>
          <w:rFonts w:ascii="Garamond" w:hAnsi="Garamond"/>
          <w:noProof/>
          <w:sz w:val="22"/>
        </w:rPr>
        <w:tab/>
        <w:t>L. L. C. Schrödinger, “The PyMOL Molecular Graphics System, Version~1.6.0.” Aug-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2]</w:t>
      </w:r>
      <w:r w:rsidRPr="00F97AE5">
        <w:rPr>
          <w:rFonts w:ascii="Garamond" w:hAnsi="Garamond"/>
          <w:noProof/>
          <w:sz w:val="22"/>
        </w:rPr>
        <w:tab/>
        <w:t xml:space="preserve">J. D. Hunter, “Matplotlib: A 2D Graphics Environment,” </w:t>
      </w:r>
      <w:r w:rsidRPr="00F97AE5">
        <w:rPr>
          <w:rFonts w:ascii="Garamond" w:hAnsi="Garamond"/>
          <w:i/>
          <w:iCs/>
          <w:noProof/>
          <w:sz w:val="22"/>
        </w:rPr>
        <w:t>Comput. Sci. Eng.</w:t>
      </w:r>
      <w:r w:rsidRPr="00F97AE5">
        <w:rPr>
          <w:rFonts w:ascii="Garamond" w:hAnsi="Garamond"/>
          <w:noProof/>
          <w:sz w:val="22"/>
        </w:rPr>
        <w:t>, vol. 9, no. 3, pp. 90–95,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3]</w:t>
      </w:r>
      <w:r w:rsidRPr="00F97AE5">
        <w:rPr>
          <w:rFonts w:ascii="Garamond" w:hAnsi="Garamond"/>
          <w:noProof/>
          <w:sz w:val="22"/>
        </w:rPr>
        <w:tab/>
        <w:t xml:space="preserve">H. KIM, B. MHIN, C. YOON, C. WANG, and K. KIM, “A THEORETICAL-STUDY OF A Z-DNA CRYSTAL - STRUCTURE OF COUNTERIONS, WATER AND DNA-MOLECULES,” </w:t>
      </w:r>
      <w:r w:rsidRPr="00F97AE5">
        <w:rPr>
          <w:rFonts w:ascii="Garamond" w:hAnsi="Garamond"/>
          <w:i/>
          <w:iCs/>
          <w:noProof/>
          <w:sz w:val="22"/>
        </w:rPr>
        <w:t>Bull. KOREAN Chem. Soc.</w:t>
      </w:r>
      <w:r w:rsidRPr="00F97AE5">
        <w:rPr>
          <w:rFonts w:ascii="Garamond" w:hAnsi="Garamond"/>
          <w:noProof/>
          <w:sz w:val="22"/>
        </w:rPr>
        <w:t>, vol. 12, no. 2, pp. 214–219, Apr. 199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4]</w:t>
      </w:r>
      <w:r w:rsidRPr="00F97AE5">
        <w:rPr>
          <w:rFonts w:ascii="Garamond" w:hAnsi="Garamond"/>
          <w:noProof/>
          <w:sz w:val="22"/>
        </w:rPr>
        <w:tab/>
        <w:t xml:space="preserve">A. D. MacKerell, J. Wiorkiewicz-Kuczera, and M. Karplus, “An all-atom empirical energy function for the simulation of nucleic acids,” </w:t>
      </w:r>
      <w:r w:rsidRPr="00F97AE5">
        <w:rPr>
          <w:rFonts w:ascii="Garamond" w:hAnsi="Garamond"/>
          <w:i/>
          <w:iCs/>
          <w:noProof/>
          <w:sz w:val="22"/>
        </w:rPr>
        <w:t>J. Am. Chem. Soc.</w:t>
      </w:r>
      <w:r w:rsidRPr="00F97AE5">
        <w:rPr>
          <w:rFonts w:ascii="Garamond" w:hAnsi="Garamond"/>
          <w:noProof/>
          <w:sz w:val="22"/>
        </w:rPr>
        <w:t>, vol. 117, no. 48, pp. 11946–11975, Dec. 199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5]</w:t>
      </w:r>
      <w:r w:rsidRPr="00F97AE5">
        <w:rPr>
          <w:rFonts w:ascii="Garamond" w:hAnsi="Garamond"/>
          <w:noProof/>
          <w:sz w:val="22"/>
        </w:rPr>
        <w:tab/>
        <w:t xml:space="preserve">T. E. Cheatham and D. A. Case, “Twenty-five years of nucleic acid simulations.,” </w:t>
      </w:r>
      <w:r w:rsidRPr="00F97AE5">
        <w:rPr>
          <w:rFonts w:ascii="Garamond" w:hAnsi="Garamond"/>
          <w:i/>
          <w:iCs/>
          <w:noProof/>
          <w:sz w:val="22"/>
        </w:rPr>
        <w:t>Biopolymers</w:t>
      </w:r>
      <w:r w:rsidRPr="00F97AE5">
        <w:rPr>
          <w:rFonts w:ascii="Garamond" w:hAnsi="Garamond"/>
          <w:noProof/>
          <w:sz w:val="22"/>
        </w:rPr>
        <w:t>, vol. 99, no. 12, pp. 969–77, Dec.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6]</w:t>
      </w:r>
      <w:r w:rsidRPr="00F97AE5">
        <w:rPr>
          <w:rFonts w:ascii="Garamond" w:hAnsi="Garamond"/>
          <w:noProof/>
          <w:sz w:val="22"/>
        </w:rPr>
        <w:tab/>
        <w:t xml:space="preserve">T. E. I. Cheatham, J. L. Miller, T. Fox, T. A. Darden, and P. A. Kollman, “Molecular Dynamics Simulations on Solvated Biomolecular Systems: The Particle Mesh Ewald Method Leads to Stable Trajectories of DNA, RNA, and Proteins,” </w:t>
      </w:r>
      <w:r w:rsidRPr="00F97AE5">
        <w:rPr>
          <w:rFonts w:ascii="Garamond" w:hAnsi="Garamond"/>
          <w:i/>
          <w:iCs/>
          <w:noProof/>
          <w:sz w:val="22"/>
        </w:rPr>
        <w:t>J. Am. Chem. Soc.</w:t>
      </w:r>
      <w:r w:rsidRPr="00F97AE5">
        <w:rPr>
          <w:rFonts w:ascii="Garamond" w:hAnsi="Garamond"/>
          <w:noProof/>
          <w:sz w:val="22"/>
        </w:rPr>
        <w:t>, vol. 117, no. 14, pp. 4193–4194, Apr. 199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7]</w:t>
      </w:r>
      <w:r w:rsidRPr="00F97AE5">
        <w:rPr>
          <w:rFonts w:ascii="Garamond" w:hAnsi="Garamond"/>
          <w:noProof/>
          <w:sz w:val="22"/>
        </w:rPr>
        <w:tab/>
        <w:t xml:space="preserve">D. M. York, W. Yang, H. Lee, T. Darden, and L. G. Pedersen, “Toward the Accurate Modeling of DNA: The Importance of Long-Range Electrostatics,” </w:t>
      </w:r>
      <w:r w:rsidRPr="00F97AE5">
        <w:rPr>
          <w:rFonts w:ascii="Garamond" w:hAnsi="Garamond"/>
          <w:i/>
          <w:iCs/>
          <w:noProof/>
          <w:sz w:val="22"/>
        </w:rPr>
        <w:t>J. Am. Chem. Soc.</w:t>
      </w:r>
      <w:r w:rsidRPr="00F97AE5">
        <w:rPr>
          <w:rFonts w:ascii="Garamond" w:hAnsi="Garamond"/>
          <w:noProof/>
          <w:sz w:val="22"/>
        </w:rPr>
        <w:t>, vol. 117, no. 17, pp. 5001–5002, May 199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8]</w:t>
      </w:r>
      <w:r w:rsidRPr="00F97AE5">
        <w:rPr>
          <w:rFonts w:ascii="Garamond" w:hAnsi="Garamond"/>
          <w:noProof/>
          <w:sz w:val="22"/>
        </w:rPr>
        <w:tab/>
        <w:t xml:space="preserve">H. Lee, T. Darden, and L. Pedersen, “Accurate crystal molecular dynamics simulations using particle-mesh-Ewald: RNA dinucleotides — ApU and GpC,” </w:t>
      </w:r>
      <w:r w:rsidRPr="00F97AE5">
        <w:rPr>
          <w:rFonts w:ascii="Garamond" w:hAnsi="Garamond"/>
          <w:i/>
          <w:iCs/>
          <w:noProof/>
          <w:sz w:val="22"/>
        </w:rPr>
        <w:t>Chem. Phys. Lett.</w:t>
      </w:r>
      <w:r w:rsidRPr="00F97AE5">
        <w:rPr>
          <w:rFonts w:ascii="Garamond" w:hAnsi="Garamond"/>
          <w:noProof/>
          <w:sz w:val="22"/>
        </w:rPr>
        <w:t>, vol. 243, no. 3–4, pp. 229–235, Sep. 199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69]</w:t>
      </w:r>
      <w:r w:rsidRPr="00F97AE5">
        <w:rPr>
          <w:rFonts w:ascii="Garamond" w:hAnsi="Garamond"/>
          <w:noProof/>
          <w:sz w:val="22"/>
        </w:rPr>
        <w:tab/>
        <w:t xml:space="preserve">V. Babin, J. Baucom, T. A. Darden, and C. Sagui, “Molecular dynamics simulations of polarizable DNA in crystal environment,” </w:t>
      </w:r>
      <w:r w:rsidRPr="00F97AE5">
        <w:rPr>
          <w:rFonts w:ascii="Garamond" w:hAnsi="Garamond"/>
          <w:i/>
          <w:iCs/>
          <w:noProof/>
          <w:sz w:val="22"/>
        </w:rPr>
        <w:t>Int. J. Quantum Chem.</w:t>
      </w:r>
      <w:r w:rsidRPr="00F97AE5">
        <w:rPr>
          <w:rFonts w:ascii="Garamond" w:hAnsi="Garamond"/>
          <w:noProof/>
          <w:sz w:val="22"/>
        </w:rPr>
        <w:t>, vol. 106, no. 15, pp. 3260–3269,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0]</w:t>
      </w:r>
      <w:r w:rsidRPr="00F97AE5">
        <w:rPr>
          <w:rFonts w:ascii="Garamond" w:hAnsi="Garamond"/>
          <w:noProof/>
          <w:sz w:val="22"/>
        </w:rPr>
        <w:tab/>
        <w:t xml:space="preserve">V. Babin, J. Baucom, T. A. Darden, and C. Sagui, “Molecular dynamics simulations of DNA with polarizable force fields: convergence of an ideal B-DNA structure to the crystallographic structure.,” </w:t>
      </w:r>
      <w:r w:rsidRPr="00F97AE5">
        <w:rPr>
          <w:rFonts w:ascii="Garamond" w:hAnsi="Garamond"/>
          <w:i/>
          <w:iCs/>
          <w:noProof/>
          <w:sz w:val="22"/>
        </w:rPr>
        <w:t>J. Phys. Chem. B</w:t>
      </w:r>
      <w:r w:rsidRPr="00F97AE5">
        <w:rPr>
          <w:rFonts w:ascii="Garamond" w:hAnsi="Garamond"/>
          <w:noProof/>
          <w:sz w:val="22"/>
        </w:rPr>
        <w:t>, vol. 110, no. 23, pp. 11571–81, Jun.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1]</w:t>
      </w:r>
      <w:r w:rsidRPr="00F97AE5">
        <w:rPr>
          <w:rFonts w:ascii="Garamond" w:hAnsi="Garamond"/>
          <w:noProof/>
          <w:sz w:val="22"/>
        </w:rPr>
        <w:tab/>
        <w:t xml:space="preserve">Z. Gong, Y. Xiao, and Y. Xiao, “RNA stability under different combinations of amber force fields and solvation models.,” </w:t>
      </w:r>
      <w:r w:rsidRPr="00F97AE5">
        <w:rPr>
          <w:rFonts w:ascii="Garamond" w:hAnsi="Garamond"/>
          <w:i/>
          <w:iCs/>
          <w:noProof/>
          <w:sz w:val="22"/>
        </w:rPr>
        <w:t>J. Biomol. Struct. Dyn.</w:t>
      </w:r>
      <w:r w:rsidRPr="00F97AE5">
        <w:rPr>
          <w:rFonts w:ascii="Garamond" w:hAnsi="Garamond"/>
          <w:noProof/>
          <w:sz w:val="22"/>
        </w:rPr>
        <w:t>, vol. 28, no. 3, pp. 431–41, Dec.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2]</w:t>
      </w:r>
      <w:r w:rsidRPr="00F97AE5">
        <w:rPr>
          <w:rFonts w:ascii="Garamond" w:hAnsi="Garamond"/>
          <w:noProof/>
          <w:sz w:val="22"/>
        </w:rPr>
        <w:tab/>
        <w:t xml:space="preserve">V. Babin, D. Wang, R. B. Rose, and C. Sagui, “Binding polymorphism in the DNA bound state of the Pdx1 homeodomain.,” </w:t>
      </w:r>
      <w:r w:rsidRPr="00F97AE5">
        <w:rPr>
          <w:rFonts w:ascii="Garamond" w:hAnsi="Garamond"/>
          <w:i/>
          <w:iCs/>
          <w:noProof/>
          <w:sz w:val="22"/>
        </w:rPr>
        <w:t>PLoS Comput. Biol.</w:t>
      </w:r>
      <w:r w:rsidRPr="00F97AE5">
        <w:rPr>
          <w:rFonts w:ascii="Garamond" w:hAnsi="Garamond"/>
          <w:noProof/>
          <w:sz w:val="22"/>
        </w:rPr>
        <w:t>, vol. 9, no. 8, p. e1003160, Jan.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3]</w:t>
      </w:r>
      <w:r w:rsidRPr="00F97AE5">
        <w:rPr>
          <w:rFonts w:ascii="Garamond" w:hAnsi="Garamond"/>
          <w:noProof/>
          <w:sz w:val="22"/>
        </w:rPr>
        <w:tab/>
        <w:t xml:space="preserve">A. Kuzmanic and B. Zagrovic, “Dependence of protein crystal stability on residue charge states and ion content of crystal solvent.,” </w:t>
      </w:r>
      <w:r w:rsidRPr="00F97AE5">
        <w:rPr>
          <w:rFonts w:ascii="Garamond" w:hAnsi="Garamond"/>
          <w:i/>
          <w:iCs/>
          <w:noProof/>
          <w:sz w:val="22"/>
        </w:rPr>
        <w:t>Biophys. J.</w:t>
      </w:r>
      <w:r w:rsidRPr="00F97AE5">
        <w:rPr>
          <w:rFonts w:ascii="Garamond" w:hAnsi="Garamond"/>
          <w:noProof/>
          <w:sz w:val="22"/>
        </w:rPr>
        <w:t>, vol. 106, no. 3, pp. 677–86, Feb.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4]</w:t>
      </w:r>
      <w:r w:rsidRPr="00F97AE5">
        <w:rPr>
          <w:rFonts w:ascii="Garamond" w:hAnsi="Garamond"/>
          <w:noProof/>
          <w:sz w:val="22"/>
        </w:rPr>
        <w:tab/>
        <w:t xml:space="preserve">L. S. Ahlstrom and O. Miyashita, “Packing interface energetics in different crystal forms of the λ Cro dimer.,” </w:t>
      </w:r>
      <w:r w:rsidRPr="00F97AE5">
        <w:rPr>
          <w:rFonts w:ascii="Garamond" w:hAnsi="Garamond"/>
          <w:i/>
          <w:iCs/>
          <w:noProof/>
          <w:sz w:val="22"/>
        </w:rPr>
        <w:t>Proteins</w:t>
      </w:r>
      <w:r w:rsidRPr="00F97AE5">
        <w:rPr>
          <w:rFonts w:ascii="Garamond" w:hAnsi="Garamond"/>
          <w:noProof/>
          <w:sz w:val="22"/>
        </w:rPr>
        <w:t>, vol. 82, no. 7, pp. 1128–41, Jul.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5]</w:t>
      </w:r>
      <w:r w:rsidRPr="00F97AE5">
        <w:rPr>
          <w:rFonts w:ascii="Garamond" w:hAnsi="Garamond"/>
          <w:noProof/>
          <w:sz w:val="22"/>
        </w:rPr>
        <w:tab/>
        <w:t xml:space="preserve">Z. Hu, J. Jiang, and S. I. Sandler, “Water in hydrated orthorhombic lysozyme crystal: Insight from atomistic simulations.,” </w:t>
      </w:r>
      <w:r w:rsidRPr="00F97AE5">
        <w:rPr>
          <w:rFonts w:ascii="Garamond" w:hAnsi="Garamond"/>
          <w:i/>
          <w:iCs/>
          <w:noProof/>
          <w:sz w:val="22"/>
        </w:rPr>
        <w:t>J. Chem. Phys.</w:t>
      </w:r>
      <w:r w:rsidRPr="00F97AE5">
        <w:rPr>
          <w:rFonts w:ascii="Garamond" w:hAnsi="Garamond"/>
          <w:noProof/>
          <w:sz w:val="22"/>
        </w:rPr>
        <w:t>, vol. 129, no. 7, p. 075105, Aug. 200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6]</w:t>
      </w:r>
      <w:r w:rsidRPr="00F97AE5">
        <w:rPr>
          <w:rFonts w:ascii="Garamond" w:hAnsi="Garamond"/>
          <w:noProof/>
          <w:sz w:val="22"/>
        </w:rPr>
        <w:tab/>
        <w:t xml:space="preserve">K. Grzeskowiak, K. Yanagi, G. G. Privé, and R. E. Dickerson, “The structure of B-helical C-G-A-T-C-G-A-T-C-G and comparison with C-C-A-A-C-G-T-T-G-G - The effect of base pair reversals,” </w:t>
      </w:r>
      <w:r w:rsidRPr="00F97AE5">
        <w:rPr>
          <w:rFonts w:ascii="Garamond" w:hAnsi="Garamond"/>
          <w:i/>
          <w:iCs/>
          <w:noProof/>
          <w:sz w:val="22"/>
        </w:rPr>
        <w:t>J. Biol. Chem.</w:t>
      </w:r>
      <w:r w:rsidRPr="00F97AE5">
        <w:rPr>
          <w:rFonts w:ascii="Garamond" w:hAnsi="Garamond"/>
          <w:noProof/>
          <w:sz w:val="22"/>
        </w:rPr>
        <w:t>, vol. 266, no. 14, pp. 8861–8883, 199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7]</w:t>
      </w:r>
      <w:r w:rsidRPr="00F97AE5">
        <w:rPr>
          <w:rFonts w:ascii="Garamond" w:hAnsi="Garamond"/>
          <w:noProof/>
          <w:sz w:val="22"/>
        </w:rPr>
        <w:tab/>
        <w:t xml:space="preserve">A. C. Dock-Bregeon, B. Chevrier, A. Podjarny, D. Moras, J. S. deBear, G. R. Gough, P. T. Gilham, and J. E. Johnson, “High resolution structure of the RNA duplex [U(U-A)6A]2.,” </w:t>
      </w:r>
      <w:r w:rsidRPr="00F97AE5">
        <w:rPr>
          <w:rFonts w:ascii="Garamond" w:hAnsi="Garamond"/>
          <w:i/>
          <w:iCs/>
          <w:noProof/>
          <w:sz w:val="22"/>
        </w:rPr>
        <w:t>Nature</w:t>
      </w:r>
      <w:r w:rsidRPr="00F97AE5">
        <w:rPr>
          <w:rFonts w:ascii="Garamond" w:hAnsi="Garamond"/>
          <w:noProof/>
          <w:sz w:val="22"/>
        </w:rPr>
        <w:t>, vol. 335, no. 6188, pp. 375–8, Sep. 1988.</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8]</w:t>
      </w:r>
      <w:r w:rsidRPr="00F97AE5">
        <w:rPr>
          <w:rFonts w:ascii="Garamond" w:hAnsi="Garamond"/>
          <w:noProof/>
          <w:sz w:val="22"/>
        </w:rPr>
        <w:tab/>
        <w:t xml:space="preserve">A. C. Dock-Bregeon, B. Chevrier, A. Podjarny, J. Johnson, J. S. de Bear, G. R. Gough, P. T. Gilham, and D. Moras, “Crystallographic structure of an RNA helix: [U(UA)6A]2,” </w:t>
      </w:r>
      <w:r w:rsidRPr="00F97AE5">
        <w:rPr>
          <w:rFonts w:ascii="Garamond" w:hAnsi="Garamond"/>
          <w:i/>
          <w:iCs/>
          <w:noProof/>
          <w:sz w:val="22"/>
        </w:rPr>
        <w:t>J. Mol. Biol.</w:t>
      </w:r>
      <w:r w:rsidRPr="00F97AE5">
        <w:rPr>
          <w:rFonts w:ascii="Garamond" w:hAnsi="Garamond"/>
          <w:noProof/>
          <w:sz w:val="22"/>
        </w:rPr>
        <w:t>, vol. 209, no. 3, pp. 459–474, Oct. 198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79]</w:t>
      </w:r>
      <w:r w:rsidRPr="00F97AE5">
        <w:rPr>
          <w:rFonts w:ascii="Garamond" w:hAnsi="Garamond"/>
          <w:noProof/>
          <w:sz w:val="22"/>
        </w:rPr>
        <w:tab/>
        <w:t xml:space="preserve">I. Beššeová, P. Banáš, P. Kührová, P. Košinová, M. Otyepka, and J. Šponer, “Simulations of A-RNA duplexes. The effect of sequence, solute force field, water model, and salt concentration.,” </w:t>
      </w:r>
      <w:r w:rsidRPr="00F97AE5">
        <w:rPr>
          <w:rFonts w:ascii="Garamond" w:hAnsi="Garamond"/>
          <w:i/>
          <w:iCs/>
          <w:noProof/>
          <w:sz w:val="22"/>
        </w:rPr>
        <w:t>J. Phys. Chem. B</w:t>
      </w:r>
      <w:r w:rsidRPr="00F97AE5">
        <w:rPr>
          <w:rFonts w:ascii="Garamond" w:hAnsi="Garamond"/>
          <w:noProof/>
          <w:sz w:val="22"/>
        </w:rPr>
        <w:t>, vol. 116, no. 33, pp. 9899–916, Aug. 20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0]</w:t>
      </w:r>
      <w:r w:rsidRPr="00F97AE5">
        <w:rPr>
          <w:rFonts w:ascii="Garamond" w:hAnsi="Garamond"/>
          <w:noProof/>
          <w:sz w:val="22"/>
        </w:rPr>
        <w:tab/>
        <w:t xml:space="preserve">I. Besseová, M. Otyepka, K. Réblová, and J. Sponer, “Dependence of A-RNA simulations on the choice of the force field and salt strength.,” </w:t>
      </w:r>
      <w:r w:rsidRPr="00F97AE5">
        <w:rPr>
          <w:rFonts w:ascii="Garamond" w:hAnsi="Garamond"/>
          <w:i/>
          <w:iCs/>
          <w:noProof/>
          <w:sz w:val="22"/>
        </w:rPr>
        <w:t>Phys. Chem. Chem. Phys.</w:t>
      </w:r>
      <w:r w:rsidRPr="00F97AE5">
        <w:rPr>
          <w:rFonts w:ascii="Garamond" w:hAnsi="Garamond"/>
          <w:noProof/>
          <w:sz w:val="22"/>
        </w:rPr>
        <w:t>, vol. 11, no. 45, pp. 10701–11, Dec.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1]</w:t>
      </w:r>
      <w:r w:rsidRPr="00F97AE5">
        <w:rPr>
          <w:rFonts w:ascii="Garamond" w:hAnsi="Garamond"/>
          <w:noProof/>
          <w:sz w:val="22"/>
        </w:rPr>
        <w:tab/>
        <w:t xml:space="preserve">S. B. Dixit, D. L. Beveridge, D. A. Case, T. E. Cheatham, E. Giudice, F. Lankas, R. Lavery, J. H. Maddocks, R. Osman, H. Sklenar, K. M. Thayer, and P. Varnai, “Molecular dynamics simulations of the 136 unique tetranucleotide sequences of DNA oligonucleotides. II: sequence context effects on the dynamical structures of the 10 unique dinucleotide steps.,” </w:t>
      </w:r>
      <w:r w:rsidRPr="00F97AE5">
        <w:rPr>
          <w:rFonts w:ascii="Garamond" w:hAnsi="Garamond"/>
          <w:i/>
          <w:iCs/>
          <w:noProof/>
          <w:sz w:val="22"/>
        </w:rPr>
        <w:t>Biophys. J.</w:t>
      </w:r>
      <w:r w:rsidRPr="00F97AE5">
        <w:rPr>
          <w:rFonts w:ascii="Garamond" w:hAnsi="Garamond"/>
          <w:noProof/>
          <w:sz w:val="22"/>
        </w:rPr>
        <w:t>, vol. 89, no. 6, pp. 3721–40, Dec. 200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2]</w:t>
      </w:r>
      <w:r w:rsidRPr="00F97AE5">
        <w:rPr>
          <w:rFonts w:ascii="Garamond" w:hAnsi="Garamond"/>
          <w:noProof/>
          <w:sz w:val="22"/>
        </w:rPr>
        <w:tab/>
        <w:t xml:space="preserve">R. Lavery, K. Zakrzewska, D. Beveridge, T. C. Bishop, D. A. Case, T. Cheatham, S. Dixit, B. Jayaram, F. Lankas, C. Laughton, J. H. Maddocks, A. Michon, R. Osman, M. Orozco, A. Perez, T. Singh, N. Spackova, and J. Sponer, “A systematic molecular dynamics study of nearest-neighbor effects on base pair and base pair step conformations and fluctuations in B-DNA.,” </w:t>
      </w:r>
      <w:r w:rsidRPr="00F97AE5">
        <w:rPr>
          <w:rFonts w:ascii="Garamond" w:hAnsi="Garamond"/>
          <w:i/>
          <w:iCs/>
          <w:noProof/>
          <w:sz w:val="22"/>
        </w:rPr>
        <w:t>Nucleic Acids Res.</w:t>
      </w:r>
      <w:r w:rsidRPr="00F97AE5">
        <w:rPr>
          <w:rFonts w:ascii="Garamond" w:hAnsi="Garamond"/>
          <w:noProof/>
          <w:sz w:val="22"/>
        </w:rPr>
        <w:t>, vol. 38, no. 1, pp. 299–313, Jan.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3]</w:t>
      </w:r>
      <w:r w:rsidRPr="00F97AE5">
        <w:rPr>
          <w:rFonts w:ascii="Garamond" w:hAnsi="Garamond"/>
          <w:noProof/>
          <w:sz w:val="22"/>
        </w:rPr>
        <w:tab/>
        <w:t xml:space="preserve">D. L. Beveridge, T. E. Cheatham, and M. Mezei, “The ABCs of molecular dynamics simulations on B-DNA, circa 2012,” </w:t>
      </w:r>
      <w:r w:rsidRPr="00F97AE5">
        <w:rPr>
          <w:rFonts w:ascii="Garamond" w:hAnsi="Garamond"/>
          <w:i/>
          <w:iCs/>
          <w:noProof/>
          <w:sz w:val="22"/>
        </w:rPr>
        <w:t>J. Biosci.</w:t>
      </w:r>
      <w:r w:rsidRPr="00F97AE5">
        <w:rPr>
          <w:rFonts w:ascii="Garamond" w:hAnsi="Garamond"/>
          <w:noProof/>
          <w:sz w:val="22"/>
        </w:rPr>
        <w:t>, vol. 37, no. 3, pp. 379–397, Jun. 20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4]</w:t>
      </w:r>
      <w:r w:rsidRPr="00F97AE5">
        <w:rPr>
          <w:rFonts w:ascii="Garamond" w:hAnsi="Garamond"/>
          <w:noProof/>
          <w:sz w:val="22"/>
        </w:rPr>
        <w:tab/>
        <w:t xml:space="preserve">M. Pasi, J. H. Maddocks, D. Beveridge, T. C. Bishop, D. A. Case, T. Cheatham, P. D. Dans, B. Jayaram, F. Lankas, C. Laughton, J. Mitchell, R. Osman, M. Orozco, A. Pérez, D. Petkevičiūtė, N. Spackova, J. Sponer, K. Zakrzewska, and R. Lavery, “μABC: a systematic microsecond molecular dynamics study of tetranucleotide sequence effects in B-DNA.,” </w:t>
      </w:r>
      <w:r w:rsidRPr="00F97AE5">
        <w:rPr>
          <w:rFonts w:ascii="Garamond" w:hAnsi="Garamond"/>
          <w:i/>
          <w:iCs/>
          <w:noProof/>
          <w:sz w:val="22"/>
        </w:rPr>
        <w:t>Nucleic Acids Res.</w:t>
      </w:r>
      <w:r w:rsidRPr="00F97AE5">
        <w:rPr>
          <w:rFonts w:ascii="Garamond" w:hAnsi="Garamond"/>
          <w:noProof/>
          <w:sz w:val="22"/>
        </w:rPr>
        <w:t>, vol. 42, no. 19, pp. 12272–83, Oct. 201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5]</w:t>
      </w:r>
      <w:r w:rsidRPr="00F97AE5">
        <w:rPr>
          <w:rFonts w:ascii="Garamond" w:hAnsi="Garamond"/>
          <w:noProof/>
          <w:sz w:val="22"/>
        </w:rPr>
        <w:tab/>
        <w:t xml:space="preserve">A. Pérez, F. J. Luque, and M. Orozco, “Dynamics of B-DNA on the microsecond time scale.,” </w:t>
      </w:r>
      <w:r w:rsidRPr="00F97AE5">
        <w:rPr>
          <w:rFonts w:ascii="Garamond" w:hAnsi="Garamond"/>
          <w:i/>
          <w:iCs/>
          <w:noProof/>
          <w:sz w:val="22"/>
        </w:rPr>
        <w:t>J. Am. Chem. Soc.</w:t>
      </w:r>
      <w:r w:rsidRPr="00F97AE5">
        <w:rPr>
          <w:rFonts w:ascii="Garamond" w:hAnsi="Garamond"/>
          <w:noProof/>
          <w:sz w:val="22"/>
        </w:rPr>
        <w:t>, vol. 129, no. 47, pp. 14739–45, Nov.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6]</w:t>
      </w:r>
      <w:r w:rsidRPr="00F97AE5">
        <w:rPr>
          <w:rFonts w:ascii="Garamond" w:hAnsi="Garamond"/>
          <w:noProof/>
          <w:sz w:val="22"/>
        </w:rPr>
        <w:tab/>
        <w:t xml:space="preserve">A. Pérez, F. J. Luque, and M. Orozco, “Frontiers in molecular dynamics simulations of DNA.,” </w:t>
      </w:r>
      <w:r w:rsidRPr="00F97AE5">
        <w:rPr>
          <w:rFonts w:ascii="Garamond" w:hAnsi="Garamond"/>
          <w:i/>
          <w:iCs/>
          <w:noProof/>
          <w:sz w:val="22"/>
        </w:rPr>
        <w:t>Acc. Chem. Res.</w:t>
      </w:r>
      <w:r w:rsidRPr="00F97AE5">
        <w:rPr>
          <w:rFonts w:ascii="Garamond" w:hAnsi="Garamond"/>
          <w:noProof/>
          <w:sz w:val="22"/>
        </w:rPr>
        <w:t>, vol. 45, no. 2, pp. 196–205, Feb. 20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7]</w:t>
      </w:r>
      <w:r w:rsidRPr="00F97AE5">
        <w:rPr>
          <w:rFonts w:ascii="Garamond" w:hAnsi="Garamond"/>
          <w:noProof/>
          <w:sz w:val="22"/>
        </w:rPr>
        <w:tab/>
        <w:t xml:space="preserve">S. Teletchea, B. Hartmann, and J. Kozelka, “Discrimination between BI and BII conformational substates of B-DNA based on sugar-base interproton distances.,” </w:t>
      </w:r>
      <w:r w:rsidRPr="00F97AE5">
        <w:rPr>
          <w:rFonts w:ascii="Garamond" w:hAnsi="Garamond"/>
          <w:i/>
          <w:iCs/>
          <w:noProof/>
          <w:sz w:val="22"/>
        </w:rPr>
        <w:t>J. Biomol. Struct. Dyn.</w:t>
      </w:r>
      <w:r w:rsidRPr="00F97AE5">
        <w:rPr>
          <w:rFonts w:ascii="Garamond" w:hAnsi="Garamond"/>
          <w:noProof/>
          <w:sz w:val="22"/>
        </w:rPr>
        <w:t>, vol. 21, no. 4, pp. 489–94, Feb.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8]</w:t>
      </w:r>
      <w:r w:rsidRPr="00F97AE5">
        <w:rPr>
          <w:rFonts w:ascii="Garamond" w:hAnsi="Garamond"/>
          <w:noProof/>
          <w:sz w:val="22"/>
        </w:rPr>
        <w:tab/>
        <w:t xml:space="preserve">B. Heddi, N. Foloppe, N. Bouchemal, E. Hantz, and B. Hartmann, “Quantification of DNA BI/BII backbone states in solution. Implications for DNA overall structure and recognition.,” </w:t>
      </w:r>
      <w:r w:rsidRPr="00F97AE5">
        <w:rPr>
          <w:rFonts w:ascii="Garamond" w:hAnsi="Garamond"/>
          <w:i/>
          <w:iCs/>
          <w:noProof/>
          <w:sz w:val="22"/>
        </w:rPr>
        <w:t>J. Am. Chem. Soc.</w:t>
      </w:r>
      <w:r w:rsidRPr="00F97AE5">
        <w:rPr>
          <w:rFonts w:ascii="Garamond" w:hAnsi="Garamond"/>
          <w:noProof/>
          <w:sz w:val="22"/>
        </w:rPr>
        <w:t>, vol. 128, no. 28, pp. 9170–7, Jul. 2006.</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89]</w:t>
      </w:r>
      <w:r w:rsidRPr="00F97AE5">
        <w:rPr>
          <w:rFonts w:ascii="Garamond" w:hAnsi="Garamond"/>
          <w:noProof/>
          <w:sz w:val="22"/>
        </w:rPr>
        <w:tab/>
        <w:t xml:space="preserve">M. Guéroult, O. Boittin, O. Mauffret, C. Etchebest, and B. Hartmann, “Mg2+ in the major groove modulates B-DNA structure and dynamics.,” </w:t>
      </w:r>
      <w:r w:rsidRPr="00F97AE5">
        <w:rPr>
          <w:rFonts w:ascii="Garamond" w:hAnsi="Garamond"/>
          <w:i/>
          <w:iCs/>
          <w:noProof/>
          <w:sz w:val="22"/>
        </w:rPr>
        <w:t>PLoS One</w:t>
      </w:r>
      <w:r w:rsidRPr="00F97AE5">
        <w:rPr>
          <w:rFonts w:ascii="Garamond" w:hAnsi="Garamond"/>
          <w:noProof/>
          <w:sz w:val="22"/>
        </w:rPr>
        <w:t>, vol. 7, no. 7, p. e41704, Jan. 20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0]</w:t>
      </w:r>
      <w:r w:rsidRPr="00F97AE5">
        <w:rPr>
          <w:rFonts w:ascii="Garamond" w:hAnsi="Garamond"/>
          <w:noProof/>
          <w:sz w:val="22"/>
        </w:rPr>
        <w:tab/>
        <w:t xml:space="preserve">D. A. Case, T. E. Cheatham, T. Darden, H. Gohlke, R. Luo, K. M. Merz, A. Onufriev, C. Simmerling, B. Wang, and R. J. Woods, “The Amber biomolecular simulation programs.,” </w:t>
      </w:r>
      <w:r w:rsidRPr="00F97AE5">
        <w:rPr>
          <w:rFonts w:ascii="Garamond" w:hAnsi="Garamond"/>
          <w:i/>
          <w:iCs/>
          <w:noProof/>
          <w:sz w:val="22"/>
        </w:rPr>
        <w:t>J. Comput. Chem.</w:t>
      </w:r>
      <w:r w:rsidRPr="00F97AE5">
        <w:rPr>
          <w:rFonts w:ascii="Garamond" w:hAnsi="Garamond"/>
          <w:noProof/>
          <w:sz w:val="22"/>
        </w:rPr>
        <w:t>, vol. 26, no. 16, pp. 1668–88, Dec. 2005.</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1]</w:t>
      </w:r>
      <w:r w:rsidRPr="00F97AE5">
        <w:rPr>
          <w:rFonts w:ascii="Garamond" w:hAnsi="Garamond"/>
          <w:noProof/>
          <w:sz w:val="22"/>
        </w:rPr>
        <w:tab/>
        <w:t xml:space="preserve">A. Pérez, I. Marchán, D. Svozil, J. Sponer, T. E. Cheatham, C. A. Laughton, and M. Orozco, “Refinement of the AMBER force field for nucleic acids: improving the description of alpha/gamma conformers.,” </w:t>
      </w:r>
      <w:r w:rsidRPr="00F97AE5">
        <w:rPr>
          <w:rFonts w:ascii="Garamond" w:hAnsi="Garamond"/>
          <w:i/>
          <w:iCs/>
          <w:noProof/>
          <w:sz w:val="22"/>
        </w:rPr>
        <w:t>Biophys. J.</w:t>
      </w:r>
      <w:r w:rsidRPr="00F97AE5">
        <w:rPr>
          <w:rFonts w:ascii="Garamond" w:hAnsi="Garamond"/>
          <w:noProof/>
          <w:sz w:val="22"/>
        </w:rPr>
        <w:t>, vol. 92, no. 11, pp. 3817–29, Jun.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2]</w:t>
      </w:r>
      <w:r w:rsidRPr="00F97AE5">
        <w:rPr>
          <w:rFonts w:ascii="Garamond" w:hAnsi="Garamond"/>
          <w:noProof/>
          <w:sz w:val="22"/>
        </w:rPr>
        <w:tab/>
        <w:t xml:space="preserve">M. Zgarbová, M. Otyepka, J. Sponer, A. Mládek, P. Banáš, T. E. Cheatham, and P. Jurečka, “Refinement of the Cornell et al. Nucleic Acids Force Field Based on Reference Quantum Chemical Calculations of Glycosidic Torsion Profiles.,” </w:t>
      </w:r>
      <w:r w:rsidRPr="00F97AE5">
        <w:rPr>
          <w:rFonts w:ascii="Garamond" w:hAnsi="Garamond"/>
          <w:i/>
          <w:iCs/>
          <w:noProof/>
          <w:sz w:val="22"/>
        </w:rPr>
        <w:t>J. Chem. Theory Comput.</w:t>
      </w:r>
      <w:r w:rsidRPr="00F97AE5">
        <w:rPr>
          <w:rFonts w:ascii="Garamond" w:hAnsi="Garamond"/>
          <w:noProof/>
          <w:sz w:val="22"/>
        </w:rPr>
        <w:t>, vol. 7, no. 9, pp. 2886–2902, Sep. 201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3]</w:t>
      </w:r>
      <w:r w:rsidRPr="00F97AE5">
        <w:rPr>
          <w:rFonts w:ascii="Garamond" w:hAnsi="Garamond"/>
          <w:noProof/>
          <w:sz w:val="22"/>
        </w:rPr>
        <w:tab/>
        <w:t xml:space="preserve">J. Åqvist, “Ion-water interaction potentials derived from free energy perturbation simulations,” </w:t>
      </w:r>
      <w:r w:rsidRPr="00F97AE5">
        <w:rPr>
          <w:rFonts w:ascii="Garamond" w:hAnsi="Garamond"/>
          <w:i/>
          <w:iCs/>
          <w:noProof/>
          <w:sz w:val="22"/>
        </w:rPr>
        <w:t>J. Phys. Chem.</w:t>
      </w:r>
      <w:r w:rsidRPr="00F97AE5">
        <w:rPr>
          <w:rFonts w:ascii="Garamond" w:hAnsi="Garamond"/>
          <w:noProof/>
          <w:sz w:val="22"/>
        </w:rPr>
        <w:t>, vol. 94, no. 21, pp. 8021–8024, 199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4]</w:t>
      </w:r>
      <w:r w:rsidRPr="00F97AE5">
        <w:rPr>
          <w:rFonts w:ascii="Garamond" w:hAnsi="Garamond"/>
          <w:noProof/>
          <w:sz w:val="22"/>
        </w:rPr>
        <w:tab/>
        <w:t xml:space="preserve">R. Salomon-Ferrer, D. A. Case, and R. C. Walker, “An overview of the Amber biomolecular simulation package,” </w:t>
      </w:r>
      <w:r w:rsidRPr="00F97AE5">
        <w:rPr>
          <w:rFonts w:ascii="Garamond" w:hAnsi="Garamond"/>
          <w:i/>
          <w:iCs/>
          <w:noProof/>
          <w:sz w:val="22"/>
        </w:rPr>
        <w:t>Wiley Interdiscip. Rev. Comput. Mol. Sci.</w:t>
      </w:r>
      <w:r w:rsidRPr="00F97AE5">
        <w:rPr>
          <w:rFonts w:ascii="Garamond" w:hAnsi="Garamond"/>
          <w:noProof/>
          <w:sz w:val="22"/>
        </w:rPr>
        <w:t>, vol. 3, no. 2, pp. 198–210, Mar.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5]</w:t>
      </w:r>
      <w:r w:rsidRPr="00F97AE5">
        <w:rPr>
          <w:rFonts w:ascii="Garamond" w:hAnsi="Garamond"/>
          <w:noProof/>
          <w:sz w:val="22"/>
        </w:rPr>
        <w:tab/>
        <w:t xml:space="preserve">R. Salomon-Ferrer, A. W. Götz, D. Poole, S. Le Grand, and R. C. Walker, “Routine Microsecond Molecular Dynamics Simulations with AMBER on GPUs. 2. Explicit Solvent Particle Mesh Ewald,” </w:t>
      </w:r>
      <w:r w:rsidRPr="00F97AE5">
        <w:rPr>
          <w:rFonts w:ascii="Garamond" w:hAnsi="Garamond"/>
          <w:i/>
          <w:iCs/>
          <w:noProof/>
          <w:sz w:val="22"/>
        </w:rPr>
        <w:t>J. Chem. Theory Comput.</w:t>
      </w:r>
      <w:r w:rsidRPr="00F97AE5">
        <w:rPr>
          <w:rFonts w:ascii="Garamond" w:hAnsi="Garamond"/>
          <w:noProof/>
          <w:sz w:val="22"/>
        </w:rPr>
        <w:t>, vol. 9, no. 9, pp. 3878–3888, Sep. 2013.</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6]</w:t>
      </w:r>
      <w:r w:rsidRPr="00F97AE5">
        <w:rPr>
          <w:rFonts w:ascii="Garamond" w:hAnsi="Garamond"/>
          <w:noProof/>
          <w:sz w:val="22"/>
        </w:rPr>
        <w:tab/>
        <w:t xml:space="preserve">D. L. Beveridge, G. Barreiro, K. S. Byun, D. A. Case, T. E. Cheatham, S. B. Dixit, E. Giudice, F. Lankas, R. Lavery, J. H. Maddocks, R. Osman, E. Seibert, H. Sklenar, G. Stoll, K. M. Thayer, P. Varnai, and M. A. Young, “Molecular dynamics simulations of the 136 unique tetranucleotide sequences of DNA oligonucleotides. I. Research design and results on d(CpG) steps.,” </w:t>
      </w:r>
      <w:r w:rsidRPr="00F97AE5">
        <w:rPr>
          <w:rFonts w:ascii="Garamond" w:hAnsi="Garamond"/>
          <w:i/>
          <w:iCs/>
          <w:noProof/>
          <w:sz w:val="22"/>
        </w:rPr>
        <w:t>Biophys. J.</w:t>
      </w:r>
      <w:r w:rsidRPr="00F97AE5">
        <w:rPr>
          <w:rFonts w:ascii="Garamond" w:hAnsi="Garamond"/>
          <w:noProof/>
          <w:sz w:val="22"/>
        </w:rPr>
        <w:t>, vol. 87, no. 6, pp. 3799–813, Dec. 2004.</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7]</w:t>
      </w:r>
      <w:r w:rsidRPr="00F97AE5">
        <w:rPr>
          <w:rFonts w:ascii="Garamond" w:hAnsi="Garamond"/>
          <w:noProof/>
          <w:sz w:val="22"/>
        </w:rPr>
        <w:tab/>
        <w:t xml:space="preserve">R. Lavery, M. Moakher, J. H. Maddocks, D. Petkeviciute, and K. Zakrzewska, “Conformational analysis of nucleic acids revisited: Curves+.,” </w:t>
      </w:r>
      <w:r w:rsidRPr="00F97AE5">
        <w:rPr>
          <w:rFonts w:ascii="Garamond" w:hAnsi="Garamond"/>
          <w:i/>
          <w:iCs/>
          <w:noProof/>
          <w:sz w:val="22"/>
        </w:rPr>
        <w:t>Nucleic Acids Res.</w:t>
      </w:r>
      <w:r w:rsidRPr="00F97AE5">
        <w:rPr>
          <w:rFonts w:ascii="Garamond" w:hAnsi="Garamond"/>
          <w:noProof/>
          <w:sz w:val="22"/>
        </w:rPr>
        <w:t>, vol. 37, no. 17, pp. 5917–29, Sep. 200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8]</w:t>
      </w:r>
      <w:r w:rsidRPr="00F97AE5">
        <w:rPr>
          <w:rFonts w:ascii="Garamond" w:hAnsi="Garamond"/>
          <w:noProof/>
          <w:sz w:val="22"/>
        </w:rPr>
        <w:tab/>
        <w:t xml:space="preserve">E. Krissinel and K. Henrick, “Inference of Macromolecular Assemblies from Crystalline State,” </w:t>
      </w:r>
      <w:r w:rsidRPr="00F97AE5">
        <w:rPr>
          <w:rFonts w:ascii="Garamond" w:hAnsi="Garamond"/>
          <w:i/>
          <w:iCs/>
          <w:noProof/>
          <w:sz w:val="22"/>
        </w:rPr>
        <w:t>J. Mol. Biol.</w:t>
      </w:r>
      <w:r w:rsidRPr="00F97AE5">
        <w:rPr>
          <w:rFonts w:ascii="Garamond" w:hAnsi="Garamond"/>
          <w:noProof/>
          <w:sz w:val="22"/>
        </w:rPr>
        <w:t>, vol. 372, no. 3, pp. 774–797, 2007.</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199]</w:t>
      </w:r>
      <w:r w:rsidRPr="00F97AE5">
        <w:rPr>
          <w:rFonts w:ascii="Garamond" w:hAnsi="Garamond"/>
          <w:noProof/>
          <w:sz w:val="22"/>
        </w:rPr>
        <w:tab/>
        <w:t xml:space="preserve">B. S. Tolbert, Y. Miyazaki, S. Barton, B. Kinde, P. Starck, R. Singh, A. Bax, D. A. Case, and M. F. Summers, “Major groove width variations in RNA structures determined by NMR and impact of 13C residual chemical shift anisotropy and 1H-13C residual dipolar coupling on refinement.,” </w:t>
      </w:r>
      <w:r w:rsidRPr="00F97AE5">
        <w:rPr>
          <w:rFonts w:ascii="Garamond" w:hAnsi="Garamond"/>
          <w:i/>
          <w:iCs/>
          <w:noProof/>
          <w:sz w:val="22"/>
        </w:rPr>
        <w:t>J. Biomol. NMR</w:t>
      </w:r>
      <w:r w:rsidRPr="00F97AE5">
        <w:rPr>
          <w:rFonts w:ascii="Garamond" w:hAnsi="Garamond"/>
          <w:noProof/>
          <w:sz w:val="22"/>
        </w:rPr>
        <w:t>, vol. 47, no. 3, pp. 205–19, Jul.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00]</w:t>
      </w:r>
      <w:r w:rsidRPr="00F97AE5">
        <w:rPr>
          <w:rFonts w:ascii="Garamond" w:hAnsi="Garamond"/>
          <w:noProof/>
          <w:sz w:val="22"/>
        </w:rPr>
        <w:tab/>
        <w:t xml:space="preserve">D. R. Mack, T. K. Chiu, and R. E. Dickerson, “Intrinsic bending and deformability at the T-A step of CCTTTAAAGG: a comparative analysis of T-A and A-T steps within A-tracts.,” </w:t>
      </w:r>
      <w:r w:rsidRPr="00F97AE5">
        <w:rPr>
          <w:rFonts w:ascii="Garamond" w:hAnsi="Garamond"/>
          <w:i/>
          <w:iCs/>
          <w:noProof/>
          <w:sz w:val="22"/>
        </w:rPr>
        <w:t>J. Mol. Biol.</w:t>
      </w:r>
      <w:r w:rsidRPr="00F97AE5">
        <w:rPr>
          <w:rFonts w:ascii="Garamond" w:hAnsi="Garamond"/>
          <w:noProof/>
          <w:sz w:val="22"/>
        </w:rPr>
        <w:t>, vol. 312, no. 5, pp. 1037–49, Oct. 2001.</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01]</w:t>
      </w:r>
      <w:r w:rsidRPr="00F97AE5">
        <w:rPr>
          <w:rFonts w:ascii="Garamond" w:hAnsi="Garamond"/>
          <w:noProof/>
          <w:sz w:val="22"/>
        </w:rPr>
        <w:tab/>
        <w:t xml:space="preserve">M. Poncin, B. Hartmann, and R. Lavery, “Conformational sub-states in B-DNA,” </w:t>
      </w:r>
      <w:r w:rsidRPr="00F97AE5">
        <w:rPr>
          <w:rFonts w:ascii="Garamond" w:hAnsi="Garamond"/>
          <w:i/>
          <w:iCs/>
          <w:noProof/>
          <w:sz w:val="22"/>
        </w:rPr>
        <w:t>J. Mol. Biol.</w:t>
      </w:r>
      <w:r w:rsidRPr="00F97AE5">
        <w:rPr>
          <w:rFonts w:ascii="Garamond" w:hAnsi="Garamond"/>
          <w:noProof/>
          <w:sz w:val="22"/>
        </w:rPr>
        <w:t>, vol. 226, no. 3, pp. 775–794, Aug. 199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02]</w:t>
      </w:r>
      <w:r w:rsidRPr="00F97AE5">
        <w:rPr>
          <w:rFonts w:ascii="Garamond" w:hAnsi="Garamond"/>
          <w:noProof/>
          <w:sz w:val="22"/>
        </w:rPr>
        <w:tab/>
        <w:t xml:space="preserve">R. E. Dickerson, “Definitions and nomenclature of nucleic acid structure parameters.,” </w:t>
      </w:r>
      <w:r w:rsidRPr="00F97AE5">
        <w:rPr>
          <w:rFonts w:ascii="Garamond" w:hAnsi="Garamond"/>
          <w:i/>
          <w:iCs/>
          <w:noProof/>
          <w:sz w:val="22"/>
        </w:rPr>
        <w:t>J. Biomol. Struct. Dyn.</w:t>
      </w:r>
      <w:r w:rsidRPr="00F97AE5">
        <w:rPr>
          <w:rFonts w:ascii="Garamond" w:hAnsi="Garamond"/>
          <w:noProof/>
          <w:sz w:val="22"/>
        </w:rPr>
        <w:t>, vol. 6, no. 4, pp. 627–34, Feb. 1989.</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03]</w:t>
      </w:r>
      <w:r w:rsidRPr="00F97AE5">
        <w:rPr>
          <w:rFonts w:ascii="Garamond" w:hAnsi="Garamond"/>
          <w:noProof/>
          <w:sz w:val="22"/>
        </w:rPr>
        <w:tab/>
        <w:t xml:space="preserve">I. Faustino, A. Pérez, and M. Orozco, “Toward a consensus view of duplex RNA flexibility.,” </w:t>
      </w:r>
      <w:r w:rsidRPr="00F97AE5">
        <w:rPr>
          <w:rFonts w:ascii="Garamond" w:hAnsi="Garamond"/>
          <w:i/>
          <w:iCs/>
          <w:noProof/>
          <w:sz w:val="22"/>
        </w:rPr>
        <w:t>Biophys. J.</w:t>
      </w:r>
      <w:r w:rsidRPr="00F97AE5">
        <w:rPr>
          <w:rFonts w:ascii="Garamond" w:hAnsi="Garamond"/>
          <w:noProof/>
          <w:sz w:val="22"/>
        </w:rPr>
        <w:t>, vol. 99, no. 6, pp. 1876–85, Sep. 2010.</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04]</w:t>
      </w:r>
      <w:r w:rsidRPr="00F97AE5">
        <w:rPr>
          <w:rFonts w:ascii="Garamond" w:hAnsi="Garamond"/>
          <w:noProof/>
          <w:sz w:val="22"/>
        </w:rPr>
        <w:tab/>
        <w:t xml:space="preserve">P. D. Dans, A. Pérez, I. Faustino, R. Lavery, and M. Orozco, “Exploring polymorphisms in B-DNA helical conformations.,” </w:t>
      </w:r>
      <w:r w:rsidRPr="00F97AE5">
        <w:rPr>
          <w:rFonts w:ascii="Garamond" w:hAnsi="Garamond"/>
          <w:i/>
          <w:iCs/>
          <w:noProof/>
          <w:sz w:val="22"/>
        </w:rPr>
        <w:t>Nucleic Acids Res.</w:t>
      </w:r>
      <w:r w:rsidRPr="00F97AE5">
        <w:rPr>
          <w:rFonts w:ascii="Garamond" w:hAnsi="Garamond"/>
          <w:noProof/>
          <w:sz w:val="22"/>
        </w:rPr>
        <w:t>, vol. 40, no. 21, pp. 10668–78, Nov. 2012.</w:t>
      </w:r>
    </w:p>
    <w:p w:rsidR="00F97AE5" w:rsidRPr="00F97AE5" w:rsidRDefault="00F97AE5">
      <w:pPr>
        <w:pStyle w:val="NormalWeb"/>
        <w:ind w:left="640" w:hanging="640"/>
        <w:divId w:val="741097789"/>
        <w:rPr>
          <w:rFonts w:ascii="Garamond" w:hAnsi="Garamond"/>
          <w:noProof/>
          <w:sz w:val="22"/>
        </w:rPr>
      </w:pPr>
      <w:r w:rsidRPr="00F97AE5">
        <w:rPr>
          <w:rFonts w:ascii="Garamond" w:hAnsi="Garamond"/>
          <w:noProof/>
          <w:sz w:val="22"/>
        </w:rPr>
        <w:t>[205]</w:t>
      </w:r>
      <w:r w:rsidRPr="00F97AE5">
        <w:rPr>
          <w:rFonts w:ascii="Garamond" w:hAnsi="Garamond"/>
          <w:noProof/>
          <w:sz w:val="22"/>
        </w:rPr>
        <w:tab/>
        <w:t xml:space="preserve">W. Li, L. Nordenskiöld, and Y. Mu, “Sequence-specific Mg2+-DNA interactions: a molecular dynamics simulation study.,” </w:t>
      </w:r>
      <w:r w:rsidRPr="00F97AE5">
        <w:rPr>
          <w:rFonts w:ascii="Garamond" w:hAnsi="Garamond"/>
          <w:i/>
          <w:iCs/>
          <w:noProof/>
          <w:sz w:val="22"/>
        </w:rPr>
        <w:t>J. Phys. Chem. B</w:t>
      </w:r>
      <w:r w:rsidRPr="00F97AE5">
        <w:rPr>
          <w:rFonts w:ascii="Garamond" w:hAnsi="Garamond"/>
          <w:noProof/>
          <w:sz w:val="22"/>
        </w:rPr>
        <w:t xml:space="preserve">, vol. 115, no. 49, pp. 14713–20, Dec. 2011. </w:t>
      </w:r>
    </w:p>
    <w:p w:rsidR="00483C80" w:rsidRPr="00483C80" w:rsidRDefault="006651FB" w:rsidP="00483C80">
      <w:pPr>
        <w:ind w:firstLine="0"/>
      </w:pPr>
      <w:r>
        <w:fldChar w:fldCharType="end"/>
      </w:r>
    </w:p>
    <w:sectPr w:rsidR="00483C80" w:rsidRPr="00483C80" w:rsidSect="003470A7">
      <w:headerReference w:type="default" r:id="rId47"/>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4EDC" w:rsidRDefault="00AA4EDC" w:rsidP="003D2C93">
      <w:pPr>
        <w:spacing w:after="0" w:line="240" w:lineRule="auto"/>
      </w:pPr>
      <w:r>
        <w:separator/>
      </w:r>
    </w:p>
    <w:p w:rsidR="00AA4EDC" w:rsidRDefault="00AA4EDC"/>
    <w:p w:rsidR="00AA4EDC" w:rsidRDefault="00AA4EDC" w:rsidP="00305BA1"/>
  </w:endnote>
  <w:endnote w:type="continuationSeparator" w:id="0">
    <w:p w:rsidR="00AA4EDC" w:rsidRDefault="00AA4EDC" w:rsidP="003D2C93">
      <w:pPr>
        <w:spacing w:after="0" w:line="240" w:lineRule="auto"/>
      </w:pPr>
      <w:r>
        <w:continuationSeparator/>
      </w:r>
    </w:p>
    <w:p w:rsidR="00AA4EDC" w:rsidRDefault="00AA4EDC"/>
    <w:p w:rsidR="00AA4EDC" w:rsidRDefault="00AA4EDC" w:rsidP="00305B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6442949"/>
      <w:docPartObj>
        <w:docPartGallery w:val="Page Numbers (Bottom of Page)"/>
        <w:docPartUnique/>
      </w:docPartObj>
    </w:sdtPr>
    <w:sdtEndPr>
      <w:rPr>
        <w:noProof/>
      </w:rPr>
    </w:sdtEndPr>
    <w:sdtContent>
      <w:p w:rsidR="00AA4EDC" w:rsidRDefault="00AA4EDC">
        <w:pPr>
          <w:pStyle w:val="Footer"/>
          <w:jc w:val="center"/>
        </w:pPr>
        <w:r>
          <w:fldChar w:fldCharType="begin"/>
        </w:r>
        <w:r>
          <w:instrText xml:space="preserve"> PAGE   \* MERGEFORMAT </w:instrText>
        </w:r>
        <w:r>
          <w:fldChar w:fldCharType="separate"/>
        </w:r>
        <w:r w:rsidR="00DB21B4">
          <w:rPr>
            <w:noProof/>
          </w:rPr>
          <w:t>24</w:t>
        </w:r>
        <w:r>
          <w:rPr>
            <w:noProof/>
          </w:rPr>
          <w:fldChar w:fldCharType="end"/>
        </w:r>
      </w:p>
    </w:sdtContent>
  </w:sdt>
  <w:p w:rsidR="00AA4EDC" w:rsidRDefault="00AA4E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4EDC" w:rsidRDefault="00AA4EDC" w:rsidP="003D2C93">
      <w:pPr>
        <w:spacing w:after="0" w:line="240" w:lineRule="auto"/>
      </w:pPr>
      <w:r>
        <w:separator/>
      </w:r>
    </w:p>
  </w:footnote>
  <w:footnote w:type="continuationSeparator" w:id="0">
    <w:p w:rsidR="00AA4EDC" w:rsidRDefault="00AA4EDC" w:rsidP="003D2C93">
      <w:pPr>
        <w:spacing w:after="0" w:line="240" w:lineRule="auto"/>
      </w:pPr>
      <w:r>
        <w:continuationSeparator/>
      </w:r>
    </w:p>
    <w:p w:rsidR="00AA4EDC" w:rsidRDefault="00AA4EDC"/>
    <w:p w:rsidR="00AA4EDC" w:rsidRDefault="00AA4EDC" w:rsidP="00305BA1"/>
  </w:footnote>
  <w:footnote w:id="1">
    <w:p w:rsidR="00AA4EDC" w:rsidRDefault="00AA4EDC">
      <w:pPr>
        <w:pStyle w:val="FootnoteText"/>
      </w:pPr>
      <w:r>
        <w:rPr>
          <w:rStyle w:val="FootnoteReference"/>
        </w:rPr>
        <w:footnoteRef/>
      </w:r>
      <w:r>
        <w:t xml:space="preserve"> There are many excellent books on the subject of crystallography. For the interested reader I particularly recommend:</w:t>
      </w:r>
    </w:p>
    <w:p w:rsidR="00AA4EDC" w:rsidRDefault="00AA4EDC"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AA4EDC" w:rsidRDefault="00AA4EDC"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AA4EDC" w:rsidRDefault="00AA4EDC"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AA4EDC" w:rsidRDefault="00AA4EDC" w:rsidP="00D43ACB">
      <w:pPr>
        <w:pStyle w:val="FootnoteText"/>
      </w:pPr>
      <w:r>
        <w:rPr>
          <w:rStyle w:val="FootnoteReference"/>
        </w:rPr>
        <w:footnoteRef/>
      </w:r>
      <w:r>
        <w:t xml:space="preserve"> There are many excellent books on molecular dynamics. For the interested reader I particularly recommend:</w:t>
      </w:r>
    </w:p>
    <w:p w:rsidR="00AA4EDC" w:rsidRDefault="00AA4EDC"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AA4EDC" w:rsidRDefault="00AA4EDC"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AA4EDC" w:rsidRPr="00D43ACB" w:rsidRDefault="00AA4EDC"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AA4EDC" w:rsidRDefault="00AA4EDC" w:rsidP="00D43ACB">
      <w:pPr>
        <w:pStyle w:val="FootnoteText"/>
        <w:ind w:left="720" w:firstLine="0"/>
      </w:pPr>
    </w:p>
  </w:footnote>
  <w:footnote w:id="3">
    <w:p w:rsidR="00AA4EDC" w:rsidRDefault="00AA4EDC">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 w:id="4">
    <w:p w:rsidR="00AA4EDC" w:rsidRDefault="00AA4EDC">
      <w:pPr>
        <w:pStyle w:val="FootnoteText"/>
      </w:pPr>
      <w:r>
        <w:rPr>
          <w:rStyle w:val="FootnoteReference"/>
        </w:rPr>
        <w:footnoteRef/>
      </w:r>
      <w:r>
        <w:t xml:space="preserve"> Reproduced with permission from </w:t>
      </w:r>
      <w:r w:rsidRPr="002F24C6">
        <w:rPr>
          <w:rFonts w:ascii="Garamond" w:hAnsi="Garamond"/>
          <w:noProof/>
          <w:sz w:val="22"/>
        </w:rPr>
        <w:t xml:space="preserve">P. A. Janowski, </w:t>
      </w:r>
      <w:r>
        <w:rPr>
          <w:rFonts w:ascii="Garamond" w:hAnsi="Garamond"/>
          <w:noProof/>
          <w:sz w:val="22"/>
        </w:rPr>
        <w:t>C. Liu</w:t>
      </w:r>
      <w:r w:rsidRPr="002F24C6">
        <w:rPr>
          <w:rFonts w:ascii="Garamond" w:hAnsi="Garamond"/>
          <w:noProof/>
          <w:sz w:val="22"/>
        </w:rPr>
        <w:t xml:space="preserve">, </w:t>
      </w:r>
      <w:r>
        <w:rPr>
          <w:rFonts w:ascii="Garamond" w:hAnsi="Garamond"/>
          <w:noProof/>
          <w:sz w:val="22"/>
        </w:rPr>
        <w:t>J. Deckman</w:t>
      </w:r>
      <w:r w:rsidRPr="002F24C6">
        <w:rPr>
          <w:rFonts w:ascii="Garamond" w:hAnsi="Garamond"/>
          <w:noProof/>
          <w:sz w:val="22"/>
        </w:rPr>
        <w:t>, and D. A. Case, “</w:t>
      </w:r>
      <w:r>
        <w:rPr>
          <w:rFonts w:ascii="Garamond" w:hAnsi="Garamond"/>
          <w:noProof/>
          <w:sz w:val="22"/>
        </w:rPr>
        <w:t xml:space="preserve">Molecular Dynamics Simulation of Triclinic Lysozyme in a Crystal Lattice </w:t>
      </w:r>
      <w:r w:rsidRPr="002F24C6">
        <w:rPr>
          <w:rFonts w:ascii="Garamond" w:hAnsi="Garamond"/>
          <w:noProof/>
          <w:sz w:val="22"/>
        </w:rPr>
        <w:t xml:space="preserve">” </w:t>
      </w:r>
      <w:r>
        <w:rPr>
          <w:rFonts w:ascii="Garamond" w:hAnsi="Garamond"/>
          <w:i/>
          <w:iCs/>
          <w:noProof/>
          <w:sz w:val="22"/>
        </w:rPr>
        <w:t xml:space="preserve">Protein Science, </w:t>
      </w:r>
      <w:r w:rsidRPr="00146F63">
        <w:rPr>
          <w:rFonts w:ascii="Garamond" w:hAnsi="Garamond"/>
          <w:iCs/>
          <w:noProof/>
          <w:sz w:val="22"/>
        </w:rPr>
        <w:t>2015</w:t>
      </w:r>
      <w:r>
        <w:rPr>
          <w:rFonts w:ascii="Garamond" w:hAnsi="Garamond"/>
          <w:noProof/>
          <w:sz w:val="22"/>
        </w:rPr>
        <w:t>.</w:t>
      </w:r>
      <w:r w:rsidRPr="002F24C6">
        <w:rPr>
          <w:rFonts w:ascii="Garamond" w:hAnsi="Garamond"/>
          <w:noProof/>
          <w:sz w:val="22"/>
        </w:rPr>
        <w:t xml:space="preserve"> </w:t>
      </w:r>
      <w:r w:rsidRPr="000A12C5">
        <w:rPr>
          <w:rFonts w:ascii="Garamond" w:hAnsi="Garamond"/>
          <w:noProof/>
          <w:sz w:val="22"/>
        </w:rPr>
        <w:t>DOI: 10.1002/pro.2713</w:t>
      </w:r>
      <w:r w:rsidRPr="002F24C6">
        <w:rPr>
          <w:rFonts w:ascii="Garamond" w:hAnsi="Garamond"/>
          <w:noProof/>
          <w:sz w:val="22"/>
        </w:rPr>
        <w:t>.</w:t>
      </w:r>
      <w:r>
        <w:rPr>
          <w:rFonts w:ascii="Garamond" w:hAnsi="Garamond"/>
          <w:noProof/>
          <w:sz w:val="22"/>
        </w:rPr>
        <w:t xml:space="preserve"> Copyright 2015 John Wiley &amp; Sons.</w:t>
      </w:r>
    </w:p>
  </w:footnote>
  <w:footnote w:id="5">
    <w:p w:rsidR="00AA4EDC" w:rsidRDefault="00AA4EDC">
      <w:pPr>
        <w:pStyle w:val="FootnoteText"/>
      </w:pPr>
      <w:r>
        <w:rPr>
          <w:rStyle w:val="FootnoteReference"/>
        </w:rPr>
        <w:footnoteRef/>
      </w:r>
      <w:r>
        <w:t xml:space="preserve"> Reproduced with permission from </w:t>
      </w:r>
      <w:r>
        <w:rPr>
          <w:rFonts w:ascii="Garamond" w:hAnsi="Garamond"/>
          <w:noProof/>
          <w:sz w:val="22"/>
        </w:rPr>
        <w:t>C. Liu</w:t>
      </w:r>
      <w:r w:rsidRPr="002F24C6">
        <w:rPr>
          <w:rFonts w:ascii="Garamond" w:hAnsi="Garamond"/>
          <w:noProof/>
          <w:sz w:val="22"/>
        </w:rPr>
        <w:t xml:space="preserve">, </w:t>
      </w:r>
      <w:r>
        <w:rPr>
          <w:rFonts w:ascii="Garamond" w:hAnsi="Garamond"/>
          <w:noProof/>
          <w:sz w:val="22"/>
        </w:rPr>
        <w:t>P. A. Janowski</w:t>
      </w:r>
      <w:r w:rsidRPr="002F24C6">
        <w:rPr>
          <w:rFonts w:ascii="Garamond" w:hAnsi="Garamond"/>
          <w:noProof/>
          <w:sz w:val="22"/>
        </w:rPr>
        <w:t>, and D. A. Case, “</w:t>
      </w:r>
      <w:r>
        <w:rPr>
          <w:rFonts w:ascii="Garamond" w:hAnsi="Garamond"/>
          <w:noProof/>
          <w:sz w:val="22"/>
        </w:rPr>
        <w:t>All-atom crystal simulations of DNA and RNA duplexes.</w:t>
      </w:r>
      <w:r w:rsidRPr="002F24C6">
        <w:rPr>
          <w:rFonts w:ascii="Garamond" w:hAnsi="Garamond"/>
          <w:noProof/>
          <w:sz w:val="22"/>
        </w:rPr>
        <w:t xml:space="preserve">” </w:t>
      </w:r>
      <w:r>
        <w:rPr>
          <w:rFonts w:ascii="Garamond" w:hAnsi="Garamond"/>
          <w:i/>
          <w:iCs/>
          <w:noProof/>
          <w:sz w:val="22"/>
        </w:rPr>
        <w:t>Biochimica et Biophysica Acat</w:t>
      </w:r>
      <w:r w:rsidRPr="002F24C6">
        <w:rPr>
          <w:rFonts w:ascii="Garamond" w:hAnsi="Garamond"/>
          <w:noProof/>
          <w:sz w:val="22"/>
        </w:rPr>
        <w:t>, vol. 1</w:t>
      </w:r>
      <w:r>
        <w:rPr>
          <w:rFonts w:ascii="Garamond" w:hAnsi="Garamond"/>
          <w:noProof/>
          <w:sz w:val="22"/>
        </w:rPr>
        <w:t>850</w:t>
      </w:r>
      <w:r w:rsidRPr="002F24C6">
        <w:rPr>
          <w:rFonts w:ascii="Garamond" w:hAnsi="Garamond"/>
          <w:noProof/>
          <w:sz w:val="22"/>
        </w:rPr>
        <w:t xml:space="preserve">, no. </w:t>
      </w:r>
      <w:r>
        <w:rPr>
          <w:rFonts w:ascii="Garamond" w:hAnsi="Garamond"/>
          <w:noProof/>
          <w:sz w:val="22"/>
        </w:rPr>
        <w:t>5</w:t>
      </w:r>
      <w:r w:rsidRPr="002F24C6">
        <w:rPr>
          <w:rFonts w:ascii="Garamond" w:hAnsi="Garamond"/>
          <w:noProof/>
          <w:sz w:val="22"/>
        </w:rPr>
        <w:t xml:space="preserve">, pp. </w:t>
      </w:r>
      <w:r>
        <w:rPr>
          <w:rFonts w:ascii="Garamond" w:hAnsi="Garamond"/>
          <w:noProof/>
          <w:sz w:val="22"/>
        </w:rPr>
        <w:t>1059-1071</w:t>
      </w:r>
      <w:r w:rsidRPr="002F24C6">
        <w:rPr>
          <w:rFonts w:ascii="Garamond" w:hAnsi="Garamond"/>
          <w:noProof/>
          <w:sz w:val="22"/>
        </w:rPr>
        <w:t>, 201</w:t>
      </w:r>
      <w:r>
        <w:rPr>
          <w:rFonts w:ascii="Garamond" w:hAnsi="Garamond"/>
          <w:noProof/>
          <w:sz w:val="22"/>
        </w:rPr>
        <w:t>4</w:t>
      </w:r>
      <w:r w:rsidRPr="002F24C6">
        <w:rPr>
          <w:rFonts w:ascii="Garamond" w:hAnsi="Garamond"/>
          <w:noProof/>
          <w:sz w:val="22"/>
        </w:rPr>
        <w:t>.</w:t>
      </w:r>
      <w:r>
        <w:rPr>
          <w:rFonts w:ascii="Garamond" w:hAnsi="Garamond"/>
          <w:noProof/>
          <w:sz w:val="22"/>
        </w:rPr>
        <w:t xml:space="preserve"> Copyright 2014 Elsevi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A4EDC" w:rsidRDefault="00AA4E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6D887432"/>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51A4"/>
    <w:rsid w:val="00016185"/>
    <w:rsid w:val="000208BE"/>
    <w:rsid w:val="00024895"/>
    <w:rsid w:val="00024D81"/>
    <w:rsid w:val="00034BD7"/>
    <w:rsid w:val="000352EF"/>
    <w:rsid w:val="0003629B"/>
    <w:rsid w:val="000414C1"/>
    <w:rsid w:val="00054357"/>
    <w:rsid w:val="0006616E"/>
    <w:rsid w:val="00071F18"/>
    <w:rsid w:val="00077290"/>
    <w:rsid w:val="00077759"/>
    <w:rsid w:val="00080573"/>
    <w:rsid w:val="0008196F"/>
    <w:rsid w:val="00091F98"/>
    <w:rsid w:val="000921E1"/>
    <w:rsid w:val="00094308"/>
    <w:rsid w:val="00096EFB"/>
    <w:rsid w:val="000A12C5"/>
    <w:rsid w:val="000A59E2"/>
    <w:rsid w:val="000B39F5"/>
    <w:rsid w:val="000B5732"/>
    <w:rsid w:val="000B6E15"/>
    <w:rsid w:val="000D1796"/>
    <w:rsid w:val="000D1DF9"/>
    <w:rsid w:val="000E34F0"/>
    <w:rsid w:val="000E54CC"/>
    <w:rsid w:val="000E595A"/>
    <w:rsid w:val="000E5B73"/>
    <w:rsid w:val="000F2FCE"/>
    <w:rsid w:val="00105463"/>
    <w:rsid w:val="001131FE"/>
    <w:rsid w:val="00113C1A"/>
    <w:rsid w:val="00114521"/>
    <w:rsid w:val="0013213E"/>
    <w:rsid w:val="001369AB"/>
    <w:rsid w:val="00141E4E"/>
    <w:rsid w:val="00146F63"/>
    <w:rsid w:val="00153CFD"/>
    <w:rsid w:val="001572F7"/>
    <w:rsid w:val="0018284F"/>
    <w:rsid w:val="00190A19"/>
    <w:rsid w:val="001A2BC4"/>
    <w:rsid w:val="001A4D68"/>
    <w:rsid w:val="001C0FCF"/>
    <w:rsid w:val="001C25A8"/>
    <w:rsid w:val="001E0D5F"/>
    <w:rsid w:val="001E4F1C"/>
    <w:rsid w:val="00203BD1"/>
    <w:rsid w:val="00216D64"/>
    <w:rsid w:val="00224FDE"/>
    <w:rsid w:val="0024199B"/>
    <w:rsid w:val="00242BF8"/>
    <w:rsid w:val="00246536"/>
    <w:rsid w:val="00250565"/>
    <w:rsid w:val="002567B9"/>
    <w:rsid w:val="00256B9A"/>
    <w:rsid w:val="002713CB"/>
    <w:rsid w:val="00276237"/>
    <w:rsid w:val="00280BF8"/>
    <w:rsid w:val="002821D0"/>
    <w:rsid w:val="0028456E"/>
    <w:rsid w:val="00292D69"/>
    <w:rsid w:val="002B11FA"/>
    <w:rsid w:val="002C220F"/>
    <w:rsid w:val="002C2C01"/>
    <w:rsid w:val="002D2255"/>
    <w:rsid w:val="002E0D1E"/>
    <w:rsid w:val="002F24C6"/>
    <w:rsid w:val="002F3380"/>
    <w:rsid w:val="00303B20"/>
    <w:rsid w:val="00303E6B"/>
    <w:rsid w:val="00305BA1"/>
    <w:rsid w:val="00306F74"/>
    <w:rsid w:val="003140EB"/>
    <w:rsid w:val="003149A9"/>
    <w:rsid w:val="0032012B"/>
    <w:rsid w:val="00340906"/>
    <w:rsid w:val="00345430"/>
    <w:rsid w:val="003470A7"/>
    <w:rsid w:val="003532AE"/>
    <w:rsid w:val="00364F49"/>
    <w:rsid w:val="0036507F"/>
    <w:rsid w:val="00367BC7"/>
    <w:rsid w:val="00372D9C"/>
    <w:rsid w:val="00374F28"/>
    <w:rsid w:val="00375F96"/>
    <w:rsid w:val="00380B3E"/>
    <w:rsid w:val="003829ED"/>
    <w:rsid w:val="00396289"/>
    <w:rsid w:val="003B6E9D"/>
    <w:rsid w:val="003C20DA"/>
    <w:rsid w:val="003C2C5A"/>
    <w:rsid w:val="003C5F8E"/>
    <w:rsid w:val="003D2C93"/>
    <w:rsid w:val="003D3788"/>
    <w:rsid w:val="003E6F7B"/>
    <w:rsid w:val="003F17A3"/>
    <w:rsid w:val="003F2222"/>
    <w:rsid w:val="003F3F46"/>
    <w:rsid w:val="003F7956"/>
    <w:rsid w:val="0040436A"/>
    <w:rsid w:val="00405EE7"/>
    <w:rsid w:val="00406159"/>
    <w:rsid w:val="00407B80"/>
    <w:rsid w:val="00407C6D"/>
    <w:rsid w:val="00407DA4"/>
    <w:rsid w:val="00414F7C"/>
    <w:rsid w:val="0042105D"/>
    <w:rsid w:val="00426867"/>
    <w:rsid w:val="00426DDB"/>
    <w:rsid w:val="004325F8"/>
    <w:rsid w:val="00443003"/>
    <w:rsid w:val="00452928"/>
    <w:rsid w:val="004653E9"/>
    <w:rsid w:val="004654AB"/>
    <w:rsid w:val="004671D7"/>
    <w:rsid w:val="00467C24"/>
    <w:rsid w:val="00483C80"/>
    <w:rsid w:val="004858C7"/>
    <w:rsid w:val="00497EDB"/>
    <w:rsid w:val="004A44A6"/>
    <w:rsid w:val="004A7713"/>
    <w:rsid w:val="004B386C"/>
    <w:rsid w:val="004C7707"/>
    <w:rsid w:val="004D03DD"/>
    <w:rsid w:val="004D6AD9"/>
    <w:rsid w:val="004E09A3"/>
    <w:rsid w:val="004E6F27"/>
    <w:rsid w:val="004F0681"/>
    <w:rsid w:val="004F201D"/>
    <w:rsid w:val="004F2EAE"/>
    <w:rsid w:val="00505F98"/>
    <w:rsid w:val="00506262"/>
    <w:rsid w:val="0050767B"/>
    <w:rsid w:val="00533F0E"/>
    <w:rsid w:val="005341F6"/>
    <w:rsid w:val="00542BCB"/>
    <w:rsid w:val="00561865"/>
    <w:rsid w:val="005627A2"/>
    <w:rsid w:val="00562BCA"/>
    <w:rsid w:val="00580911"/>
    <w:rsid w:val="005814D0"/>
    <w:rsid w:val="005B64DD"/>
    <w:rsid w:val="005C023B"/>
    <w:rsid w:val="005C4274"/>
    <w:rsid w:val="005C7DCE"/>
    <w:rsid w:val="005D60A7"/>
    <w:rsid w:val="005D651D"/>
    <w:rsid w:val="005E1CAC"/>
    <w:rsid w:val="005E5BF9"/>
    <w:rsid w:val="005E7933"/>
    <w:rsid w:val="00602F63"/>
    <w:rsid w:val="0060430C"/>
    <w:rsid w:val="00605B18"/>
    <w:rsid w:val="006203E7"/>
    <w:rsid w:val="006331C3"/>
    <w:rsid w:val="00635229"/>
    <w:rsid w:val="0064267C"/>
    <w:rsid w:val="00657D11"/>
    <w:rsid w:val="00662495"/>
    <w:rsid w:val="00663D69"/>
    <w:rsid w:val="006651FB"/>
    <w:rsid w:val="006656DB"/>
    <w:rsid w:val="006723FA"/>
    <w:rsid w:val="00673ADB"/>
    <w:rsid w:val="00673D91"/>
    <w:rsid w:val="00680521"/>
    <w:rsid w:val="00684BE5"/>
    <w:rsid w:val="00684E15"/>
    <w:rsid w:val="00686954"/>
    <w:rsid w:val="006973D2"/>
    <w:rsid w:val="006A59C8"/>
    <w:rsid w:val="006A66F6"/>
    <w:rsid w:val="006B14B1"/>
    <w:rsid w:val="006B2111"/>
    <w:rsid w:val="006D4906"/>
    <w:rsid w:val="006D6A43"/>
    <w:rsid w:val="006D6ED5"/>
    <w:rsid w:val="006D7602"/>
    <w:rsid w:val="006E0625"/>
    <w:rsid w:val="006E1612"/>
    <w:rsid w:val="006F2513"/>
    <w:rsid w:val="006F2E81"/>
    <w:rsid w:val="007105B2"/>
    <w:rsid w:val="007144BB"/>
    <w:rsid w:val="007250D0"/>
    <w:rsid w:val="00727482"/>
    <w:rsid w:val="00734031"/>
    <w:rsid w:val="00740F9F"/>
    <w:rsid w:val="00743967"/>
    <w:rsid w:val="00766B67"/>
    <w:rsid w:val="007A1FE0"/>
    <w:rsid w:val="007A73EF"/>
    <w:rsid w:val="007A7464"/>
    <w:rsid w:val="007B1646"/>
    <w:rsid w:val="007B32A6"/>
    <w:rsid w:val="007C11D1"/>
    <w:rsid w:val="007D6FCF"/>
    <w:rsid w:val="007E3439"/>
    <w:rsid w:val="007E4FE1"/>
    <w:rsid w:val="007E510F"/>
    <w:rsid w:val="00802F2D"/>
    <w:rsid w:val="00804529"/>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331A"/>
    <w:rsid w:val="008C6BC1"/>
    <w:rsid w:val="008D2AEB"/>
    <w:rsid w:val="008D44E5"/>
    <w:rsid w:val="008D7962"/>
    <w:rsid w:val="008F40D1"/>
    <w:rsid w:val="008F4CB8"/>
    <w:rsid w:val="00902715"/>
    <w:rsid w:val="00910F51"/>
    <w:rsid w:val="00912451"/>
    <w:rsid w:val="00917222"/>
    <w:rsid w:val="009214F1"/>
    <w:rsid w:val="00942F65"/>
    <w:rsid w:val="00946AD7"/>
    <w:rsid w:val="00956EB6"/>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4DB5"/>
    <w:rsid w:val="00A26BBF"/>
    <w:rsid w:val="00A26E65"/>
    <w:rsid w:val="00A32EDD"/>
    <w:rsid w:val="00A34D1F"/>
    <w:rsid w:val="00A40661"/>
    <w:rsid w:val="00A46703"/>
    <w:rsid w:val="00A477AD"/>
    <w:rsid w:val="00A54D66"/>
    <w:rsid w:val="00A72E42"/>
    <w:rsid w:val="00A825A0"/>
    <w:rsid w:val="00A82F6B"/>
    <w:rsid w:val="00A836C5"/>
    <w:rsid w:val="00A9191E"/>
    <w:rsid w:val="00A94C15"/>
    <w:rsid w:val="00A96617"/>
    <w:rsid w:val="00AA4EDC"/>
    <w:rsid w:val="00AA62AD"/>
    <w:rsid w:val="00AA6FB2"/>
    <w:rsid w:val="00AA70F5"/>
    <w:rsid w:val="00AB5495"/>
    <w:rsid w:val="00AC08AD"/>
    <w:rsid w:val="00AC4B8E"/>
    <w:rsid w:val="00AE0F62"/>
    <w:rsid w:val="00AE14AE"/>
    <w:rsid w:val="00B04E3E"/>
    <w:rsid w:val="00B17E60"/>
    <w:rsid w:val="00B248A1"/>
    <w:rsid w:val="00B34B4A"/>
    <w:rsid w:val="00B354F6"/>
    <w:rsid w:val="00B3612A"/>
    <w:rsid w:val="00B43847"/>
    <w:rsid w:val="00B50466"/>
    <w:rsid w:val="00B5125D"/>
    <w:rsid w:val="00B53E5D"/>
    <w:rsid w:val="00B63D24"/>
    <w:rsid w:val="00B978F8"/>
    <w:rsid w:val="00BA39EE"/>
    <w:rsid w:val="00BC027C"/>
    <w:rsid w:val="00BC0DD1"/>
    <w:rsid w:val="00BC65D0"/>
    <w:rsid w:val="00BE279D"/>
    <w:rsid w:val="00BE2999"/>
    <w:rsid w:val="00BE390B"/>
    <w:rsid w:val="00BF6BF1"/>
    <w:rsid w:val="00C0511B"/>
    <w:rsid w:val="00C22F50"/>
    <w:rsid w:val="00C2446F"/>
    <w:rsid w:val="00C247CB"/>
    <w:rsid w:val="00C41689"/>
    <w:rsid w:val="00C44818"/>
    <w:rsid w:val="00C522E0"/>
    <w:rsid w:val="00C53FBF"/>
    <w:rsid w:val="00C60410"/>
    <w:rsid w:val="00C631A5"/>
    <w:rsid w:val="00C66AED"/>
    <w:rsid w:val="00C82662"/>
    <w:rsid w:val="00C83729"/>
    <w:rsid w:val="00C83C43"/>
    <w:rsid w:val="00C84547"/>
    <w:rsid w:val="00C85FD6"/>
    <w:rsid w:val="00C951E8"/>
    <w:rsid w:val="00CB278E"/>
    <w:rsid w:val="00CB49D7"/>
    <w:rsid w:val="00CC0A46"/>
    <w:rsid w:val="00CC2B20"/>
    <w:rsid w:val="00CC4A4B"/>
    <w:rsid w:val="00CC7678"/>
    <w:rsid w:val="00CD05FF"/>
    <w:rsid w:val="00CD0C09"/>
    <w:rsid w:val="00CD19C1"/>
    <w:rsid w:val="00CE1213"/>
    <w:rsid w:val="00CE4AA6"/>
    <w:rsid w:val="00CF2009"/>
    <w:rsid w:val="00CF517E"/>
    <w:rsid w:val="00D109E6"/>
    <w:rsid w:val="00D16289"/>
    <w:rsid w:val="00D244F6"/>
    <w:rsid w:val="00D27923"/>
    <w:rsid w:val="00D30A66"/>
    <w:rsid w:val="00D31BF1"/>
    <w:rsid w:val="00D3418A"/>
    <w:rsid w:val="00D42381"/>
    <w:rsid w:val="00D43ACB"/>
    <w:rsid w:val="00D55F11"/>
    <w:rsid w:val="00D61D4A"/>
    <w:rsid w:val="00D82A35"/>
    <w:rsid w:val="00D86D36"/>
    <w:rsid w:val="00D93D5B"/>
    <w:rsid w:val="00DA0B6D"/>
    <w:rsid w:val="00DB21B4"/>
    <w:rsid w:val="00DB3993"/>
    <w:rsid w:val="00DC0641"/>
    <w:rsid w:val="00DC1165"/>
    <w:rsid w:val="00DC5EFD"/>
    <w:rsid w:val="00DC653B"/>
    <w:rsid w:val="00DE5C7B"/>
    <w:rsid w:val="00DF65EC"/>
    <w:rsid w:val="00E00A8B"/>
    <w:rsid w:val="00E10A06"/>
    <w:rsid w:val="00E1602F"/>
    <w:rsid w:val="00E24745"/>
    <w:rsid w:val="00E2500F"/>
    <w:rsid w:val="00E26634"/>
    <w:rsid w:val="00E27268"/>
    <w:rsid w:val="00E36162"/>
    <w:rsid w:val="00E43DAB"/>
    <w:rsid w:val="00E442D9"/>
    <w:rsid w:val="00E5148F"/>
    <w:rsid w:val="00E51646"/>
    <w:rsid w:val="00E5746F"/>
    <w:rsid w:val="00E60743"/>
    <w:rsid w:val="00E644D1"/>
    <w:rsid w:val="00E90BE5"/>
    <w:rsid w:val="00EB0878"/>
    <w:rsid w:val="00EB415F"/>
    <w:rsid w:val="00EB6BCE"/>
    <w:rsid w:val="00EB79FD"/>
    <w:rsid w:val="00ED048C"/>
    <w:rsid w:val="00ED2B3E"/>
    <w:rsid w:val="00EE1F5A"/>
    <w:rsid w:val="00EE29F8"/>
    <w:rsid w:val="00F00478"/>
    <w:rsid w:val="00F0303B"/>
    <w:rsid w:val="00F123D8"/>
    <w:rsid w:val="00F21931"/>
    <w:rsid w:val="00F24946"/>
    <w:rsid w:val="00F30E36"/>
    <w:rsid w:val="00F365CD"/>
    <w:rsid w:val="00F75299"/>
    <w:rsid w:val="00F873CB"/>
    <w:rsid w:val="00F90207"/>
    <w:rsid w:val="00F97AE5"/>
    <w:rsid w:val="00FA56E6"/>
    <w:rsid w:val="00FB06E1"/>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4A6"/>
    <w:pPr>
      <w:spacing w:after="120"/>
      <w:jc w:val="both"/>
    </w:pPr>
  </w:style>
  <w:style w:type="paragraph" w:styleId="Heading1">
    <w:name w:val="heading 1"/>
    <w:basedOn w:val="Normal"/>
    <w:next w:val="Normal"/>
    <w:link w:val="Heading1Char"/>
    <w:uiPriority w:val="9"/>
    <w:qFormat/>
    <w:rsid w:val="00AE0F62"/>
    <w:pPr>
      <w:numPr>
        <w:numId w:val="7"/>
      </w:numPr>
      <w:spacing w:before="600" w:after="0" w:line="240" w:lineRule="auto"/>
      <w:jc w:val="left"/>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146F63"/>
    <w:pPr>
      <w:spacing w:before="120"/>
    </w:pPr>
    <w:rPr>
      <w:b/>
      <w:bCs/>
      <w:sz w:val="20"/>
      <w:szCs w:val="20"/>
    </w:rPr>
  </w:style>
  <w:style w:type="character" w:customStyle="1" w:styleId="Heading1Char">
    <w:name w:val="Heading 1 Char"/>
    <w:basedOn w:val="DefaultParagraphFont"/>
    <w:link w:val="Heading1"/>
    <w:uiPriority w:val="9"/>
    <w:rsid w:val="00AE0F62"/>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F75299"/>
    <w:pPr>
      <w:tabs>
        <w:tab w:val="left" w:pos="1260"/>
        <w:tab w:val="right" w:leader="dot" w:pos="8630"/>
      </w:tabs>
      <w:spacing w:after="100"/>
      <w:ind w:left="1800" w:hanging="1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sChild>
        <w:div w:id="1398940576">
          <w:marLeft w:val="0"/>
          <w:marRight w:val="0"/>
          <w:marTop w:val="0"/>
          <w:marBottom w:val="0"/>
          <w:divBdr>
            <w:top w:val="none" w:sz="0" w:space="0" w:color="auto"/>
            <w:left w:val="none" w:sz="0" w:space="0" w:color="auto"/>
            <w:bottom w:val="none" w:sz="0" w:space="0" w:color="auto"/>
            <w:right w:val="none" w:sz="0" w:space="0" w:color="auto"/>
          </w:divBdr>
          <w:divsChild>
            <w:div w:id="834809538">
              <w:marLeft w:val="0"/>
              <w:marRight w:val="0"/>
              <w:marTop w:val="0"/>
              <w:marBottom w:val="0"/>
              <w:divBdr>
                <w:top w:val="none" w:sz="0" w:space="0" w:color="auto"/>
                <w:left w:val="none" w:sz="0" w:space="0" w:color="auto"/>
                <w:bottom w:val="none" w:sz="0" w:space="0" w:color="auto"/>
                <w:right w:val="none" w:sz="0" w:space="0" w:color="auto"/>
              </w:divBdr>
              <w:divsChild>
                <w:div w:id="1712613034">
                  <w:marLeft w:val="0"/>
                  <w:marRight w:val="0"/>
                  <w:marTop w:val="0"/>
                  <w:marBottom w:val="0"/>
                  <w:divBdr>
                    <w:top w:val="none" w:sz="0" w:space="0" w:color="auto"/>
                    <w:left w:val="none" w:sz="0" w:space="0" w:color="auto"/>
                    <w:bottom w:val="none" w:sz="0" w:space="0" w:color="auto"/>
                    <w:right w:val="none" w:sz="0" w:space="0" w:color="auto"/>
                  </w:divBdr>
                  <w:divsChild>
                    <w:div w:id="211769040">
                      <w:marLeft w:val="0"/>
                      <w:marRight w:val="0"/>
                      <w:marTop w:val="0"/>
                      <w:marBottom w:val="0"/>
                      <w:divBdr>
                        <w:top w:val="none" w:sz="0" w:space="0" w:color="auto"/>
                        <w:left w:val="none" w:sz="0" w:space="0" w:color="auto"/>
                        <w:bottom w:val="none" w:sz="0" w:space="0" w:color="auto"/>
                        <w:right w:val="none" w:sz="0" w:space="0" w:color="auto"/>
                      </w:divBdr>
                      <w:divsChild>
                        <w:div w:id="1582328394">
                          <w:marLeft w:val="0"/>
                          <w:marRight w:val="0"/>
                          <w:marTop w:val="0"/>
                          <w:marBottom w:val="0"/>
                          <w:divBdr>
                            <w:top w:val="none" w:sz="0" w:space="0" w:color="auto"/>
                            <w:left w:val="none" w:sz="0" w:space="0" w:color="auto"/>
                            <w:bottom w:val="none" w:sz="0" w:space="0" w:color="auto"/>
                            <w:right w:val="none" w:sz="0" w:space="0" w:color="auto"/>
                          </w:divBdr>
                        </w:div>
                        <w:div w:id="2035114662">
                          <w:marLeft w:val="0"/>
                          <w:marRight w:val="0"/>
                          <w:marTop w:val="0"/>
                          <w:marBottom w:val="0"/>
                          <w:divBdr>
                            <w:top w:val="none" w:sz="0" w:space="0" w:color="auto"/>
                            <w:left w:val="none" w:sz="0" w:space="0" w:color="auto"/>
                            <w:bottom w:val="none" w:sz="0" w:space="0" w:color="auto"/>
                            <w:right w:val="none" w:sz="0" w:space="0" w:color="auto"/>
                          </w:divBdr>
                          <w:divsChild>
                            <w:div w:id="496960702">
                              <w:marLeft w:val="0"/>
                              <w:marRight w:val="0"/>
                              <w:marTop w:val="0"/>
                              <w:marBottom w:val="0"/>
                              <w:divBdr>
                                <w:top w:val="none" w:sz="0" w:space="0" w:color="auto"/>
                                <w:left w:val="none" w:sz="0" w:space="0" w:color="auto"/>
                                <w:bottom w:val="none" w:sz="0" w:space="0" w:color="auto"/>
                                <w:right w:val="none" w:sz="0" w:space="0" w:color="auto"/>
                              </w:divBdr>
                              <w:divsChild>
                                <w:div w:id="1310591564">
                                  <w:marLeft w:val="0"/>
                                  <w:marRight w:val="0"/>
                                  <w:marTop w:val="0"/>
                                  <w:marBottom w:val="0"/>
                                  <w:divBdr>
                                    <w:top w:val="none" w:sz="0" w:space="0" w:color="auto"/>
                                    <w:left w:val="none" w:sz="0" w:space="0" w:color="auto"/>
                                    <w:bottom w:val="none" w:sz="0" w:space="0" w:color="auto"/>
                                    <w:right w:val="none" w:sz="0" w:space="0" w:color="auto"/>
                                  </w:divBdr>
                                  <w:divsChild>
                                    <w:div w:id="2084837090">
                                      <w:marLeft w:val="0"/>
                                      <w:marRight w:val="0"/>
                                      <w:marTop w:val="0"/>
                                      <w:marBottom w:val="0"/>
                                      <w:divBdr>
                                        <w:top w:val="none" w:sz="0" w:space="0" w:color="auto"/>
                                        <w:left w:val="none" w:sz="0" w:space="0" w:color="auto"/>
                                        <w:bottom w:val="none" w:sz="0" w:space="0" w:color="auto"/>
                                        <w:right w:val="none" w:sz="0" w:space="0" w:color="auto"/>
                                      </w:divBdr>
                                      <w:divsChild>
                                        <w:div w:id="1076630519">
                                          <w:marLeft w:val="0"/>
                                          <w:marRight w:val="0"/>
                                          <w:marTop w:val="0"/>
                                          <w:marBottom w:val="0"/>
                                          <w:divBdr>
                                            <w:top w:val="none" w:sz="0" w:space="0" w:color="auto"/>
                                            <w:left w:val="none" w:sz="0" w:space="0" w:color="auto"/>
                                            <w:bottom w:val="none" w:sz="0" w:space="0" w:color="auto"/>
                                            <w:right w:val="none" w:sz="0" w:space="0" w:color="auto"/>
                                          </w:divBdr>
                                          <w:divsChild>
                                            <w:div w:id="98530502">
                                              <w:marLeft w:val="0"/>
                                              <w:marRight w:val="0"/>
                                              <w:marTop w:val="0"/>
                                              <w:marBottom w:val="0"/>
                                              <w:divBdr>
                                                <w:top w:val="none" w:sz="0" w:space="0" w:color="auto"/>
                                                <w:left w:val="none" w:sz="0" w:space="0" w:color="auto"/>
                                                <w:bottom w:val="none" w:sz="0" w:space="0" w:color="auto"/>
                                                <w:right w:val="none" w:sz="0" w:space="0" w:color="auto"/>
                                              </w:divBdr>
                                              <w:divsChild>
                                                <w:div w:id="699208219">
                                                  <w:marLeft w:val="0"/>
                                                  <w:marRight w:val="0"/>
                                                  <w:marTop w:val="0"/>
                                                  <w:marBottom w:val="0"/>
                                                  <w:divBdr>
                                                    <w:top w:val="none" w:sz="0" w:space="0" w:color="auto"/>
                                                    <w:left w:val="none" w:sz="0" w:space="0" w:color="auto"/>
                                                    <w:bottom w:val="none" w:sz="0" w:space="0" w:color="auto"/>
                                                    <w:right w:val="none" w:sz="0" w:space="0" w:color="auto"/>
                                                  </w:divBdr>
                                                  <w:divsChild>
                                                    <w:div w:id="2146001474">
                                                      <w:marLeft w:val="0"/>
                                                      <w:marRight w:val="0"/>
                                                      <w:marTop w:val="0"/>
                                                      <w:marBottom w:val="0"/>
                                                      <w:divBdr>
                                                        <w:top w:val="none" w:sz="0" w:space="0" w:color="auto"/>
                                                        <w:left w:val="none" w:sz="0" w:space="0" w:color="auto"/>
                                                        <w:bottom w:val="none" w:sz="0" w:space="0" w:color="auto"/>
                                                        <w:right w:val="none" w:sz="0" w:space="0" w:color="auto"/>
                                                      </w:divBdr>
                                                      <w:divsChild>
                                                        <w:div w:id="1066956390">
                                                          <w:marLeft w:val="0"/>
                                                          <w:marRight w:val="0"/>
                                                          <w:marTop w:val="0"/>
                                                          <w:marBottom w:val="0"/>
                                                          <w:divBdr>
                                                            <w:top w:val="none" w:sz="0" w:space="0" w:color="auto"/>
                                                            <w:left w:val="none" w:sz="0" w:space="0" w:color="auto"/>
                                                            <w:bottom w:val="none" w:sz="0" w:space="0" w:color="auto"/>
                                                            <w:right w:val="none" w:sz="0" w:space="0" w:color="auto"/>
                                                          </w:divBdr>
                                                          <w:divsChild>
                                                            <w:div w:id="866139297">
                                                              <w:marLeft w:val="0"/>
                                                              <w:marRight w:val="0"/>
                                                              <w:marTop w:val="0"/>
                                                              <w:marBottom w:val="0"/>
                                                              <w:divBdr>
                                                                <w:top w:val="none" w:sz="0" w:space="0" w:color="auto"/>
                                                                <w:left w:val="none" w:sz="0" w:space="0" w:color="auto"/>
                                                                <w:bottom w:val="none" w:sz="0" w:space="0" w:color="auto"/>
                                                                <w:right w:val="none" w:sz="0" w:space="0" w:color="auto"/>
                                                              </w:divBdr>
                                                              <w:divsChild>
                                                                <w:div w:id="798690207">
                                                                  <w:marLeft w:val="0"/>
                                                                  <w:marRight w:val="0"/>
                                                                  <w:marTop w:val="0"/>
                                                                  <w:marBottom w:val="0"/>
                                                                  <w:divBdr>
                                                                    <w:top w:val="none" w:sz="0" w:space="0" w:color="auto"/>
                                                                    <w:left w:val="none" w:sz="0" w:space="0" w:color="auto"/>
                                                                    <w:bottom w:val="none" w:sz="0" w:space="0" w:color="auto"/>
                                                                    <w:right w:val="none" w:sz="0" w:space="0" w:color="auto"/>
                                                                  </w:divBdr>
                                                                  <w:divsChild>
                                                                    <w:div w:id="1058937673">
                                                                      <w:marLeft w:val="0"/>
                                                                      <w:marRight w:val="0"/>
                                                                      <w:marTop w:val="0"/>
                                                                      <w:marBottom w:val="0"/>
                                                                      <w:divBdr>
                                                                        <w:top w:val="none" w:sz="0" w:space="0" w:color="auto"/>
                                                                        <w:left w:val="none" w:sz="0" w:space="0" w:color="auto"/>
                                                                        <w:bottom w:val="none" w:sz="0" w:space="0" w:color="auto"/>
                                                                        <w:right w:val="none" w:sz="0" w:space="0" w:color="auto"/>
                                                                      </w:divBdr>
                                                                      <w:divsChild>
                                                                        <w:div w:id="1187254849">
                                                                          <w:marLeft w:val="0"/>
                                                                          <w:marRight w:val="0"/>
                                                                          <w:marTop w:val="0"/>
                                                                          <w:marBottom w:val="0"/>
                                                                          <w:divBdr>
                                                                            <w:top w:val="none" w:sz="0" w:space="0" w:color="auto"/>
                                                                            <w:left w:val="none" w:sz="0" w:space="0" w:color="auto"/>
                                                                            <w:bottom w:val="none" w:sz="0" w:space="0" w:color="auto"/>
                                                                            <w:right w:val="none" w:sz="0" w:space="0" w:color="auto"/>
                                                                          </w:divBdr>
                                                                          <w:divsChild>
                                                                            <w:div w:id="1480613246">
                                                                              <w:marLeft w:val="0"/>
                                                                              <w:marRight w:val="0"/>
                                                                              <w:marTop w:val="0"/>
                                                                              <w:marBottom w:val="0"/>
                                                                              <w:divBdr>
                                                                                <w:top w:val="none" w:sz="0" w:space="0" w:color="auto"/>
                                                                                <w:left w:val="none" w:sz="0" w:space="0" w:color="auto"/>
                                                                                <w:bottom w:val="none" w:sz="0" w:space="0" w:color="auto"/>
                                                                                <w:right w:val="none" w:sz="0" w:space="0" w:color="auto"/>
                                                                              </w:divBdr>
                                                                              <w:divsChild>
                                                                                <w:div w:id="2003044317">
                                                                                  <w:marLeft w:val="0"/>
                                                                                  <w:marRight w:val="0"/>
                                                                                  <w:marTop w:val="0"/>
                                                                                  <w:marBottom w:val="0"/>
                                                                                  <w:divBdr>
                                                                                    <w:top w:val="none" w:sz="0" w:space="0" w:color="auto"/>
                                                                                    <w:left w:val="none" w:sz="0" w:space="0" w:color="auto"/>
                                                                                    <w:bottom w:val="none" w:sz="0" w:space="0" w:color="auto"/>
                                                                                    <w:right w:val="none" w:sz="0" w:space="0" w:color="auto"/>
                                                                                  </w:divBdr>
                                                                                  <w:divsChild>
                                                                                    <w:div w:id="908535199">
                                                                                      <w:marLeft w:val="0"/>
                                                                                      <w:marRight w:val="0"/>
                                                                                      <w:marTop w:val="0"/>
                                                                                      <w:marBottom w:val="0"/>
                                                                                      <w:divBdr>
                                                                                        <w:top w:val="none" w:sz="0" w:space="0" w:color="auto"/>
                                                                                        <w:left w:val="none" w:sz="0" w:space="0" w:color="auto"/>
                                                                                        <w:bottom w:val="none" w:sz="0" w:space="0" w:color="auto"/>
                                                                                        <w:right w:val="none" w:sz="0" w:space="0" w:color="auto"/>
                                                                                      </w:divBdr>
                                                                                      <w:divsChild>
                                                                                        <w:div w:id="2118404529">
                                                                                          <w:marLeft w:val="0"/>
                                                                                          <w:marRight w:val="0"/>
                                                                                          <w:marTop w:val="0"/>
                                                                                          <w:marBottom w:val="0"/>
                                                                                          <w:divBdr>
                                                                                            <w:top w:val="none" w:sz="0" w:space="0" w:color="auto"/>
                                                                                            <w:left w:val="none" w:sz="0" w:space="0" w:color="auto"/>
                                                                                            <w:bottom w:val="none" w:sz="0" w:space="0" w:color="auto"/>
                                                                                            <w:right w:val="none" w:sz="0" w:space="0" w:color="auto"/>
                                                                                          </w:divBdr>
                                                                                          <w:divsChild>
                                                                                            <w:div w:id="1771584015">
                                                                                              <w:marLeft w:val="0"/>
                                                                                              <w:marRight w:val="0"/>
                                                                                              <w:marTop w:val="0"/>
                                                                                              <w:marBottom w:val="0"/>
                                                                                              <w:divBdr>
                                                                                                <w:top w:val="none" w:sz="0" w:space="0" w:color="auto"/>
                                                                                                <w:left w:val="none" w:sz="0" w:space="0" w:color="auto"/>
                                                                                                <w:bottom w:val="none" w:sz="0" w:space="0" w:color="auto"/>
                                                                                                <w:right w:val="none" w:sz="0" w:space="0" w:color="auto"/>
                                                                                              </w:divBdr>
                                                                                              <w:divsChild>
                                                                                                <w:div w:id="1375540299">
                                                                                                  <w:marLeft w:val="0"/>
                                                                                                  <w:marRight w:val="0"/>
                                                                                                  <w:marTop w:val="0"/>
                                                                                                  <w:marBottom w:val="0"/>
                                                                                                  <w:divBdr>
                                                                                                    <w:top w:val="none" w:sz="0" w:space="0" w:color="auto"/>
                                                                                                    <w:left w:val="none" w:sz="0" w:space="0" w:color="auto"/>
                                                                                                    <w:bottom w:val="none" w:sz="0" w:space="0" w:color="auto"/>
                                                                                                    <w:right w:val="none" w:sz="0" w:space="0" w:color="auto"/>
                                                                                                  </w:divBdr>
                                                                                                  <w:divsChild>
                                                                                                    <w:div w:id="1080058215">
                                                                                                      <w:marLeft w:val="0"/>
                                                                                                      <w:marRight w:val="0"/>
                                                                                                      <w:marTop w:val="0"/>
                                                                                                      <w:marBottom w:val="0"/>
                                                                                                      <w:divBdr>
                                                                                                        <w:top w:val="none" w:sz="0" w:space="0" w:color="auto"/>
                                                                                                        <w:left w:val="none" w:sz="0" w:space="0" w:color="auto"/>
                                                                                                        <w:bottom w:val="none" w:sz="0" w:space="0" w:color="auto"/>
                                                                                                        <w:right w:val="none" w:sz="0" w:space="0" w:color="auto"/>
                                                                                                      </w:divBdr>
                                                                                                      <w:divsChild>
                                                                                                        <w:div w:id="562714458">
                                                                                                          <w:marLeft w:val="0"/>
                                                                                                          <w:marRight w:val="0"/>
                                                                                                          <w:marTop w:val="0"/>
                                                                                                          <w:marBottom w:val="0"/>
                                                                                                          <w:divBdr>
                                                                                                            <w:top w:val="none" w:sz="0" w:space="0" w:color="auto"/>
                                                                                                            <w:left w:val="none" w:sz="0" w:space="0" w:color="auto"/>
                                                                                                            <w:bottom w:val="none" w:sz="0" w:space="0" w:color="auto"/>
                                                                                                            <w:right w:val="none" w:sz="0" w:space="0" w:color="auto"/>
                                                                                                          </w:divBdr>
                                                                                                          <w:divsChild>
                                                                                                            <w:div w:id="109789078">
                                                                                                              <w:marLeft w:val="0"/>
                                                                                                              <w:marRight w:val="0"/>
                                                                                                              <w:marTop w:val="0"/>
                                                                                                              <w:marBottom w:val="0"/>
                                                                                                              <w:divBdr>
                                                                                                                <w:top w:val="none" w:sz="0" w:space="0" w:color="auto"/>
                                                                                                                <w:left w:val="none" w:sz="0" w:space="0" w:color="auto"/>
                                                                                                                <w:bottom w:val="none" w:sz="0" w:space="0" w:color="auto"/>
                                                                                                                <w:right w:val="none" w:sz="0" w:space="0" w:color="auto"/>
                                                                                                              </w:divBdr>
                                                                                                              <w:divsChild>
                                                                                                                <w:div w:id="938833319">
                                                                                                                  <w:marLeft w:val="0"/>
                                                                                                                  <w:marRight w:val="0"/>
                                                                                                                  <w:marTop w:val="0"/>
                                                                                                                  <w:marBottom w:val="0"/>
                                                                                                                  <w:divBdr>
                                                                                                                    <w:top w:val="none" w:sz="0" w:space="0" w:color="auto"/>
                                                                                                                    <w:left w:val="none" w:sz="0" w:space="0" w:color="auto"/>
                                                                                                                    <w:bottom w:val="none" w:sz="0" w:space="0" w:color="auto"/>
                                                                                                                    <w:right w:val="none" w:sz="0" w:space="0" w:color="auto"/>
                                                                                                                  </w:divBdr>
                                                                                                                  <w:divsChild>
                                                                                                                    <w:div w:id="999692550">
                                                                                                                      <w:marLeft w:val="0"/>
                                                                                                                      <w:marRight w:val="0"/>
                                                                                                                      <w:marTop w:val="0"/>
                                                                                                                      <w:marBottom w:val="0"/>
                                                                                                                      <w:divBdr>
                                                                                                                        <w:top w:val="none" w:sz="0" w:space="0" w:color="auto"/>
                                                                                                                        <w:left w:val="none" w:sz="0" w:space="0" w:color="auto"/>
                                                                                                                        <w:bottom w:val="none" w:sz="0" w:space="0" w:color="auto"/>
                                                                                                                        <w:right w:val="none" w:sz="0" w:space="0" w:color="auto"/>
                                                                                                                      </w:divBdr>
                                                                                                                      <w:divsChild>
                                                                                                                        <w:div w:id="1533691092">
                                                                                                                          <w:marLeft w:val="0"/>
                                                                                                                          <w:marRight w:val="0"/>
                                                                                                                          <w:marTop w:val="0"/>
                                                                                                                          <w:marBottom w:val="0"/>
                                                                                                                          <w:divBdr>
                                                                                                                            <w:top w:val="none" w:sz="0" w:space="0" w:color="auto"/>
                                                                                                                            <w:left w:val="none" w:sz="0" w:space="0" w:color="auto"/>
                                                                                                                            <w:bottom w:val="none" w:sz="0" w:space="0" w:color="auto"/>
                                                                                                                            <w:right w:val="none" w:sz="0" w:space="0" w:color="auto"/>
                                                                                                                          </w:divBdr>
                                                                                                                          <w:divsChild>
                                                                                                                            <w:div w:id="658072840">
                                                                                                                              <w:marLeft w:val="0"/>
                                                                                                                              <w:marRight w:val="0"/>
                                                                                                                              <w:marTop w:val="0"/>
                                                                                                                              <w:marBottom w:val="0"/>
                                                                                                                              <w:divBdr>
                                                                                                                                <w:top w:val="none" w:sz="0" w:space="0" w:color="auto"/>
                                                                                                                                <w:left w:val="none" w:sz="0" w:space="0" w:color="auto"/>
                                                                                                                                <w:bottom w:val="none" w:sz="0" w:space="0" w:color="auto"/>
                                                                                                                                <w:right w:val="none" w:sz="0" w:space="0" w:color="auto"/>
                                                                                                                              </w:divBdr>
                                                                                                                              <w:divsChild>
                                                                                                                                <w:div w:id="23023395">
                                                                                                                                  <w:marLeft w:val="0"/>
                                                                                                                                  <w:marRight w:val="0"/>
                                                                                                                                  <w:marTop w:val="0"/>
                                                                                                                                  <w:marBottom w:val="0"/>
                                                                                                                                  <w:divBdr>
                                                                                                                                    <w:top w:val="none" w:sz="0" w:space="0" w:color="auto"/>
                                                                                                                                    <w:left w:val="none" w:sz="0" w:space="0" w:color="auto"/>
                                                                                                                                    <w:bottom w:val="none" w:sz="0" w:space="0" w:color="auto"/>
                                                                                                                                    <w:right w:val="none" w:sz="0" w:space="0" w:color="auto"/>
                                                                                                                                  </w:divBdr>
                                                                                                                                  <w:divsChild>
                                                                                                                                    <w:div w:id="1475103323">
                                                                                                                                      <w:marLeft w:val="0"/>
                                                                                                                                      <w:marRight w:val="0"/>
                                                                                                                                      <w:marTop w:val="0"/>
                                                                                                                                      <w:marBottom w:val="0"/>
                                                                                                                                      <w:divBdr>
                                                                                                                                        <w:top w:val="none" w:sz="0" w:space="0" w:color="auto"/>
                                                                                                                                        <w:left w:val="none" w:sz="0" w:space="0" w:color="auto"/>
                                                                                                                                        <w:bottom w:val="none" w:sz="0" w:space="0" w:color="auto"/>
                                                                                                                                        <w:right w:val="none" w:sz="0" w:space="0" w:color="auto"/>
                                                                                                                                      </w:divBdr>
                                                                                                                                      <w:divsChild>
                                                                                                                                        <w:div w:id="1352532234">
                                                                                                                                          <w:marLeft w:val="0"/>
                                                                                                                                          <w:marRight w:val="0"/>
                                                                                                                                          <w:marTop w:val="0"/>
                                                                                                                                          <w:marBottom w:val="0"/>
                                                                                                                                          <w:divBdr>
                                                                                                                                            <w:top w:val="none" w:sz="0" w:space="0" w:color="auto"/>
                                                                                                                                            <w:left w:val="none" w:sz="0" w:space="0" w:color="auto"/>
                                                                                                                                            <w:bottom w:val="none" w:sz="0" w:space="0" w:color="auto"/>
                                                                                                                                            <w:right w:val="none" w:sz="0" w:space="0" w:color="auto"/>
                                                                                                                                          </w:divBdr>
                                                                                                                                          <w:divsChild>
                                                                                                                                            <w:div w:id="2132674200">
                                                                                                                                              <w:marLeft w:val="0"/>
                                                                                                                                              <w:marRight w:val="0"/>
                                                                                                                                              <w:marTop w:val="0"/>
                                                                                                                                              <w:marBottom w:val="0"/>
                                                                                                                                              <w:divBdr>
                                                                                                                                                <w:top w:val="none" w:sz="0" w:space="0" w:color="auto"/>
                                                                                                                                                <w:left w:val="none" w:sz="0" w:space="0" w:color="auto"/>
                                                                                                                                                <w:bottom w:val="none" w:sz="0" w:space="0" w:color="auto"/>
                                                                                                                                                <w:right w:val="none" w:sz="0" w:space="0" w:color="auto"/>
                                                                                                                                              </w:divBdr>
                                                                                                                                              <w:divsChild>
                                                                                                                                                <w:div w:id="301739236">
                                                                                                                                                  <w:marLeft w:val="0"/>
                                                                                                                                                  <w:marRight w:val="0"/>
                                                                                                                                                  <w:marTop w:val="0"/>
                                                                                                                                                  <w:marBottom w:val="0"/>
                                                                                                                                                  <w:divBdr>
                                                                                                                                                    <w:top w:val="none" w:sz="0" w:space="0" w:color="auto"/>
                                                                                                                                                    <w:left w:val="none" w:sz="0" w:space="0" w:color="auto"/>
                                                                                                                                                    <w:bottom w:val="none" w:sz="0" w:space="0" w:color="auto"/>
                                                                                                                                                    <w:right w:val="none" w:sz="0" w:space="0" w:color="auto"/>
                                                                                                                                                  </w:divBdr>
                                                                                                                                                  <w:divsChild>
                                                                                                                                                    <w:div w:id="617295030">
                                                                                                                                                      <w:marLeft w:val="0"/>
                                                                                                                                                      <w:marRight w:val="0"/>
                                                                                                                                                      <w:marTop w:val="0"/>
                                                                                                                                                      <w:marBottom w:val="0"/>
                                                                                                                                                      <w:divBdr>
                                                                                                                                                        <w:top w:val="none" w:sz="0" w:space="0" w:color="auto"/>
                                                                                                                                                        <w:left w:val="none" w:sz="0" w:space="0" w:color="auto"/>
                                                                                                                                                        <w:bottom w:val="none" w:sz="0" w:space="0" w:color="auto"/>
                                                                                                                                                        <w:right w:val="none" w:sz="0" w:space="0" w:color="auto"/>
                                                                                                                                                      </w:divBdr>
                                                                                                                                                      <w:divsChild>
                                                                                                                                                        <w:div w:id="1243837741">
                                                                                                                                                          <w:marLeft w:val="0"/>
                                                                                                                                                          <w:marRight w:val="0"/>
                                                                                                                                                          <w:marTop w:val="0"/>
                                                                                                                                                          <w:marBottom w:val="0"/>
                                                                                                                                                          <w:divBdr>
                                                                                                                                                            <w:top w:val="none" w:sz="0" w:space="0" w:color="auto"/>
                                                                                                                                                            <w:left w:val="none" w:sz="0" w:space="0" w:color="auto"/>
                                                                                                                                                            <w:bottom w:val="none" w:sz="0" w:space="0" w:color="auto"/>
                                                                                                                                                            <w:right w:val="none" w:sz="0" w:space="0" w:color="auto"/>
                                                                                                                                                          </w:divBdr>
                                                                                                                                                          <w:divsChild>
                                                                                                                                                            <w:div w:id="2045055564">
                                                                                                                                                              <w:marLeft w:val="0"/>
                                                                                                                                                              <w:marRight w:val="0"/>
                                                                                                                                                              <w:marTop w:val="0"/>
                                                                                                                                                              <w:marBottom w:val="0"/>
                                                                                                                                                              <w:divBdr>
                                                                                                                                                                <w:top w:val="none" w:sz="0" w:space="0" w:color="auto"/>
                                                                                                                                                                <w:left w:val="none" w:sz="0" w:space="0" w:color="auto"/>
                                                                                                                                                                <w:bottom w:val="none" w:sz="0" w:space="0" w:color="auto"/>
                                                                                                                                                                <w:right w:val="none" w:sz="0" w:space="0" w:color="auto"/>
                                                                                                                                                              </w:divBdr>
                                                                                                                                                              <w:divsChild>
                                                                                                                                                                <w:div w:id="1248073020">
                                                                                                                                                                  <w:marLeft w:val="0"/>
                                                                                                                                                                  <w:marRight w:val="0"/>
                                                                                                                                                                  <w:marTop w:val="0"/>
                                                                                                                                                                  <w:marBottom w:val="0"/>
                                                                                                                                                                  <w:divBdr>
                                                                                                                                                                    <w:top w:val="none" w:sz="0" w:space="0" w:color="auto"/>
                                                                                                                                                                    <w:left w:val="none" w:sz="0" w:space="0" w:color="auto"/>
                                                                                                                                                                    <w:bottom w:val="none" w:sz="0" w:space="0" w:color="auto"/>
                                                                                                                                                                    <w:right w:val="none" w:sz="0" w:space="0" w:color="auto"/>
                                                                                                                                                                  </w:divBdr>
                                                                                                                                                                  <w:divsChild>
                                                                                                                                                                    <w:div w:id="1545216215">
                                                                                                                                                                      <w:marLeft w:val="0"/>
                                                                                                                                                                      <w:marRight w:val="0"/>
                                                                                                                                                                      <w:marTop w:val="0"/>
                                                                                                                                                                      <w:marBottom w:val="0"/>
                                                                                                                                                                      <w:divBdr>
                                                                                                                                                                        <w:top w:val="none" w:sz="0" w:space="0" w:color="auto"/>
                                                                                                                                                                        <w:left w:val="none" w:sz="0" w:space="0" w:color="auto"/>
                                                                                                                                                                        <w:bottom w:val="none" w:sz="0" w:space="0" w:color="auto"/>
                                                                                                                                                                        <w:right w:val="none" w:sz="0" w:space="0" w:color="auto"/>
                                                                                                                                                                      </w:divBdr>
                                                                                                                                                                      <w:divsChild>
                                                                                                                                                                        <w:div w:id="85197500">
                                                                                                                                                                          <w:marLeft w:val="0"/>
                                                                                                                                                                          <w:marRight w:val="0"/>
                                                                                                                                                                          <w:marTop w:val="0"/>
                                                                                                                                                                          <w:marBottom w:val="0"/>
                                                                                                                                                                          <w:divBdr>
                                                                                                                                                                            <w:top w:val="none" w:sz="0" w:space="0" w:color="auto"/>
                                                                                                                                                                            <w:left w:val="none" w:sz="0" w:space="0" w:color="auto"/>
                                                                                                                                                                            <w:bottom w:val="none" w:sz="0" w:space="0" w:color="auto"/>
                                                                                                                                                                            <w:right w:val="none" w:sz="0" w:space="0" w:color="auto"/>
                                                                                                                                                                          </w:divBdr>
                                                                                                                                                                          <w:divsChild>
                                                                                                                                                                            <w:div w:id="580334089">
                                                                                                                                                                              <w:marLeft w:val="0"/>
                                                                                                                                                                              <w:marRight w:val="0"/>
                                                                                                                                                                              <w:marTop w:val="0"/>
                                                                                                                                                                              <w:marBottom w:val="0"/>
                                                                                                                                                                              <w:divBdr>
                                                                                                                                                                                <w:top w:val="none" w:sz="0" w:space="0" w:color="auto"/>
                                                                                                                                                                                <w:left w:val="none" w:sz="0" w:space="0" w:color="auto"/>
                                                                                                                                                                                <w:bottom w:val="none" w:sz="0" w:space="0" w:color="auto"/>
                                                                                                                                                                                <w:right w:val="none" w:sz="0" w:space="0" w:color="auto"/>
                                                                                                                                                                              </w:divBdr>
                                                                                                                                                                              <w:divsChild>
                                                                                                                                                                                <w:div w:id="735785352">
                                                                                                                                                                                  <w:marLeft w:val="0"/>
                                                                                                                                                                                  <w:marRight w:val="0"/>
                                                                                                                                                                                  <w:marTop w:val="0"/>
                                                                                                                                                                                  <w:marBottom w:val="0"/>
                                                                                                                                                                                  <w:divBdr>
                                                                                                                                                                                    <w:top w:val="none" w:sz="0" w:space="0" w:color="auto"/>
                                                                                                                                                                                    <w:left w:val="none" w:sz="0" w:space="0" w:color="auto"/>
                                                                                                                                                                                    <w:bottom w:val="none" w:sz="0" w:space="0" w:color="auto"/>
                                                                                                                                                                                    <w:right w:val="none" w:sz="0" w:space="0" w:color="auto"/>
                                                                                                                                                                                  </w:divBdr>
                                                                                                                                                                                  <w:divsChild>
                                                                                                                                                                                    <w:div w:id="425078800">
                                                                                                                                                                                      <w:marLeft w:val="0"/>
                                                                                                                                                                                      <w:marRight w:val="0"/>
                                                                                                                                                                                      <w:marTop w:val="0"/>
                                                                                                                                                                                      <w:marBottom w:val="0"/>
                                                                                                                                                                                      <w:divBdr>
                                                                                                                                                                                        <w:top w:val="none" w:sz="0" w:space="0" w:color="auto"/>
                                                                                                                                                                                        <w:left w:val="none" w:sz="0" w:space="0" w:color="auto"/>
                                                                                                                                                                                        <w:bottom w:val="none" w:sz="0" w:space="0" w:color="auto"/>
                                                                                                                                                                                        <w:right w:val="none" w:sz="0" w:space="0" w:color="auto"/>
                                                                                                                                                                                      </w:divBdr>
                                                                                                                                                                                      <w:divsChild>
                                                                                                                                                                                        <w:div w:id="617876865">
                                                                                                                                                                                          <w:marLeft w:val="0"/>
                                                                                                                                                                                          <w:marRight w:val="0"/>
                                                                                                                                                                                          <w:marTop w:val="0"/>
                                                                                                                                                                                          <w:marBottom w:val="0"/>
                                                                                                                                                                                          <w:divBdr>
                                                                                                                                                                                            <w:top w:val="none" w:sz="0" w:space="0" w:color="auto"/>
                                                                                                                                                                                            <w:left w:val="none" w:sz="0" w:space="0" w:color="auto"/>
                                                                                                                                                                                            <w:bottom w:val="none" w:sz="0" w:space="0" w:color="auto"/>
                                                                                                                                                                                            <w:right w:val="none" w:sz="0" w:space="0" w:color="auto"/>
                                                                                                                                                                                          </w:divBdr>
                                                                                                                                                                                          <w:divsChild>
                                                                                                                                                                                            <w:div w:id="1992639382">
                                                                                                                                                                                              <w:marLeft w:val="0"/>
                                                                                                                                                                                              <w:marRight w:val="0"/>
                                                                                                                                                                                              <w:marTop w:val="0"/>
                                                                                                                                                                                              <w:marBottom w:val="0"/>
                                                                                                                                                                                              <w:divBdr>
                                                                                                                                                                                                <w:top w:val="none" w:sz="0" w:space="0" w:color="auto"/>
                                                                                                                                                                                                <w:left w:val="none" w:sz="0" w:space="0" w:color="auto"/>
                                                                                                                                                                                                <w:bottom w:val="none" w:sz="0" w:space="0" w:color="auto"/>
                                                                                                                                                                                                <w:right w:val="none" w:sz="0" w:space="0" w:color="auto"/>
                                                                                                                                                                                              </w:divBdr>
                                                                                                                                                                                              <w:divsChild>
                                                                                                                                                                                                <w:div w:id="28189875">
                                                                                                                                                                                                  <w:marLeft w:val="0"/>
                                                                                                                                                                                                  <w:marRight w:val="0"/>
                                                                                                                                                                                                  <w:marTop w:val="0"/>
                                                                                                                                                                                                  <w:marBottom w:val="0"/>
                                                                                                                                                                                                  <w:divBdr>
                                                                                                                                                                                                    <w:top w:val="none" w:sz="0" w:space="0" w:color="auto"/>
                                                                                                                                                                                                    <w:left w:val="none" w:sz="0" w:space="0" w:color="auto"/>
                                                                                                                                                                                                    <w:bottom w:val="none" w:sz="0" w:space="0" w:color="auto"/>
                                                                                                                                                                                                    <w:right w:val="none" w:sz="0" w:space="0" w:color="auto"/>
                                                                                                                                                                                                  </w:divBdr>
                                                                                                                                                                                                  <w:divsChild>
                                                                                                                                                                                                    <w:div w:id="1785735055">
                                                                                                                                                                                                      <w:marLeft w:val="0"/>
                                                                                                                                                                                                      <w:marRight w:val="0"/>
                                                                                                                                                                                                      <w:marTop w:val="0"/>
                                                                                                                                                                                                      <w:marBottom w:val="0"/>
                                                                                                                                                                                                      <w:divBdr>
                                                                                                                                                                                                        <w:top w:val="none" w:sz="0" w:space="0" w:color="auto"/>
                                                                                                                                                                                                        <w:left w:val="none" w:sz="0" w:space="0" w:color="auto"/>
                                                                                                                                                                                                        <w:bottom w:val="none" w:sz="0" w:space="0" w:color="auto"/>
                                                                                                                                                                                                        <w:right w:val="none" w:sz="0" w:space="0" w:color="auto"/>
                                                                                                                                                                                                      </w:divBdr>
                                                                                                                                                                                                      <w:divsChild>
                                                                                                                                                                                                        <w:div w:id="1735740479">
                                                                                                                                                                                                          <w:marLeft w:val="0"/>
                                                                                                                                                                                                          <w:marRight w:val="0"/>
                                                                                                                                                                                                          <w:marTop w:val="0"/>
                                                                                                                                                                                                          <w:marBottom w:val="0"/>
                                                                                                                                                                                                          <w:divBdr>
                                                                                                                                                                                                            <w:top w:val="none" w:sz="0" w:space="0" w:color="auto"/>
                                                                                                                                                                                                            <w:left w:val="none" w:sz="0" w:space="0" w:color="auto"/>
                                                                                                                                                                                                            <w:bottom w:val="none" w:sz="0" w:space="0" w:color="auto"/>
                                                                                                                                                                                                            <w:right w:val="none" w:sz="0" w:space="0" w:color="auto"/>
                                                                                                                                                                                                          </w:divBdr>
                                                                                                                                                                                                          <w:divsChild>
                                                                                                                                                                                                            <w:div w:id="625044578">
                                                                                                                                                                                                              <w:marLeft w:val="0"/>
                                                                                                                                                                                                              <w:marRight w:val="0"/>
                                                                                                                                                                                                              <w:marTop w:val="0"/>
                                                                                                                                                                                                              <w:marBottom w:val="0"/>
                                                                                                                                                                                                              <w:divBdr>
                                                                                                                                                                                                                <w:top w:val="none" w:sz="0" w:space="0" w:color="auto"/>
                                                                                                                                                                                                                <w:left w:val="none" w:sz="0" w:space="0" w:color="auto"/>
                                                                                                                                                                                                                <w:bottom w:val="none" w:sz="0" w:space="0" w:color="auto"/>
                                                                                                                                                                                                                <w:right w:val="none" w:sz="0" w:space="0" w:color="auto"/>
                                                                                                                                                                                                              </w:divBdr>
                                                                                                                                                                                                              <w:divsChild>
                                                                                                                                                                                                                <w:div w:id="1932884600">
                                                                                                                                                                                                                  <w:marLeft w:val="0"/>
                                                                                                                                                                                                                  <w:marRight w:val="0"/>
                                                                                                                                                                                                                  <w:marTop w:val="0"/>
                                                                                                                                                                                                                  <w:marBottom w:val="0"/>
                                                                                                                                                                                                                  <w:divBdr>
                                                                                                                                                                                                                    <w:top w:val="none" w:sz="0" w:space="0" w:color="auto"/>
                                                                                                                                                                                                                    <w:left w:val="none" w:sz="0" w:space="0" w:color="auto"/>
                                                                                                                                                                                                                    <w:bottom w:val="none" w:sz="0" w:space="0" w:color="auto"/>
                                                                                                                                                                                                                    <w:right w:val="none" w:sz="0" w:space="0" w:color="auto"/>
                                                                                                                                                                                                                  </w:divBdr>
                                                                                                                                                                                                                  <w:divsChild>
                                                                                                                                                                                                                    <w:div w:id="1334065768">
                                                                                                                                                                                                                      <w:marLeft w:val="0"/>
                                                                                                                                                                                                                      <w:marRight w:val="0"/>
                                                                                                                                                                                                                      <w:marTop w:val="0"/>
                                                                                                                                                                                                                      <w:marBottom w:val="0"/>
                                                                                                                                                                                                                      <w:divBdr>
                                                                                                                                                                                                                        <w:top w:val="none" w:sz="0" w:space="0" w:color="auto"/>
                                                                                                                                                                                                                        <w:left w:val="none" w:sz="0" w:space="0" w:color="auto"/>
                                                                                                                                                                                                                        <w:bottom w:val="none" w:sz="0" w:space="0" w:color="auto"/>
                                                                                                                                                                                                                        <w:right w:val="none" w:sz="0" w:space="0" w:color="auto"/>
                                                                                                                                                                                                                      </w:divBdr>
                                                                                                                                                                                                                      <w:divsChild>
                                                                                                                                                                                                                        <w:div w:id="1464883247">
                                                                                                                                                                                                                          <w:marLeft w:val="0"/>
                                                                                                                                                                                                                          <w:marRight w:val="0"/>
                                                                                                                                                                                                                          <w:marTop w:val="0"/>
                                                                                                                                                                                                                          <w:marBottom w:val="0"/>
                                                                                                                                                                                                                          <w:divBdr>
                                                                                                                                                                                                                            <w:top w:val="none" w:sz="0" w:space="0" w:color="auto"/>
                                                                                                                                                                                                                            <w:left w:val="none" w:sz="0" w:space="0" w:color="auto"/>
                                                                                                                                                                                                                            <w:bottom w:val="none" w:sz="0" w:space="0" w:color="auto"/>
                                                                                                                                                                                                                            <w:right w:val="none" w:sz="0" w:space="0" w:color="auto"/>
                                                                                                                                                                                                                          </w:divBdr>
                                                                                                                                                                                                                          <w:divsChild>
                                                                                                                                                                                                                            <w:div w:id="1737312584">
                                                                                                                                                                                                                              <w:marLeft w:val="0"/>
                                                                                                                                                                                                                              <w:marRight w:val="0"/>
                                                                                                                                                                                                                              <w:marTop w:val="0"/>
                                                                                                                                                                                                                              <w:marBottom w:val="0"/>
                                                                                                                                                                                                                              <w:divBdr>
                                                                                                                                                                                                                                <w:top w:val="none" w:sz="0" w:space="0" w:color="auto"/>
                                                                                                                                                                                                                                <w:left w:val="none" w:sz="0" w:space="0" w:color="auto"/>
                                                                                                                                                                                                                                <w:bottom w:val="none" w:sz="0" w:space="0" w:color="auto"/>
                                                                                                                                                                                                                                <w:right w:val="none" w:sz="0" w:space="0" w:color="auto"/>
                                                                                                                                                                                                                              </w:divBdr>
                                                                                                                                                                                                                              <w:divsChild>
                                                                                                                                                                                                                                <w:div w:id="820461261">
                                                                                                                                                                                                                                  <w:marLeft w:val="0"/>
                                                                                                                                                                                                                                  <w:marRight w:val="0"/>
                                                                                                                                                                                                                                  <w:marTop w:val="0"/>
                                                                                                                                                                                                                                  <w:marBottom w:val="0"/>
                                                                                                                                                                                                                                  <w:divBdr>
                                                                                                                                                                                                                                    <w:top w:val="none" w:sz="0" w:space="0" w:color="auto"/>
                                                                                                                                                                                                                                    <w:left w:val="none" w:sz="0" w:space="0" w:color="auto"/>
                                                                                                                                                                                                                                    <w:bottom w:val="none" w:sz="0" w:space="0" w:color="auto"/>
                                                                                                                                                                                                                                    <w:right w:val="none" w:sz="0" w:space="0" w:color="auto"/>
                                                                                                                                                                                                                                  </w:divBdr>
                                                                                                                                                                                                                                  <w:divsChild>
                                                                                                                                                                                                                                    <w:div w:id="1547135251">
                                                                                                                                                                                                                                      <w:marLeft w:val="0"/>
                                                                                                                                                                                                                                      <w:marRight w:val="0"/>
                                                                                                                                                                                                                                      <w:marTop w:val="0"/>
                                                                                                                                                                                                                                      <w:marBottom w:val="0"/>
                                                                                                                                                                                                                                      <w:divBdr>
                                                                                                                                                                                                                                        <w:top w:val="none" w:sz="0" w:space="0" w:color="auto"/>
                                                                                                                                                                                                                                        <w:left w:val="none" w:sz="0" w:space="0" w:color="auto"/>
                                                                                                                                                                                                                                        <w:bottom w:val="none" w:sz="0" w:space="0" w:color="auto"/>
                                                                                                                                                                                                                                        <w:right w:val="none" w:sz="0" w:space="0" w:color="auto"/>
                                                                                                                                                                                                                                      </w:divBdr>
                                                                                                                                                                                                                                      <w:divsChild>
                                                                                                                                                                                                                                        <w:div w:id="1249732492">
                                                                                                                                                                                                                                          <w:marLeft w:val="0"/>
                                                                                                                                                                                                                                          <w:marRight w:val="0"/>
                                                                                                                                                                                                                                          <w:marTop w:val="0"/>
                                                                                                                                                                                                                                          <w:marBottom w:val="0"/>
                                                                                                                                                                                                                                          <w:divBdr>
                                                                                                                                                                                                                                            <w:top w:val="none" w:sz="0" w:space="0" w:color="auto"/>
                                                                                                                                                                                                                                            <w:left w:val="none" w:sz="0" w:space="0" w:color="auto"/>
                                                                                                                                                                                                                                            <w:bottom w:val="none" w:sz="0" w:space="0" w:color="auto"/>
                                                                                                                                                                                                                                            <w:right w:val="none" w:sz="0" w:space="0" w:color="auto"/>
                                                                                                                                                                                                                                          </w:divBdr>
                                                                                                                                                                                                                                          <w:divsChild>
                                                                                                                                                                                                                                            <w:div w:id="1352681435">
                                                                                                                                                                                                                                              <w:marLeft w:val="0"/>
                                                                                                                                                                                                                                              <w:marRight w:val="0"/>
                                                                                                                                                                                                                                              <w:marTop w:val="0"/>
                                                                                                                                                                                                                                              <w:marBottom w:val="0"/>
                                                                                                                                                                                                                                              <w:divBdr>
                                                                                                                                                                                                                                                <w:top w:val="none" w:sz="0" w:space="0" w:color="auto"/>
                                                                                                                                                                                                                                                <w:left w:val="none" w:sz="0" w:space="0" w:color="auto"/>
                                                                                                                                                                                                                                                <w:bottom w:val="none" w:sz="0" w:space="0" w:color="auto"/>
                                                                                                                                                                                                                                                <w:right w:val="none" w:sz="0" w:space="0" w:color="auto"/>
                                                                                                                                                                                                                                              </w:divBdr>
                                                                                                                                                                                                                                              <w:divsChild>
                                                                                                                                                                                                                                                <w:div w:id="826284061">
                                                                                                                                                                                                                                                  <w:marLeft w:val="0"/>
                                                                                                                                                                                                                                                  <w:marRight w:val="0"/>
                                                                                                                                                                                                                                                  <w:marTop w:val="0"/>
                                                                                                                                                                                                                                                  <w:marBottom w:val="0"/>
                                                                                                                                                                                                                                                  <w:divBdr>
                                                                                                                                                                                                                                                    <w:top w:val="none" w:sz="0" w:space="0" w:color="auto"/>
                                                                                                                                                                                                                                                    <w:left w:val="none" w:sz="0" w:space="0" w:color="auto"/>
                                                                                                                                                                                                                                                    <w:bottom w:val="none" w:sz="0" w:space="0" w:color="auto"/>
                                                                                                                                                                                                                                                    <w:right w:val="none" w:sz="0" w:space="0" w:color="auto"/>
                                                                                                                                                                                                                                                  </w:divBdr>
                                                                                                                                                                                                                                                  <w:divsChild>
                                                                                                                                                                                                                                                    <w:div w:id="1612858775">
                                                                                                                                                                                                                                                      <w:marLeft w:val="0"/>
                                                                                                                                                                                                                                                      <w:marRight w:val="0"/>
                                                                                                                                                                                                                                                      <w:marTop w:val="0"/>
                                                                                                                                                                                                                                                      <w:marBottom w:val="0"/>
                                                                                                                                                                                                                                                      <w:divBdr>
                                                                                                                                                                                                                                                        <w:top w:val="none" w:sz="0" w:space="0" w:color="auto"/>
                                                                                                                                                                                                                                                        <w:left w:val="none" w:sz="0" w:space="0" w:color="auto"/>
                                                                                                                                                                                                                                                        <w:bottom w:val="none" w:sz="0" w:space="0" w:color="auto"/>
                                                                                                                                                                                                                                                        <w:right w:val="none" w:sz="0" w:space="0" w:color="auto"/>
                                                                                                                                                                                                                                                      </w:divBdr>
                                                                                                                                                                                                                                                      <w:divsChild>
                                                                                                                                                                                                                                                        <w:div w:id="893084922">
                                                                                                                                                                                                                                                          <w:marLeft w:val="0"/>
                                                                                                                                                                                                                                                          <w:marRight w:val="0"/>
                                                                                                                                                                                                                                                          <w:marTop w:val="0"/>
                                                                                                                                                                                                                                                          <w:marBottom w:val="0"/>
                                                                                                                                                                                                                                                          <w:divBdr>
                                                                                                                                                                                                                                                            <w:top w:val="none" w:sz="0" w:space="0" w:color="auto"/>
                                                                                                                                                                                                                                                            <w:left w:val="none" w:sz="0" w:space="0" w:color="auto"/>
                                                                                                                                                                                                                                                            <w:bottom w:val="none" w:sz="0" w:space="0" w:color="auto"/>
                                                                                                                                                                                                                                                            <w:right w:val="none" w:sz="0" w:space="0" w:color="auto"/>
                                                                                                                                                                                                                                                          </w:divBdr>
                                                                                                                                                                                                                                                          <w:divsChild>
                                                                                                                                                                                                                                                            <w:div w:id="1159540135">
                                                                                                                                                                                                                                                              <w:marLeft w:val="0"/>
                                                                                                                                                                                                                                                              <w:marRight w:val="0"/>
                                                                                                                                                                                                                                                              <w:marTop w:val="0"/>
                                                                                                                                                                                                                                                              <w:marBottom w:val="0"/>
                                                                                                                                                                                                                                                              <w:divBdr>
                                                                                                                                                                                                                                                                <w:top w:val="none" w:sz="0" w:space="0" w:color="auto"/>
                                                                                                                                                                                                                                                                <w:left w:val="none" w:sz="0" w:space="0" w:color="auto"/>
                                                                                                                                                                                                                                                                <w:bottom w:val="none" w:sz="0" w:space="0" w:color="auto"/>
                                                                                                                                                                                                                                                                <w:right w:val="none" w:sz="0" w:space="0" w:color="auto"/>
                                                                                                                                                                                                                                                              </w:divBdr>
                                                                                                                                                                                                                                                              <w:divsChild>
                                                                                                                                                                                                                                                                <w:div w:id="1344018785">
                                                                                                                                                                                                                                                                  <w:marLeft w:val="0"/>
                                                                                                                                                                                                                                                                  <w:marRight w:val="0"/>
                                                                                                                                                                                                                                                                  <w:marTop w:val="0"/>
                                                                                                                                                                                                                                                                  <w:marBottom w:val="0"/>
                                                                                                                                                                                                                                                                  <w:divBdr>
                                                                                                                                                                                                                                                                    <w:top w:val="none" w:sz="0" w:space="0" w:color="auto"/>
                                                                                                                                                                                                                                                                    <w:left w:val="none" w:sz="0" w:space="0" w:color="auto"/>
                                                                                                                                                                                                                                                                    <w:bottom w:val="none" w:sz="0" w:space="0" w:color="auto"/>
                                                                                                                                                                                                                                                                    <w:right w:val="none" w:sz="0" w:space="0" w:color="auto"/>
                                                                                                                                                                                                                                                                  </w:divBdr>
                                                                                                                                                                                                                                                                  <w:divsChild>
                                                                                                                                                                                                                                                                    <w:div w:id="479806610">
                                                                                                                                                                                                                                                                      <w:marLeft w:val="0"/>
                                                                                                                                                                                                                                                                      <w:marRight w:val="0"/>
                                                                                                                                                                                                                                                                      <w:marTop w:val="0"/>
                                                                                                                                                                                                                                                                      <w:marBottom w:val="0"/>
                                                                                                                                                                                                                                                                      <w:divBdr>
                                                                                                                                                                                                                                                                        <w:top w:val="none" w:sz="0" w:space="0" w:color="auto"/>
                                                                                                                                                                                                                                                                        <w:left w:val="none" w:sz="0" w:space="0" w:color="auto"/>
                                                                                                                                                                                                                                                                        <w:bottom w:val="none" w:sz="0" w:space="0" w:color="auto"/>
                                                                                                                                                                                                                                                                        <w:right w:val="none" w:sz="0" w:space="0" w:color="auto"/>
                                                                                                                                                                                                                                                                      </w:divBdr>
                                                                                                                                                                                                                                                                      <w:divsChild>
                                                                                                                                                                                                                                                                        <w:div w:id="231432591">
                                                                                                                                                                                                                                                                          <w:marLeft w:val="0"/>
                                                                                                                                                                                                                                                                          <w:marRight w:val="0"/>
                                                                                                                                                                                                                                                                          <w:marTop w:val="0"/>
                                                                                                                                                                                                                                                                          <w:marBottom w:val="0"/>
                                                                                                                                                                                                                                                                          <w:divBdr>
                                                                                                                                                                                                                                                                            <w:top w:val="none" w:sz="0" w:space="0" w:color="auto"/>
                                                                                                                                                                                                                                                                            <w:left w:val="none" w:sz="0" w:space="0" w:color="auto"/>
                                                                                                                                                                                                                                                                            <w:bottom w:val="none" w:sz="0" w:space="0" w:color="auto"/>
                                                                                                                                                                                                                                                                            <w:right w:val="none" w:sz="0" w:space="0" w:color="auto"/>
                                                                                                                                                                                                                                                                          </w:divBdr>
                                                                                                                                                                                                                                                                          <w:divsChild>
                                                                                                                                                                                                                                                                            <w:div w:id="635113052">
                                                                                                                                                                                                                                                                              <w:marLeft w:val="0"/>
                                                                                                                                                                                                                                                                              <w:marRight w:val="0"/>
                                                                                                                                                                                                                                                                              <w:marTop w:val="0"/>
                                                                                                                                                                                                                                                                              <w:marBottom w:val="0"/>
                                                                                                                                                                                                                                                                              <w:divBdr>
                                                                                                                                                                                                                                                                                <w:top w:val="none" w:sz="0" w:space="0" w:color="auto"/>
                                                                                                                                                                                                                                                                                <w:left w:val="none" w:sz="0" w:space="0" w:color="auto"/>
                                                                                                                                                                                                                                                                                <w:bottom w:val="none" w:sz="0" w:space="0" w:color="auto"/>
                                                                                                                                                                                                                                                                                <w:right w:val="none" w:sz="0" w:space="0" w:color="auto"/>
                                                                                                                                                                                                                                                                              </w:divBdr>
                                                                                                                                                                                                                                                                              <w:divsChild>
                                                                                                                                                                                                                                                                                <w:div w:id="658733552">
                                                                                                                                                                                                                                                                                  <w:marLeft w:val="0"/>
                                                                                                                                                                                                                                                                                  <w:marRight w:val="0"/>
                                                                                                                                                                                                                                                                                  <w:marTop w:val="0"/>
                                                                                                                                                                                                                                                                                  <w:marBottom w:val="0"/>
                                                                                                                                                                                                                                                                                  <w:divBdr>
                                                                                                                                                                                                                                                                                    <w:top w:val="none" w:sz="0" w:space="0" w:color="auto"/>
                                                                                                                                                                                                                                                                                    <w:left w:val="none" w:sz="0" w:space="0" w:color="auto"/>
                                                                                                                                                                                                                                                                                    <w:bottom w:val="none" w:sz="0" w:space="0" w:color="auto"/>
                                                                                                                                                                                                                                                                                    <w:right w:val="none" w:sz="0" w:space="0" w:color="auto"/>
                                                                                                                                                                                                                                                                                  </w:divBdr>
                                                                                                                                                                                                                                                                                  <w:divsChild>
                                                                                                                                                                                                                                                                                    <w:div w:id="601456333">
                                                                                                                                                                                                                                                                                      <w:marLeft w:val="0"/>
                                                                                                                                                                                                                                                                                      <w:marRight w:val="0"/>
                                                                                                                                                                                                                                                                                      <w:marTop w:val="0"/>
                                                                                                                                                                                                                                                                                      <w:marBottom w:val="0"/>
                                                                                                                                                                                                                                                                                      <w:divBdr>
                                                                                                                                                                                                                                                                                        <w:top w:val="none" w:sz="0" w:space="0" w:color="auto"/>
                                                                                                                                                                                                                                                                                        <w:left w:val="none" w:sz="0" w:space="0" w:color="auto"/>
                                                                                                                                                                                                                                                                                        <w:bottom w:val="none" w:sz="0" w:space="0" w:color="auto"/>
                                                                                                                                                                                                                                                                                        <w:right w:val="none" w:sz="0" w:space="0" w:color="auto"/>
                                                                                                                                                                                                                                                                                      </w:divBdr>
                                                                                                                                                                                                                                                                                      <w:divsChild>
                                                                                                                                                                                                                                                                                        <w:div w:id="1056901276">
                                                                                                                                                                                                                                                                                          <w:marLeft w:val="0"/>
                                                                                                                                                                                                                                                                                          <w:marRight w:val="0"/>
                                                                                                                                                                                                                                                                                          <w:marTop w:val="0"/>
                                                                                                                                                                                                                                                                                          <w:marBottom w:val="0"/>
                                                                                                                                                                                                                                                                                          <w:divBdr>
                                                                                                                                                                                                                                                                                            <w:top w:val="none" w:sz="0" w:space="0" w:color="auto"/>
                                                                                                                                                                                                                                                                                            <w:left w:val="none" w:sz="0" w:space="0" w:color="auto"/>
                                                                                                                                                                                                                                                                                            <w:bottom w:val="none" w:sz="0" w:space="0" w:color="auto"/>
                                                                                                                                                                                                                                                                                            <w:right w:val="none" w:sz="0" w:space="0" w:color="auto"/>
                                                                                                                                                                                                                                                                                          </w:divBdr>
                                                                                                                                                                                                                                                                                          <w:divsChild>
                                                                                                                                                                                                                                                                                            <w:div w:id="326981790">
                                                                                                                                                                                                                                                                                              <w:marLeft w:val="0"/>
                                                                                                                                                                                                                                                                                              <w:marRight w:val="0"/>
                                                                                                                                                                                                                                                                                              <w:marTop w:val="0"/>
                                                                                                                                                                                                                                                                                              <w:marBottom w:val="0"/>
                                                                                                                                                                                                                                                                                              <w:divBdr>
                                                                                                                                                                                                                                                                                                <w:top w:val="none" w:sz="0" w:space="0" w:color="auto"/>
                                                                                                                                                                                                                                                                                                <w:left w:val="none" w:sz="0" w:space="0" w:color="auto"/>
                                                                                                                                                                                                                                                                                                <w:bottom w:val="none" w:sz="0" w:space="0" w:color="auto"/>
                                                                                                                                                                                                                                                                                                <w:right w:val="none" w:sz="0" w:space="0" w:color="auto"/>
                                                                                                                                                                                                                                                                                              </w:divBdr>
                                                                                                                                                                                                                                                                                              <w:divsChild>
                                                                                                                                                                                                                                                                                                <w:div w:id="421725151">
                                                                                                                                                                                                                                                                                                  <w:marLeft w:val="0"/>
                                                                                                                                                                                                                                                                                                  <w:marRight w:val="0"/>
                                                                                                                                                                                                                                                                                                  <w:marTop w:val="0"/>
                                                                                                                                                                                                                                                                                                  <w:marBottom w:val="0"/>
                                                                                                                                                                                                                                                                                                  <w:divBdr>
                                                                                                                                                                                                                                                                                                    <w:top w:val="none" w:sz="0" w:space="0" w:color="auto"/>
                                                                                                                                                                                                                                                                                                    <w:left w:val="none" w:sz="0" w:space="0" w:color="auto"/>
                                                                                                                                                                                                                                                                                                    <w:bottom w:val="none" w:sz="0" w:space="0" w:color="auto"/>
                                                                                                                                                                                                                                                                                                    <w:right w:val="none" w:sz="0" w:space="0" w:color="auto"/>
                                                                                                                                                                                                                                                                                                  </w:divBdr>
                                                                                                                                                                                                                                                                                                  <w:divsChild>
                                                                                                                                                                                                                                                                                                    <w:div w:id="617679892">
                                                                                                                                                                                                                                                                                                      <w:marLeft w:val="0"/>
                                                                                                                                                                                                                                                                                                      <w:marRight w:val="0"/>
                                                                                                                                                                                                                                                                                                      <w:marTop w:val="0"/>
                                                                                                                                                                                                                                                                                                      <w:marBottom w:val="0"/>
                                                                                                                                                                                                                                                                                                      <w:divBdr>
                                                                                                                                                                                                                                                                                                        <w:top w:val="none" w:sz="0" w:space="0" w:color="auto"/>
                                                                                                                                                                                                                                                                                                        <w:left w:val="none" w:sz="0" w:space="0" w:color="auto"/>
                                                                                                                                                                                                                                                                                                        <w:bottom w:val="none" w:sz="0" w:space="0" w:color="auto"/>
                                                                                                                                                                                                                                                                                                        <w:right w:val="none" w:sz="0" w:space="0" w:color="auto"/>
                                                                                                                                                                                                                                                                                                      </w:divBdr>
                                                                                                                                                                                                                                                                                                      <w:divsChild>
                                                                                                                                                                                                                                                                                                        <w:div w:id="193739201">
                                                                                                                                                                                                                                                                                                          <w:marLeft w:val="0"/>
                                                                                                                                                                                                                                                                                                          <w:marRight w:val="0"/>
                                                                                                                                                                                                                                                                                                          <w:marTop w:val="0"/>
                                                                                                                                                                                                                                                                                                          <w:marBottom w:val="0"/>
                                                                                                                                                                                                                                                                                                          <w:divBdr>
                                                                                                                                                                                                                                                                                                            <w:top w:val="none" w:sz="0" w:space="0" w:color="auto"/>
                                                                                                                                                                                                                                                                                                            <w:left w:val="none" w:sz="0" w:space="0" w:color="auto"/>
                                                                                                                                                                                                                                                                                                            <w:bottom w:val="none" w:sz="0" w:space="0" w:color="auto"/>
                                                                                                                                                                                                                                                                                                            <w:right w:val="none" w:sz="0" w:space="0" w:color="auto"/>
                                                                                                                                                                                                                                                                                                          </w:divBdr>
                                                                                                                                                                                                                                                                                                          <w:divsChild>
                                                                                                                                                                                                                                                                                                            <w:div w:id="54017323">
                                                                                                                                                                                                                                                                                                              <w:marLeft w:val="0"/>
                                                                                                                                                                                                                                                                                                              <w:marRight w:val="0"/>
                                                                                                                                                                                                                                                                                                              <w:marTop w:val="0"/>
                                                                                                                                                                                                                                                                                                              <w:marBottom w:val="0"/>
                                                                                                                                                                                                                                                                                                              <w:divBdr>
                                                                                                                                                                                                                                                                                                                <w:top w:val="none" w:sz="0" w:space="0" w:color="auto"/>
                                                                                                                                                                                                                                                                                                                <w:left w:val="none" w:sz="0" w:space="0" w:color="auto"/>
                                                                                                                                                                                                                                                                                                                <w:bottom w:val="none" w:sz="0" w:space="0" w:color="auto"/>
                                                                                                                                                                                                                                                                                                                <w:right w:val="none" w:sz="0" w:space="0" w:color="auto"/>
                                                                                                                                                                                                                                                                                                              </w:divBdr>
                                                                                                                                                                                                                                                                                                              <w:divsChild>
                                                                                                                                                                                                                                                                                                                <w:div w:id="513688616">
                                                                                                                                                                                                                                                                                                                  <w:marLeft w:val="0"/>
                                                                                                                                                                                                                                                                                                                  <w:marRight w:val="0"/>
                                                                                                                                                                                                                                                                                                                  <w:marTop w:val="0"/>
                                                                                                                                                                                                                                                                                                                  <w:marBottom w:val="0"/>
                                                                                                                                                                                                                                                                                                                  <w:divBdr>
                                                                                                                                                                                                                                                                                                                    <w:top w:val="none" w:sz="0" w:space="0" w:color="auto"/>
                                                                                                                                                                                                                                                                                                                    <w:left w:val="none" w:sz="0" w:space="0" w:color="auto"/>
                                                                                                                                                                                                                                                                                                                    <w:bottom w:val="none" w:sz="0" w:space="0" w:color="auto"/>
                                                                                                                                                                                                                                                                                                                    <w:right w:val="none" w:sz="0" w:space="0" w:color="auto"/>
                                                                                                                                                                                                                                                                                                                  </w:divBdr>
                                                                                                                                                                                                                                                                                                                  <w:divsChild>
                                                                                                                                                                                                                                                                                                                    <w:div w:id="910457772">
                                                                                                                                                                                                                                                                                                                      <w:marLeft w:val="0"/>
                                                                                                                                                                                                                                                                                                                      <w:marRight w:val="0"/>
                                                                                                                                                                                                                                                                                                                      <w:marTop w:val="0"/>
                                                                                                                                                                                                                                                                                                                      <w:marBottom w:val="0"/>
                                                                                                                                                                                                                                                                                                                      <w:divBdr>
                                                                                                                                                                                                                                                                                                                        <w:top w:val="none" w:sz="0" w:space="0" w:color="auto"/>
                                                                                                                                                                                                                                                                                                                        <w:left w:val="none" w:sz="0" w:space="0" w:color="auto"/>
                                                                                                                                                                                                                                                                                                                        <w:bottom w:val="none" w:sz="0" w:space="0" w:color="auto"/>
                                                                                                                                                                                                                                                                                                                        <w:right w:val="none" w:sz="0" w:space="0" w:color="auto"/>
                                                                                                                                                                                                                                                                                                                      </w:divBdr>
                                                                                                                                                                                                                                                                                                                      <w:divsChild>
                                                                                                                                                                                                                                                                                                                        <w:div w:id="893198602">
                                                                                                                                                                                                                                                                                                                          <w:marLeft w:val="0"/>
                                                                                                                                                                                                                                                                                                                          <w:marRight w:val="0"/>
                                                                                                                                                                                                                                                                                                                          <w:marTop w:val="0"/>
                                                                                                                                                                                                                                                                                                                          <w:marBottom w:val="0"/>
                                                                                                                                                                                                                                                                                                                          <w:divBdr>
                                                                                                                                                                                                                                                                                                                            <w:top w:val="none" w:sz="0" w:space="0" w:color="auto"/>
                                                                                                                                                                                                                                                                                                                            <w:left w:val="none" w:sz="0" w:space="0" w:color="auto"/>
                                                                                                                                                                                                                                                                                                                            <w:bottom w:val="none" w:sz="0" w:space="0" w:color="auto"/>
                                                                                                                                                                                                                                                                                                                            <w:right w:val="none" w:sz="0" w:space="0" w:color="auto"/>
                                                                                                                                                                                                                                                                                                                          </w:divBdr>
                                                                                                                                                                                                                                                                                                                          <w:divsChild>
                                                                                                                                                                                                                                                                                                                            <w:div w:id="936981413">
                                                                                                                                                                                                                                                                                                                              <w:marLeft w:val="0"/>
                                                                                                                                                                                                                                                                                                                              <w:marRight w:val="0"/>
                                                                                                                                                                                                                                                                                                                              <w:marTop w:val="0"/>
                                                                                                                                                                                                                                                                                                                              <w:marBottom w:val="0"/>
                                                                                                                                                                                                                                                                                                                              <w:divBdr>
                                                                                                                                                                                                                                                                                                                                <w:top w:val="none" w:sz="0" w:space="0" w:color="auto"/>
                                                                                                                                                                                                                                                                                                                                <w:left w:val="none" w:sz="0" w:space="0" w:color="auto"/>
                                                                                                                                                                                                                                                                                                                                <w:bottom w:val="none" w:sz="0" w:space="0" w:color="auto"/>
                                                                                                                                                                                                                                                                                                                                <w:right w:val="none" w:sz="0" w:space="0" w:color="auto"/>
                                                                                                                                                                                                                                                                                                                              </w:divBdr>
                                                                                                                                                                                                                                                                                                                              <w:divsChild>
                                                                                                                                                                                                                                                                                                                                <w:div w:id="1595016423">
                                                                                                                                                                                                                                                                                                                                  <w:marLeft w:val="0"/>
                                                                                                                                                                                                                                                                                                                                  <w:marRight w:val="0"/>
                                                                                                                                                                                                                                                                                                                                  <w:marTop w:val="0"/>
                                                                                                                                                                                                                                                                                                                                  <w:marBottom w:val="0"/>
                                                                                                                                                                                                                                                                                                                                  <w:divBdr>
                                                                                                                                                                                                                                                                                                                                    <w:top w:val="none" w:sz="0" w:space="0" w:color="auto"/>
                                                                                                                                                                                                                                                                                                                                    <w:left w:val="none" w:sz="0" w:space="0" w:color="auto"/>
                                                                                                                                                                                                                                                                                                                                    <w:bottom w:val="none" w:sz="0" w:space="0" w:color="auto"/>
                                                                                                                                                                                                                                                                                                                                    <w:right w:val="none" w:sz="0" w:space="0" w:color="auto"/>
                                                                                                                                                                                                                                                                                                                                  </w:divBdr>
                                                                                                                                                                                                                                                                                                                                  <w:divsChild>
                                                                                                                                                                                                                                                                                                                                    <w:div w:id="707879300">
                                                                                                                                                                                                                                                                                                                                      <w:marLeft w:val="0"/>
                                                                                                                                                                                                                                                                                                                                      <w:marRight w:val="0"/>
                                                                                                                                                                                                                                                                                                                                      <w:marTop w:val="0"/>
                                                                                                                                                                                                                                                                                                                                      <w:marBottom w:val="0"/>
                                                                                                                                                                                                                                                                                                                                      <w:divBdr>
                                                                                                                                                                                                                                                                                                                                        <w:top w:val="none" w:sz="0" w:space="0" w:color="auto"/>
                                                                                                                                                                                                                                                                                                                                        <w:left w:val="none" w:sz="0" w:space="0" w:color="auto"/>
                                                                                                                                                                                                                                                                                                                                        <w:bottom w:val="none" w:sz="0" w:space="0" w:color="auto"/>
                                                                                                                                                                                                                                                                                                                                        <w:right w:val="none" w:sz="0" w:space="0" w:color="auto"/>
                                                                                                                                                                                                                                                                                                                                      </w:divBdr>
                                                                                                                                                                                                                                                                                                                                      <w:divsChild>
                                                                                                                                                                                                                                                                                                                                        <w:div w:id="391124247">
                                                                                                                                                                                                                                                                                                                                          <w:marLeft w:val="0"/>
                                                                                                                                                                                                                                                                                                                                          <w:marRight w:val="0"/>
                                                                                                                                                                                                                                                                                                                                          <w:marTop w:val="0"/>
                                                                                                                                                                                                                                                                                                                                          <w:marBottom w:val="0"/>
                                                                                                                                                                                                                                                                                                                                          <w:divBdr>
                                                                                                                                                                                                                                                                                                                                            <w:top w:val="none" w:sz="0" w:space="0" w:color="auto"/>
                                                                                                                                                                                                                                                                                                                                            <w:left w:val="none" w:sz="0" w:space="0" w:color="auto"/>
                                                                                                                                                                                                                                                                                                                                            <w:bottom w:val="none" w:sz="0" w:space="0" w:color="auto"/>
                                                                                                                                                                                                                                                                                                                                            <w:right w:val="none" w:sz="0" w:space="0" w:color="auto"/>
                                                                                                                                                                                                                                                                                                                                          </w:divBdr>
                                                                                                                                                                                                                                                                                                                                          <w:divsChild>
                                                                                                                                                                                                                                                                                                                                            <w:div w:id="1832795607">
                                                                                                                                                                                                                                                                                                                                              <w:marLeft w:val="0"/>
                                                                                                                                                                                                                                                                                                                                              <w:marRight w:val="0"/>
                                                                                                                                                                                                                                                                                                                                              <w:marTop w:val="0"/>
                                                                                                                                                                                                                                                                                                                                              <w:marBottom w:val="0"/>
                                                                                                                                                                                                                                                                                                                                              <w:divBdr>
                                                                                                                                                                                                                                                                                                                                                <w:top w:val="none" w:sz="0" w:space="0" w:color="auto"/>
                                                                                                                                                                                                                                                                                                                                                <w:left w:val="none" w:sz="0" w:space="0" w:color="auto"/>
                                                                                                                                                                                                                                                                                                                                                <w:bottom w:val="none" w:sz="0" w:space="0" w:color="auto"/>
                                                                                                                                                                                                                                                                                                                                                <w:right w:val="none" w:sz="0" w:space="0" w:color="auto"/>
                                                                                                                                                                                                                                                                                                                                              </w:divBdr>
                                                                                                                                                                                                                                                                                                                                              <w:divsChild>
                                                                                                                                                                                                                                                                                                                                                <w:div w:id="1963262309">
                                                                                                                                                                                                                                                                                                                                                  <w:marLeft w:val="0"/>
                                                                                                                                                                                                                                                                                                                                                  <w:marRight w:val="0"/>
                                                                                                                                                                                                                                                                                                                                                  <w:marTop w:val="0"/>
                                                                                                                                                                                                                                                                                                                                                  <w:marBottom w:val="0"/>
                                                                                                                                                                                                                                                                                                                                                  <w:divBdr>
                                                                                                                                                                                                                                                                                                                                                    <w:top w:val="none" w:sz="0" w:space="0" w:color="auto"/>
                                                                                                                                                                                                                                                                                                                                                    <w:left w:val="none" w:sz="0" w:space="0" w:color="auto"/>
                                                                                                                                                                                                                                                                                                                                                    <w:bottom w:val="none" w:sz="0" w:space="0" w:color="auto"/>
                                                                                                                                                                                                                                                                                                                                                    <w:right w:val="none" w:sz="0" w:space="0" w:color="auto"/>
                                                                                                                                                                                                                                                                                                                                                  </w:divBdr>
                                                                                                                                                                                                                                                                                                                                                  <w:divsChild>
                                                                                                                                                                                                                                                                                                                                                    <w:div w:id="1588417437">
                                                                                                                                                                                                                                                                                                                                                      <w:marLeft w:val="0"/>
                                                                                                                                                                                                                                                                                                                                                      <w:marRight w:val="0"/>
                                                                                                                                                                                                                                                                                                                                                      <w:marTop w:val="0"/>
                                                                                                                                                                                                                                                                                                                                                      <w:marBottom w:val="0"/>
                                                                                                                                                                                                                                                                                                                                                      <w:divBdr>
                                                                                                                                                                                                                                                                                                                                                        <w:top w:val="none" w:sz="0" w:space="0" w:color="auto"/>
                                                                                                                                                                                                                                                                                                                                                        <w:left w:val="none" w:sz="0" w:space="0" w:color="auto"/>
                                                                                                                                                                                                                                                                                                                                                        <w:bottom w:val="none" w:sz="0" w:space="0" w:color="auto"/>
                                                                                                                                                                                                                                                                                                                                                        <w:right w:val="none" w:sz="0" w:space="0" w:color="auto"/>
                                                                                                                                                                                                                                                                                                                                                      </w:divBdr>
                                                                                                                                                                                                                                                                                                                                                      <w:divsChild>
                                                                                                                                                                                                                                                                                                                                                        <w:div w:id="464201831">
                                                                                                                                                                                                                                                                                                                                                          <w:marLeft w:val="0"/>
                                                                                                                                                                                                                                                                                                                                                          <w:marRight w:val="0"/>
                                                                                                                                                                                                                                                                                                                                                          <w:marTop w:val="0"/>
                                                                                                                                                                                                                                                                                                                                                          <w:marBottom w:val="0"/>
                                                                                                                                                                                                                                                                                                                                                          <w:divBdr>
                                                                                                                                                                                                                                                                                                                                                            <w:top w:val="none" w:sz="0" w:space="0" w:color="auto"/>
                                                                                                                                                                                                                                                                                                                                                            <w:left w:val="none" w:sz="0" w:space="0" w:color="auto"/>
                                                                                                                                                                                                                                                                                                                                                            <w:bottom w:val="none" w:sz="0" w:space="0" w:color="auto"/>
                                                                                                                                                                                                                                                                                                                                                            <w:right w:val="none" w:sz="0" w:space="0" w:color="auto"/>
                                                                                                                                                                                                                                                                                                                                                          </w:divBdr>
                                                                                                                                                                                                                                                                                                                                                          <w:divsChild>
                                                                                                                                                                                                                                                                                                                                                            <w:div w:id="651101453">
                                                                                                                                                                                                                                                                                                                                                              <w:marLeft w:val="0"/>
                                                                                                                                                                                                                                                                                                                                                              <w:marRight w:val="0"/>
                                                                                                                                                                                                                                                                                                                                                              <w:marTop w:val="0"/>
                                                                                                                                                                                                                                                                                                                                                              <w:marBottom w:val="0"/>
                                                                                                                                                                                                                                                                                                                                                              <w:divBdr>
                                                                                                                                                                                                                                                                                                                                                                <w:top w:val="none" w:sz="0" w:space="0" w:color="auto"/>
                                                                                                                                                                                                                                                                                                                                                                <w:left w:val="none" w:sz="0" w:space="0" w:color="auto"/>
                                                                                                                                                                                                                                                                                                                                                                <w:bottom w:val="none" w:sz="0" w:space="0" w:color="auto"/>
                                                                                                                                                                                                                                                                                                                                                                <w:right w:val="none" w:sz="0" w:space="0" w:color="auto"/>
                                                                                                                                                                                                                                                                                                                                                              </w:divBdr>
                                                                                                                                                                                                                                                                                                                                                              <w:divsChild>
                                                                                                                                                                                                                                                                                                                                                                <w:div w:id="1798520831">
                                                                                                                                                                                                                                                                                                                                                                  <w:marLeft w:val="0"/>
                                                                                                                                                                                                                                                                                                                                                                  <w:marRight w:val="0"/>
                                                                                                                                                                                                                                                                                                                                                                  <w:marTop w:val="0"/>
                                                                                                                                                                                                                                                                                                                                                                  <w:marBottom w:val="0"/>
                                                                                                                                                                                                                                                                                                                                                                  <w:divBdr>
                                                                                                                                                                                                                                                                                                                                                                    <w:top w:val="none" w:sz="0" w:space="0" w:color="auto"/>
                                                                                                                                                                                                                                                                                                                                                                    <w:left w:val="none" w:sz="0" w:space="0" w:color="auto"/>
                                                                                                                                                                                                                                                                                                                                                                    <w:bottom w:val="none" w:sz="0" w:space="0" w:color="auto"/>
                                                                                                                                                                                                                                                                                                                                                                    <w:right w:val="none" w:sz="0" w:space="0" w:color="auto"/>
                                                                                                                                                                                                                                                                                                                                                                  </w:divBdr>
                                                                                                                                                                                                                                                                                                                                                                  <w:divsChild>
                                                                                                                                                                                                                                                                                                                                                                    <w:div w:id="1790659477">
                                                                                                                                                                                                                                                                                                                                                                      <w:marLeft w:val="0"/>
                                                                                                                                                                                                                                                                                                                                                                      <w:marRight w:val="0"/>
                                                                                                                                                                                                                                                                                                                                                                      <w:marTop w:val="0"/>
                                                                                                                                                                                                                                                                                                                                                                      <w:marBottom w:val="0"/>
                                                                                                                                                                                                                                                                                                                                                                      <w:divBdr>
                                                                                                                                                                                                                                                                                                                                                                        <w:top w:val="none" w:sz="0" w:space="0" w:color="auto"/>
                                                                                                                                                                                                                                                                                                                                                                        <w:left w:val="none" w:sz="0" w:space="0" w:color="auto"/>
                                                                                                                                                                                                                                                                                                                                                                        <w:bottom w:val="none" w:sz="0" w:space="0" w:color="auto"/>
                                                                                                                                                                                                                                                                                                                                                                        <w:right w:val="none" w:sz="0" w:space="0" w:color="auto"/>
                                                                                                                                                                                                                                                                                                                                                                      </w:divBdr>
                                                                                                                                                                                                                                                                                                                                                                      <w:divsChild>
                                                                                                                                                                                                                                                                                                                                                                        <w:div w:id="1619292189">
                                                                                                                                                                                                                                                                                                                                                                          <w:marLeft w:val="0"/>
                                                                                                                                                                                                                                                                                                                                                                          <w:marRight w:val="0"/>
                                                                                                                                                                                                                                                                                                                                                                          <w:marTop w:val="0"/>
                                                                                                                                                                                                                                                                                                                                                                          <w:marBottom w:val="0"/>
                                                                                                                                                                                                                                                                                                                                                                          <w:divBdr>
                                                                                                                                                                                                                                                                                                                                                                            <w:top w:val="none" w:sz="0" w:space="0" w:color="auto"/>
                                                                                                                                                                                                                                                                                                                                                                            <w:left w:val="none" w:sz="0" w:space="0" w:color="auto"/>
                                                                                                                                                                                                                                                                                                                                                                            <w:bottom w:val="none" w:sz="0" w:space="0" w:color="auto"/>
                                                                                                                                                                                                                                                                                                                                                                            <w:right w:val="none" w:sz="0" w:space="0" w:color="auto"/>
                                                                                                                                                                                                                                                                                                                                                                          </w:divBdr>
                                                                                                                                                                                                                                                                                                                                                                          <w:divsChild>
                                                                                                                                                                                                                                                                                                                                                                            <w:div w:id="1591430823">
                                                                                                                                                                                                                                                                                                                                                                              <w:marLeft w:val="0"/>
                                                                                                                                                                                                                                                                                                                                                                              <w:marRight w:val="0"/>
                                                                                                                                                                                                                                                                                                                                                                              <w:marTop w:val="0"/>
                                                                                                                                                                                                                                                                                                                                                                              <w:marBottom w:val="0"/>
                                                                                                                                                                                                                                                                                                                                                                              <w:divBdr>
                                                                                                                                                                                                                                                                                                                                                                                <w:top w:val="none" w:sz="0" w:space="0" w:color="auto"/>
                                                                                                                                                                                                                                                                                                                                                                                <w:left w:val="none" w:sz="0" w:space="0" w:color="auto"/>
                                                                                                                                                                                                                                                                                                                                                                                <w:bottom w:val="none" w:sz="0" w:space="0" w:color="auto"/>
                                                                                                                                                                                                                                                                                                                                                                                <w:right w:val="none" w:sz="0" w:space="0" w:color="auto"/>
                                                                                                                                                                                                                                                                                                                                                                              </w:divBdr>
                                                                                                                                                                                                                                                                                                                                                                              <w:divsChild>
                                                                                                                                                                                                                                                                                                                                                                                <w:div w:id="800269155">
                                                                                                                                                                                                                                                                                                                                                                                  <w:marLeft w:val="0"/>
                                                                                                                                                                                                                                                                                                                                                                                  <w:marRight w:val="0"/>
                                                                                                                                                                                                                                                                                                                                                                                  <w:marTop w:val="0"/>
                                                                                                                                                                                                                                                                                                                                                                                  <w:marBottom w:val="0"/>
                                                                                                                                                                                                                                                                                                                                                                                  <w:divBdr>
                                                                                                                                                                                                                                                                                                                                                                                    <w:top w:val="none" w:sz="0" w:space="0" w:color="auto"/>
                                                                                                                                                                                                                                                                                                                                                                                    <w:left w:val="none" w:sz="0" w:space="0" w:color="auto"/>
                                                                                                                                                                                                                                                                                                                                                                                    <w:bottom w:val="none" w:sz="0" w:space="0" w:color="auto"/>
                                                                                                                                                                                                                                                                                                                                                                                    <w:right w:val="none" w:sz="0" w:space="0" w:color="auto"/>
                                                                                                                                                                                                                                                                                                                                                                                  </w:divBdr>
                                                                                                                                                                                                                                                                                                                                                                                  <w:divsChild>
                                                                                                                                                                                                                                                                                                                                                                                    <w:div w:id="1801679618">
                                                                                                                                                                                                                                                                                                                                                                                      <w:marLeft w:val="0"/>
                                                                                                                                                                                                                                                                                                                                                                                      <w:marRight w:val="0"/>
                                                                                                                                                                                                                                                                                                                                                                                      <w:marTop w:val="0"/>
                                                                                                                                                                                                                                                                                                                                                                                      <w:marBottom w:val="0"/>
                                                                                                                                                                                                                                                                                                                                                                                      <w:divBdr>
                                                                                                                                                                                                                                                                                                                                                                                        <w:top w:val="none" w:sz="0" w:space="0" w:color="auto"/>
                                                                                                                                                                                                                                                                                                                                                                                        <w:left w:val="none" w:sz="0" w:space="0" w:color="auto"/>
                                                                                                                                                                                                                                                                                                                                                                                        <w:bottom w:val="none" w:sz="0" w:space="0" w:color="auto"/>
                                                                                                                                                                                                                                                                                                                                                                                        <w:right w:val="none" w:sz="0" w:space="0" w:color="auto"/>
                                                                                                                                                                                                                                                                                                                                                                                      </w:divBdr>
                                                                                                                                                                                                                                                                                                                                                                                      <w:divsChild>
                                                                                                                                                                                                                                                                                                                                                                                        <w:div w:id="1709600019">
                                                                                                                                                                                                                                                                                                                                                                                          <w:marLeft w:val="0"/>
                                                                                                                                                                                                                                                                                                                                                                                          <w:marRight w:val="0"/>
                                                                                                                                                                                                                                                                                                                                                                                          <w:marTop w:val="0"/>
                                                                                                                                                                                                                                                                                                                                                                                          <w:marBottom w:val="0"/>
                                                                                                                                                                                                                                                                                                                                                                                          <w:divBdr>
                                                                                                                                                                                                                                                                                                                                                                                            <w:top w:val="none" w:sz="0" w:space="0" w:color="auto"/>
                                                                                                                                                                                                                                                                                                                                                                                            <w:left w:val="none" w:sz="0" w:space="0" w:color="auto"/>
                                                                                                                                                                                                                                                                                                                                                                                            <w:bottom w:val="none" w:sz="0" w:space="0" w:color="auto"/>
                                                                                                                                                                                                                                                                                                                                                                                            <w:right w:val="none" w:sz="0" w:space="0" w:color="auto"/>
                                                                                                                                                                                                                                                                                                                                                                                          </w:divBdr>
                                                                                                                                                                                                                                                                                                                                                                                          <w:divsChild>
                                                                                                                                                                                                                                                                                                                                                                                            <w:div w:id="2100254567">
                                                                                                                                                                                                                                                                                                                                                                                              <w:marLeft w:val="0"/>
                                                                                                                                                                                                                                                                                                                                                                                              <w:marRight w:val="0"/>
                                                                                                                                                                                                                                                                                                                                                                                              <w:marTop w:val="0"/>
                                                                                                                                                                                                                                                                                                                                                                                              <w:marBottom w:val="0"/>
                                                                                                                                                                                                                                                                                                                                                                                              <w:divBdr>
                                                                                                                                                                                                                                                                                                                                                                                                <w:top w:val="none" w:sz="0" w:space="0" w:color="auto"/>
                                                                                                                                                                                                                                                                                                                                                                                                <w:left w:val="none" w:sz="0" w:space="0" w:color="auto"/>
                                                                                                                                                                                                                                                                                                                                                                                                <w:bottom w:val="none" w:sz="0" w:space="0" w:color="auto"/>
                                                                                                                                                                                                                                                                                                                                                                                                <w:right w:val="none" w:sz="0" w:space="0" w:color="auto"/>
                                                                                                                                                                                                                                                                                                                                                                                              </w:divBdr>
                                                                                                                                                                                                                                                                                                                                                                                              <w:divsChild>
                                                                                                                                                                                                                                                                                                                                                                                                <w:div w:id="944192845">
                                                                                                                                                                                                                                                                                                                                                                                                  <w:marLeft w:val="0"/>
                                                                                                                                                                                                                                                                                                                                                                                                  <w:marRight w:val="0"/>
                                                                                                                                                                                                                                                                                                                                                                                                  <w:marTop w:val="0"/>
                                                                                                                                                                                                                                                                                                                                                                                                  <w:marBottom w:val="0"/>
                                                                                                                                                                                                                                                                                                                                                                                                  <w:divBdr>
                                                                                                                                                                                                                                                                                                                                                                                                    <w:top w:val="none" w:sz="0" w:space="0" w:color="auto"/>
                                                                                                                                                                                                                                                                                                                                                                                                    <w:left w:val="none" w:sz="0" w:space="0" w:color="auto"/>
                                                                                                                                                                                                                                                                                                                                                                                                    <w:bottom w:val="none" w:sz="0" w:space="0" w:color="auto"/>
                                                                                                                                                                                                                                                                                                                                                                                                    <w:right w:val="none" w:sz="0" w:space="0" w:color="auto"/>
                                                                                                                                                                                                                                                                                                                                                                                                  </w:divBdr>
                                                                                                                                                                                                                                                                                                                                                                                                  <w:divsChild>
                                                                                                                                                                                                                                                                                                                                                                                                    <w:div w:id="2013334429">
                                                                                                                                                                                                                                                                                                                                                                                                      <w:marLeft w:val="0"/>
                                                                                                                                                                                                                                                                                                                                                                                                      <w:marRight w:val="0"/>
                                                                                                                                                                                                                                                                                                                                                                                                      <w:marTop w:val="0"/>
                                                                                                                                                                                                                                                                                                                                                                                                      <w:marBottom w:val="0"/>
                                                                                                                                                                                                                                                                                                                                                                                                      <w:divBdr>
                                                                                                                                                                                                                                                                                                                                                                                                        <w:top w:val="none" w:sz="0" w:space="0" w:color="auto"/>
                                                                                                                                                                                                                                                                                                                                                                                                        <w:left w:val="none" w:sz="0" w:space="0" w:color="auto"/>
                                                                                                                                                                                                                                                                                                                                                                                                        <w:bottom w:val="none" w:sz="0" w:space="0" w:color="auto"/>
                                                                                                                                                                                                                                                                                                                                                                                                        <w:right w:val="none" w:sz="0" w:space="0" w:color="auto"/>
                                                                                                                                                                                                                                                                                                                                                                                                      </w:divBdr>
                                                                                                                                                                                                                                                                                                                                                                                                      <w:divsChild>
                                                                                                                                                                                                                                                                                                                                                                                                        <w:div w:id="293021504">
                                                                                                                                                                                                                                                                                                                                                                                                          <w:marLeft w:val="0"/>
                                                                                                                                                                                                                                                                                                                                                                                                          <w:marRight w:val="0"/>
                                                                                                                                                                                                                                                                                                                                                                                                          <w:marTop w:val="0"/>
                                                                                                                                                                                                                                                                                                                                                                                                          <w:marBottom w:val="0"/>
                                                                                                                                                                                                                                                                                                                                                                                                          <w:divBdr>
                                                                                                                                                                                                                                                                                                                                                                                                            <w:top w:val="none" w:sz="0" w:space="0" w:color="auto"/>
                                                                                                                                                                                                                                                                                                                                                                                                            <w:left w:val="none" w:sz="0" w:space="0" w:color="auto"/>
                                                                                                                                                                                                                                                                                                                                                                                                            <w:bottom w:val="none" w:sz="0" w:space="0" w:color="auto"/>
                                                                                                                                                                                                                                                                                                                                                                                                            <w:right w:val="none" w:sz="0" w:space="0" w:color="auto"/>
                                                                                                                                                                                                                                                                                                                                                                                                          </w:divBdr>
                                                                                                                                                                                                                                                                                                                                                                                                          <w:divsChild>
                                                                                                                                                                                                                                                                                                                                                                                                            <w:div w:id="366419813">
                                                                                                                                                                                                                                                                                                                                                                                                              <w:marLeft w:val="0"/>
                                                                                                                                                                                                                                                                                                                                                                                                              <w:marRight w:val="0"/>
                                                                                                                                                                                                                                                                                                                                                                                                              <w:marTop w:val="0"/>
                                                                                                                                                                                                                                                                                                                                                                                                              <w:marBottom w:val="0"/>
                                                                                                                                                                                                                                                                                                                                                                                                              <w:divBdr>
                                                                                                                                                                                                                                                                                                                                                                                                                <w:top w:val="none" w:sz="0" w:space="0" w:color="auto"/>
                                                                                                                                                                                                                                                                                                                                                                                                                <w:left w:val="none" w:sz="0" w:space="0" w:color="auto"/>
                                                                                                                                                                                                                                                                                                                                                                                                                <w:bottom w:val="none" w:sz="0" w:space="0" w:color="auto"/>
                                                                                                                                                                                                                                                                                                                                                                                                                <w:right w:val="none" w:sz="0" w:space="0" w:color="auto"/>
                                                                                                                                                                                                                                                                                                                                                                                                              </w:divBdr>
                                                                                                                                                                                                                                                                                                                                                                                                              <w:divsChild>
                                                                                                                                                                                                                                                                                                                                                                                                                <w:div w:id="578634696">
                                                                                                                                                                                                                                                                                                                                                                                                                  <w:marLeft w:val="0"/>
                                                                                                                                                                                                                                                                                                                                                                                                                  <w:marRight w:val="0"/>
                                                                                                                                                                                                                                                                                                                                                                                                                  <w:marTop w:val="0"/>
                                                                                                                                                                                                                                                                                                                                                                                                                  <w:marBottom w:val="0"/>
                                                                                                                                                                                                                                                                                                                                                                                                                  <w:divBdr>
                                                                                                                                                                                                                                                                                                                                                                                                                    <w:top w:val="none" w:sz="0" w:space="0" w:color="auto"/>
                                                                                                                                                                                                                                                                                                                                                                                                                    <w:left w:val="none" w:sz="0" w:space="0" w:color="auto"/>
                                                                                                                                                                                                                                                                                                                                                                                                                    <w:bottom w:val="none" w:sz="0" w:space="0" w:color="auto"/>
                                                                                                                                                                                                                                                                                                                                                                                                                    <w:right w:val="none" w:sz="0" w:space="0" w:color="auto"/>
                                                                                                                                                                                                                                                                                                                                                                                                                  </w:divBdr>
                                                                                                                                                                                                                                                                                                                                                                                                                  <w:divsChild>
                                                                                                                                                                                                                                                                                                                                                                                                                    <w:div w:id="1031342462">
                                                                                                                                                                                                                                                                                                                                                                                                                      <w:marLeft w:val="0"/>
                                                                                                                                                                                                                                                                                                                                                                                                                      <w:marRight w:val="0"/>
                                                                                                                                                                                                                                                                                                                                                                                                                      <w:marTop w:val="0"/>
                                                                                                                                                                                                                                                                                                                                                                                                                      <w:marBottom w:val="0"/>
                                                                                                                                                                                                                                                                                                                                                                                                                      <w:divBdr>
                                                                                                                                                                                                                                                                                                                                                                                                                        <w:top w:val="none" w:sz="0" w:space="0" w:color="auto"/>
                                                                                                                                                                                                                                                                                                                                                                                                                        <w:left w:val="none" w:sz="0" w:space="0" w:color="auto"/>
                                                                                                                                                                                                                                                                                                                                                                                                                        <w:bottom w:val="none" w:sz="0" w:space="0" w:color="auto"/>
                                                                                                                                                                                                                                                                                                                                                                                                                        <w:right w:val="none" w:sz="0" w:space="0" w:color="auto"/>
                                                                                                                                                                                                                                                                                                                                                                                                                      </w:divBdr>
                                                                                                                                                                                                                                                                                                                                                                                                                      <w:divsChild>
                                                                                                                                                                                                                                                                                                                                                                                                                        <w:div w:id="1901476689">
                                                                                                                                                                                                                                                                                                                                                                                                                          <w:marLeft w:val="0"/>
                                                                                                                                                                                                                                                                                                                                                                                                                          <w:marRight w:val="0"/>
                                                                                                                                                                                                                                                                                                                                                                                                                          <w:marTop w:val="0"/>
                                                                                                                                                                                                                                                                                                                                                                                                                          <w:marBottom w:val="0"/>
                                                                                                                                                                                                                                                                                                                                                                                                                          <w:divBdr>
                                                                                                                                                                                                                                                                                                                                                                                                                            <w:top w:val="none" w:sz="0" w:space="0" w:color="auto"/>
                                                                                                                                                                                                                                                                                                                                                                                                                            <w:left w:val="none" w:sz="0" w:space="0" w:color="auto"/>
                                                                                                                                                                                                                                                                                                                                                                                                                            <w:bottom w:val="none" w:sz="0" w:space="0" w:color="auto"/>
                                                                                                                                                                                                                                                                                                                                                                                                                            <w:right w:val="none" w:sz="0" w:space="0" w:color="auto"/>
                                                                                                                                                                                                                                                                                                                                                                                                                          </w:divBdr>
                                                                                                                                                                                                                                                                                                                                                                                                                          <w:divsChild>
                                                                                                                                                                                                                                                                                                                                                                                                                            <w:div w:id="1688601831">
                                                                                                                                                                                                                                                                                                                                                                                                                              <w:marLeft w:val="0"/>
                                                                                                                                                                                                                                                                                                                                                                                                                              <w:marRight w:val="0"/>
                                                                                                                                                                                                                                                                                                                                                                                                                              <w:marTop w:val="0"/>
                                                                                                                                                                                                                                                                                                                                                                                                                              <w:marBottom w:val="0"/>
                                                                                                                                                                                                                                                                                                                                                                                                                              <w:divBdr>
                                                                                                                                                                                                                                                                                                                                                                                                                                <w:top w:val="none" w:sz="0" w:space="0" w:color="auto"/>
                                                                                                                                                                                                                                                                                                                                                                                                                                <w:left w:val="none" w:sz="0" w:space="0" w:color="auto"/>
                                                                                                                                                                                                                                                                                                                                                                                                                                <w:bottom w:val="none" w:sz="0" w:space="0" w:color="auto"/>
                                                                                                                                                                                                                                                                                                                                                                                                                                <w:right w:val="none" w:sz="0" w:space="0" w:color="auto"/>
                                                                                                                                                                                                                                                                                                                                                                                                                              </w:divBdr>
                                                                                                                                                                                                                                                                                                                                                                                                                              <w:divsChild>
                                                                                                                                                                                                                                                                                                                                                                                                                                <w:div w:id="1176848937">
                                                                                                                                                                                                                                                                                                                                                                                                                                  <w:marLeft w:val="0"/>
                                                                                                                                                                                                                                                                                                                                                                                                                                  <w:marRight w:val="0"/>
                                                                                                                                                                                                                                                                                                                                                                                                                                  <w:marTop w:val="0"/>
                                                                                                                                                                                                                                                                                                                                                                                                                                  <w:marBottom w:val="0"/>
                                                                                                                                                                                                                                                                                                                                                                                                                                  <w:divBdr>
                                                                                                                                                                                                                                                                                                                                                                                                                                    <w:top w:val="none" w:sz="0" w:space="0" w:color="auto"/>
                                                                                                                                                                                                                                                                                                                                                                                                                                    <w:left w:val="none" w:sz="0" w:space="0" w:color="auto"/>
                                                                                                                                                                                                                                                                                                                                                                                                                                    <w:bottom w:val="none" w:sz="0" w:space="0" w:color="auto"/>
                                                                                                                                                                                                                                                                                                                                                                                                                                    <w:right w:val="none" w:sz="0" w:space="0" w:color="auto"/>
                                                                                                                                                                                                                                                                                                                                                                                                                                  </w:divBdr>
                                                                                                                                                                                                                                                                                                                                                                                                                                  <w:divsChild>
                                                                                                                                                                                                                                                                                                                                                                                                                                    <w:div w:id="1509177508">
                                                                                                                                                                                                                                                                                                                                                                                                                                      <w:marLeft w:val="0"/>
                                                                                                                                                                                                                                                                                                                                                                                                                                      <w:marRight w:val="0"/>
                                                                                                                                                                                                                                                                                                                                                                                                                                      <w:marTop w:val="0"/>
                                                                                                                                                                                                                                                                                                                                                                                                                                      <w:marBottom w:val="0"/>
                                                                                                                                                                                                                                                                                                                                                                                                                                      <w:divBdr>
                                                                                                                                                                                                                                                                                                                                                                                                                                        <w:top w:val="none" w:sz="0" w:space="0" w:color="auto"/>
                                                                                                                                                                                                                                                                                                                                                                                                                                        <w:left w:val="none" w:sz="0" w:space="0" w:color="auto"/>
                                                                                                                                                                                                                                                                                                                                                                                                                                        <w:bottom w:val="none" w:sz="0" w:space="0" w:color="auto"/>
                                                                                                                                                                                                                                                                                                                                                                                                                                        <w:right w:val="none" w:sz="0" w:space="0" w:color="auto"/>
                                                                                                                                                                                                                                                                                                                                                                                                                                      </w:divBdr>
                                                                                                                                                                                                                                                                                                                                                                                                                                      <w:divsChild>
                                                                                                                                                                                                                                                                                                                                                                                                                                        <w:div w:id="1674407295">
                                                                                                                                                                                                                                                                                                                                                                                                                                          <w:marLeft w:val="0"/>
                                                                                                                                                                                                                                                                                                                                                                                                                                          <w:marRight w:val="0"/>
                                                                                                                                                                                                                                                                                                                                                                                                                                          <w:marTop w:val="0"/>
                                                                                                                                                                                                                                                                                                                                                                                                                                          <w:marBottom w:val="0"/>
                                                                                                                                                                                                                                                                                                                                                                                                                                          <w:divBdr>
                                                                                                                                                                                                                                                                                                                                                                                                                                            <w:top w:val="none" w:sz="0" w:space="0" w:color="auto"/>
                                                                                                                                                                                                                                                                                                                                                                                                                                            <w:left w:val="none" w:sz="0" w:space="0" w:color="auto"/>
                                                                                                                                                                                                                                                                                                                                                                                                                                            <w:bottom w:val="none" w:sz="0" w:space="0" w:color="auto"/>
                                                                                                                                                                                                                                                                                                                                                                                                                                            <w:right w:val="none" w:sz="0" w:space="0" w:color="auto"/>
                                                                                                                                                                                                                                                                                                                                                                                                                                          </w:divBdr>
                                                                                                                                                                                                                                                                                                                                                                                                                                          <w:divsChild>
                                                                                                                                                                                                                                                                                                                                                                                                                                            <w:div w:id="1821538101">
                                                                                                                                                                                                                                                                                                                                                                                                                                              <w:marLeft w:val="0"/>
                                                                                                                                                                                                                                                                                                                                                                                                                                              <w:marRight w:val="0"/>
                                                                                                                                                                                                                                                                                                                                                                                                                                              <w:marTop w:val="0"/>
                                                                                                                                                                                                                                                                                                                                                                                                                                              <w:marBottom w:val="0"/>
                                                                                                                                                                                                                                                                                                                                                                                                                                              <w:divBdr>
                                                                                                                                                                                                                                                                                                                                                                                                                                                <w:top w:val="none" w:sz="0" w:space="0" w:color="auto"/>
                                                                                                                                                                                                                                                                                                                                                                                                                                                <w:left w:val="none" w:sz="0" w:space="0" w:color="auto"/>
                                                                                                                                                                                                                                                                                                                                                                                                                                                <w:bottom w:val="none" w:sz="0" w:space="0" w:color="auto"/>
                                                                                                                                                                                                                                                                                                                                                                                                                                                <w:right w:val="none" w:sz="0" w:space="0" w:color="auto"/>
                                                                                                                                                                                                                                                                                                                                                                                                                                              </w:divBdr>
                                                                                                                                                                                                                                                                                                                                                                                                                                              <w:divsChild>
                                                                                                                                                                                                                                                                                                                                                                                                                                                <w:div w:id="1139422566">
                                                                                                                                                                                                                                                                                                                                                                                                                                                  <w:marLeft w:val="0"/>
                                                                                                                                                                                                                                                                                                                                                                                                                                                  <w:marRight w:val="0"/>
                                                                                                                                                                                                                                                                                                                                                                                                                                                  <w:marTop w:val="0"/>
                                                                                                                                                                                                                                                                                                                                                                                                                                                  <w:marBottom w:val="0"/>
                                                                                                                                                                                                                                                                                                                                                                                                                                                  <w:divBdr>
                                                                                                                                                                                                                                                                                                                                                                                                                                                    <w:top w:val="none" w:sz="0" w:space="0" w:color="auto"/>
                                                                                                                                                                                                                                                                                                                                                                                                                                                    <w:left w:val="none" w:sz="0" w:space="0" w:color="auto"/>
                                                                                                                                                                                                                                                                                                                                                                                                                                                    <w:bottom w:val="none" w:sz="0" w:space="0" w:color="auto"/>
                                                                                                                                                                                                                                                                                                                                                                                                                                                    <w:right w:val="none" w:sz="0" w:space="0" w:color="auto"/>
                                                                                                                                                                                                                                                                                                                                                                                                                                                  </w:divBdr>
                                                                                                                                                                                                                                                                                                                                                                                                                                                </w:div>
                                                                                                                                                                                                                                                                                                                                                                                                                                              </w:divsChild>
                                                                                                                                                                                                                                                                                                                                                                                                                                            </w:div>
                                                                                                                                                                                                                                                                                                                                                                                                                                            <w:div w:id="849758890">
                                                                                                                                                                                                                                                                                                                                                                                                                                              <w:marLeft w:val="0"/>
                                                                                                                                                                                                                                                                                                                                                                                                                                              <w:marRight w:val="0"/>
                                                                                                                                                                                                                                                                                                                                                                                                                                              <w:marTop w:val="0"/>
                                                                                                                                                                                                                                                                                                                                                                                                                                              <w:marBottom w:val="0"/>
                                                                                                                                                                                                                                                                                                                                                                                                                                              <w:divBdr>
                                                                                                                                                                                                                                                                                                                                                                                                                                                <w:top w:val="none" w:sz="0" w:space="0" w:color="auto"/>
                                                                                                                                                                                                                                                                                                                                                                                                                                                <w:left w:val="none" w:sz="0" w:space="0" w:color="auto"/>
                                                                                                                                                                                                                                                                                                                                                                                                                                                <w:bottom w:val="none" w:sz="0" w:space="0" w:color="auto"/>
                                                                                                                                                                                                                                                                                                                                                                                                                                                <w:right w:val="none" w:sz="0" w:space="0" w:color="auto"/>
                                                                                                                                                                                                                                                                                                                                                                                                                                              </w:divBdr>
                                                                                                                                                                                                                                                                                                                                                                                                                                              <w:divsChild>
                                                                                                                                                                                                                                                                                                                                                                                                                                                <w:div w:id="1763912423">
                                                                                                                                                                                                                                                                                                                                                                                                                                                  <w:marLeft w:val="0"/>
                                                                                                                                                                                                                                                                                                                                                                                                                                                  <w:marRight w:val="0"/>
                                                                                                                                                                                                                                                                                                                                                                                                                                                  <w:marTop w:val="0"/>
                                                                                                                                                                                                                                                                                                                                                                                                                                                  <w:marBottom w:val="0"/>
                                                                                                                                                                                                                                                                                                                                                                                                                                                  <w:divBdr>
                                                                                                                                                                                                                                                                                                                                                                                                                                                    <w:top w:val="none" w:sz="0" w:space="0" w:color="auto"/>
                                                                                                                                                                                                                                                                                                                                                                                                                                                    <w:left w:val="none" w:sz="0" w:space="0" w:color="auto"/>
                                                                                                                                                                                                                                                                                                                                                                                                                                                    <w:bottom w:val="none" w:sz="0" w:space="0" w:color="auto"/>
                                                                                                                                                                                                                                                                                                                                                                                                                                                    <w:right w:val="none" w:sz="0" w:space="0" w:color="auto"/>
                                                                                                                                                                                                                                                                                                                                                                                                                                                  </w:divBdr>
                                                                                                                                                                                                                                                                                                                                                                                                                                                  <w:divsChild>
                                                                                                                                                                                                                                                                                                                                                                                                                                                    <w:div w:id="774906607">
                                                                                                                                                                                                                                                                                                                                                                                                                                                      <w:marLeft w:val="0"/>
                                                                                                                                                                                                                                                                                                                                                                                                                                                      <w:marRight w:val="0"/>
                                                                                                                                                                                                                                                                                                                                                                                                                                                      <w:marTop w:val="0"/>
                                                                                                                                                                                                                                                                                                                                                                                                                                                      <w:marBottom w:val="0"/>
                                                                                                                                                                                                                                                                                                                                                                                                                                                      <w:divBdr>
                                                                                                                                                                                                                                                                                                                                                                                                                                                        <w:top w:val="none" w:sz="0" w:space="0" w:color="auto"/>
                                                                                                                                                                                                                                                                                                                                                                                                                                                        <w:left w:val="none" w:sz="0" w:space="0" w:color="auto"/>
                                                                                                                                                                                                                                                                                                                                                                                                                                                        <w:bottom w:val="none" w:sz="0" w:space="0" w:color="auto"/>
                                                                                                                                                                                                                                                                                                                                                                                                                                                        <w:right w:val="none" w:sz="0" w:space="0" w:color="auto"/>
                                                                                                                                                                                                                                                                                                                                                                                                                                                      </w:divBdr>
                                                                                                                                                                                                                                                                                                                                                                                                                                                      <w:divsChild>
                                                                                                                                                                                                                                                                                                                                                                                                                                                        <w:div w:id="294913637">
                                                                                                                                                                                                                                                                                                                                                                                                                                                          <w:marLeft w:val="0"/>
                                                                                                                                                                                                                                                                                                                                                                                                                                                          <w:marRight w:val="0"/>
                                                                                                                                                                                                                                                                                                                                                                                                                                                          <w:marTop w:val="0"/>
                                                                                                                                                                                                                                                                                                                                                                                                                                                          <w:marBottom w:val="0"/>
                                                                                                                                                                                                                                                                                                                                                                                                                                                          <w:divBdr>
                                                                                                                                                                                                                                                                                                                                                                                                                                                            <w:top w:val="none" w:sz="0" w:space="0" w:color="auto"/>
                                                                                                                                                                                                                                                                                                                                                                                                                                                            <w:left w:val="none" w:sz="0" w:space="0" w:color="auto"/>
                                                                                                                                                                                                                                                                                                                                                                                                                                                            <w:bottom w:val="none" w:sz="0" w:space="0" w:color="auto"/>
                                                                                                                                                                                                                                                                                                                                                                                                                                                            <w:right w:val="none" w:sz="0" w:space="0" w:color="auto"/>
                                                                                                                                                                                                                                                                                                                                                                                                                                                          </w:divBdr>
                                                                                                                                                                                                                                                                                                                                                                                                                                                          <w:divsChild>
                                                                                                                                                                                                                                                                                                                                                                                                                                                            <w:div w:id="1124231848">
                                                                                                                                                                                                                                                                                                                                                                                                                                                              <w:marLeft w:val="0"/>
                                                                                                                                                                                                                                                                                                                                                                                                                                                              <w:marRight w:val="0"/>
                                                                                                                                                                                                                                                                                                                                                                                                                                                              <w:marTop w:val="0"/>
                                                                                                                                                                                                                                                                                                                                                                                                                                                              <w:marBottom w:val="0"/>
                                                                                                                                                                                                                                                                                                                                                                                                                                                              <w:divBdr>
                                                                                                                                                                                                                                                                                                                                                                                                                                                                <w:top w:val="none" w:sz="0" w:space="0" w:color="auto"/>
                                                                                                                                                                                                                                                                                                                                                                                                                                                                <w:left w:val="none" w:sz="0" w:space="0" w:color="auto"/>
                                                                                                                                                                                                                                                                                                                                                                                                                                                                <w:bottom w:val="none" w:sz="0" w:space="0" w:color="auto"/>
                                                                                                                                                                                                                                                                                                                                                                                                                                                                <w:right w:val="none" w:sz="0" w:space="0" w:color="auto"/>
                                                                                                                                                                                                                                                                                                                                                                                                                                                              </w:divBdr>
                                                                                                                                                                                                                                                                                                                                                                                                                                                              <w:divsChild>
                                                                                                                                                                                                                                                                                                                                                                                                                                                                <w:div w:id="1511989773">
                                                                                                                                                                                                                                                                                                                                                                                                                                                                  <w:marLeft w:val="0"/>
                                                                                                                                                                                                                                                                                                                                                                                                                                                                  <w:marRight w:val="0"/>
                                                                                                                                                                                                                                                                                                                                                                                                                                                                  <w:marTop w:val="0"/>
                                                                                                                                                                                                                                                                                                                                                                                                                                                                  <w:marBottom w:val="0"/>
                                                                                                                                                                                                                                                                                                                                                                                                                                                                  <w:divBdr>
                                                                                                                                                                                                                                                                                                                                                                                                                                                                    <w:top w:val="none" w:sz="0" w:space="0" w:color="auto"/>
                                                                                                                                                                                                                                                                                                                                                                                                                                                                    <w:left w:val="none" w:sz="0" w:space="0" w:color="auto"/>
                                                                                                                                                                                                                                                                                                                                                                                                                                                                    <w:bottom w:val="none" w:sz="0" w:space="0" w:color="auto"/>
                                                                                                                                                                                                                                                                                                                                                                                                                                                                    <w:right w:val="none" w:sz="0" w:space="0" w:color="auto"/>
                                                                                                                                                                                                                                                                                                                                                                                                                                                                  </w:divBdr>
                                                                                                                                                                                                                                                                                                                                                                                                                                                                  <w:divsChild>
                                                                                                                                                                                                                                                                                                                                                                                                                                                                    <w:div w:id="868760742">
                                                                                                                                                                                                                                                                                                                                                                                                                                                                      <w:marLeft w:val="0"/>
                                                                                                                                                                                                                                                                                                                                                                                                                                                                      <w:marRight w:val="0"/>
                                                                                                                                                                                                                                                                                                                                                                                                                                                                      <w:marTop w:val="0"/>
                                                                                                                                                                                                                                                                                                                                                                                                                                                                      <w:marBottom w:val="0"/>
                                                                                                                                                                                                                                                                                                                                                                                                                                                                      <w:divBdr>
                                                                                                                                                                                                                                                                                                                                                                                                                                                                        <w:top w:val="none" w:sz="0" w:space="0" w:color="auto"/>
                                                                                                                                                                                                                                                                                                                                                                                                                                                                        <w:left w:val="none" w:sz="0" w:space="0" w:color="auto"/>
                                                                                                                                                                                                                                                                                                                                                                                                                                                                        <w:bottom w:val="none" w:sz="0" w:space="0" w:color="auto"/>
                                                                                                                                                                                                                                                                                                                                                                                                                                                                        <w:right w:val="none" w:sz="0" w:space="0" w:color="auto"/>
                                                                                                                                                                                                                                                                                                                                                                                                                                                                      </w:divBdr>
                                                                                                                                                                                                                                                                                                                                                                                                                                                                      <w:divsChild>
                                                                                                                                                                                                                                                                                                                                                                                                                                                                        <w:div w:id="395475577">
                                                                                                                                                                                                                                                                                                                                                                                                                                                                          <w:marLeft w:val="0"/>
                                                                                                                                                                                                                                                                                                                                                                                                                                                                          <w:marRight w:val="0"/>
                                                                                                                                                                                                                                                                                                                                                                                                                                                                          <w:marTop w:val="0"/>
                                                                                                                                                                                                                                                                                                                                                                                                                                                                          <w:marBottom w:val="0"/>
                                                                                                                                                                                                                                                                                                                                                                                                                                                                          <w:divBdr>
                                                                                                                                                                                                                                                                                                                                                                                                                                                                            <w:top w:val="none" w:sz="0" w:space="0" w:color="auto"/>
                                                                                                                                                                                                                                                                                                                                                                                                                                                                            <w:left w:val="none" w:sz="0" w:space="0" w:color="auto"/>
                                                                                                                                                                                                                                                                                                                                                                                                                                                                            <w:bottom w:val="none" w:sz="0" w:space="0" w:color="auto"/>
                                                                                                                                                                                                                                                                                                                                                                                                                                                                            <w:right w:val="none" w:sz="0" w:space="0" w:color="auto"/>
                                                                                                                                                                                                                                                                                                                                                                                                                                                                          </w:divBdr>
                                                                                                                                                                                                                                                                                                                                                                                                                                                                          <w:divsChild>
                                                                                                                                                                                                                                                                                                                                                                                                                                                                            <w:div w:id="758527599">
                                                                                                                                                                                                                                                                                                                                                                                                                                                                              <w:marLeft w:val="0"/>
                                                                                                                                                                                                                                                                                                                                                                                                                                                                              <w:marRight w:val="0"/>
                                                                                                                                                                                                                                                                                                                                                                                                                                                                              <w:marTop w:val="0"/>
                                                                                                                                                                                                                                                                                                                                                                                                                                                                              <w:marBottom w:val="0"/>
                                                                                                                                                                                                                                                                                                                                                                                                                                                                              <w:divBdr>
                                                                                                                                                                                                                                                                                                                                                                                                                                                                                <w:top w:val="none" w:sz="0" w:space="0" w:color="auto"/>
                                                                                                                                                                                                                                                                                                                                                                                                                                                                                <w:left w:val="none" w:sz="0" w:space="0" w:color="auto"/>
                                                                                                                                                                                                                                                                                                                                                                                                                                                                                <w:bottom w:val="none" w:sz="0" w:space="0" w:color="auto"/>
                                                                                                                                                                                                                                                                                                                                                                                                                                                                                <w:right w:val="none" w:sz="0" w:space="0" w:color="auto"/>
                                                                                                                                                                                                                                                                                                                                                                                                                                                                              </w:divBdr>
                                                                                                                                                                                                                                                                                                                                                                                                                                                                              <w:divsChild>
                                                                                                                                                                                                                                                                                                                                                                                                                                                                                <w:div w:id="452018236">
                                                                                                                                                                                                                                                                                                                                                                                                                                                                                  <w:marLeft w:val="0"/>
                                                                                                                                                                                                                                                                                                                                                                                                                                                                                  <w:marRight w:val="0"/>
                                                                                                                                                                                                                                                                                                                                                                                                                                                                                  <w:marTop w:val="0"/>
                                                                                                                                                                                                                                                                                                                                                                                                                                                                                  <w:marBottom w:val="0"/>
                                                                                                                                                                                                                                                                                                                                                                                                                                                                                  <w:divBdr>
                                                                                                                                                                                                                                                                                                                                                                                                                                                                                    <w:top w:val="none" w:sz="0" w:space="0" w:color="auto"/>
                                                                                                                                                                                                                                                                                                                                                                                                                                                                                    <w:left w:val="none" w:sz="0" w:space="0" w:color="auto"/>
                                                                                                                                                                                                                                                                                                                                                                                                                                                                                    <w:bottom w:val="none" w:sz="0" w:space="0" w:color="auto"/>
                                                                                                                                                                                                                                                                                                                                                                                                                                                                                    <w:right w:val="none" w:sz="0" w:space="0" w:color="auto"/>
                                                                                                                                                                                                                                                                                                                                                                                                                                                                                  </w:divBdr>
                                                                                                                                                                                                                                                                                                                                                                                                                                                                                  <w:divsChild>
                                                                                                                                                                                                                                                                                                                                                                                                                                                                                    <w:div w:id="214662921">
                                                                                                                                                                                                                                                                                                                                                                                                                                                                                      <w:marLeft w:val="0"/>
                                                                                                                                                                                                                                                                                                                                                                                                                                                                                      <w:marRight w:val="0"/>
                                                                                                                                                                                                                                                                                                                                                                                                                                                                                      <w:marTop w:val="0"/>
                                                                                                                                                                                                                                                                                                                                                                                                                                                                                      <w:marBottom w:val="0"/>
                                                                                                                                                                                                                                                                                                                                                                                                                                                                                      <w:divBdr>
                                                                                                                                                                                                                                                                                                                                                                                                                                                                                        <w:top w:val="none" w:sz="0" w:space="0" w:color="auto"/>
                                                                                                                                                                                                                                                                                                                                                                                                                                                                                        <w:left w:val="none" w:sz="0" w:space="0" w:color="auto"/>
                                                                                                                                                                                                                                                                                                                                                                                                                                                                                        <w:bottom w:val="none" w:sz="0" w:space="0" w:color="auto"/>
                                                                                                                                                                                                                                                                                                                                                                                                                                                                                        <w:right w:val="none" w:sz="0" w:space="0" w:color="auto"/>
                                                                                                                                                                                                                                                                                                                                                                                                                                                                                      </w:divBdr>
                                                                                                                                                                                                                                                                                                                                                                                                                                                                                      <w:divsChild>
                                                                                                                                                                                                                                                                                                                                                                                                                                                                                        <w:div w:id="380634838">
                                                                                                                                                                                                                                                                                                                                                                                                                                                                                          <w:marLeft w:val="0"/>
                                                                                                                                                                                                                                                                                                                                                                                                                                                                                          <w:marRight w:val="0"/>
                                                                                                                                                                                                                                                                                                                                                                                                                                                                                          <w:marTop w:val="0"/>
                                                                                                                                                                                                                                                                                                                                                                                                                                                                                          <w:marBottom w:val="0"/>
                                                                                                                                                                                                                                                                                                                                                                                                                                                                                          <w:divBdr>
                                                                                                                                                                                                                                                                                                                                                                                                                                                                                            <w:top w:val="none" w:sz="0" w:space="0" w:color="auto"/>
                                                                                                                                                                                                                                                                                                                                                                                                                                                                                            <w:left w:val="none" w:sz="0" w:space="0" w:color="auto"/>
                                                                                                                                                                                                                                                                                                                                                                                                                                                                                            <w:bottom w:val="none" w:sz="0" w:space="0" w:color="auto"/>
                                                                                                                                                                                                                                                                                                                                                                                                                                                                                            <w:right w:val="none" w:sz="0" w:space="0" w:color="auto"/>
                                                                                                                                                                                                                                                                                                                                                                                                                                                                                          </w:divBdr>
                                                                                                                                                                                                                                                                                                                                                                                                                                                                                          <w:divsChild>
                                                                                                                                                                                                                                                                                                                                                                                                                                                                                            <w:div w:id="1470784253">
                                                                                                                                                                                                                                                                                                                                                                                                                                                                                              <w:marLeft w:val="0"/>
                                                                                                                                                                                                                                                                                                                                                                                                                                                                                              <w:marRight w:val="0"/>
                                                                                                                                                                                                                                                                                                                                                                                                                                                                                              <w:marTop w:val="0"/>
                                                                                                                                                                                                                                                                                                                                                                                                                                                                                              <w:marBottom w:val="0"/>
                                                                                                                                                                                                                                                                                                                                                                                                                                                                                              <w:divBdr>
                                                                                                                                                                                                                                                                                                                                                                                                                                                                                                <w:top w:val="none" w:sz="0" w:space="0" w:color="auto"/>
                                                                                                                                                                                                                                                                                                                                                                                                                                                                                                <w:left w:val="none" w:sz="0" w:space="0" w:color="auto"/>
                                                                                                                                                                                                                                                                                                                                                                                                                                                                                                <w:bottom w:val="none" w:sz="0" w:space="0" w:color="auto"/>
                                                                                                                                                                                                                                                                                                                                                                                                                                                                                                <w:right w:val="none" w:sz="0" w:space="0" w:color="auto"/>
                                                                                                                                                                                                                                                                                                                                                                                                                                                                                              </w:divBdr>
                                                                                                                                                                                                                                                                                                                                                                                                                                                                                              <w:divsChild>
                                                                                                                                                                                                                                                                                                                                                                                                                                                                                                <w:div w:id="1626891951">
                                                                                                                                                                                                                                                                                                                                                                                                                                                                                                  <w:marLeft w:val="0"/>
                                                                                                                                                                                                                                                                                                                                                                                                                                                                                                  <w:marRight w:val="0"/>
                                                                                                                                                                                                                                                                                                                                                                                                                                                                                                  <w:marTop w:val="0"/>
                                                                                                                                                                                                                                                                                                                                                                                                                                                                                                  <w:marBottom w:val="0"/>
                                                                                                                                                                                                                                                                                                                                                                                                                                                                                                  <w:divBdr>
                                                                                                                                                                                                                                                                                                                                                                                                                                                                                                    <w:top w:val="none" w:sz="0" w:space="0" w:color="auto"/>
                                                                                                                                                                                                                                                                                                                                                                                                                                                                                                    <w:left w:val="none" w:sz="0" w:space="0" w:color="auto"/>
                                                                                                                                                                                                                                                                                                                                                                                                                                                                                                    <w:bottom w:val="none" w:sz="0" w:space="0" w:color="auto"/>
                                                                                                                                                                                                                                                                                                                                                                                                                                                                                                    <w:right w:val="none" w:sz="0" w:space="0" w:color="auto"/>
                                                                                                                                                                                                                                                                                                                                                                                                                                                                                                  </w:divBdr>
                                                                                                                                                                                                                                                                                                                                                                                                                                                                                                  <w:divsChild>
                                                                                                                                                                                                                                                                                                                                                                                                                                                                                                    <w:div w:id="1167020838">
                                                                                                                                                                                                                                                                                                                                                                                                                                                                                                      <w:marLeft w:val="0"/>
                                                                                                                                                                                                                                                                                                                                                                                                                                                                                                      <w:marRight w:val="0"/>
                                                                                                                                                                                                                                                                                                                                                                                                                                                                                                      <w:marTop w:val="0"/>
                                                                                                                                                                                                                                                                                                                                                                                                                                                                                                      <w:marBottom w:val="0"/>
                                                                                                                                                                                                                                                                                                                                                                                                                                                                                                      <w:divBdr>
                                                                                                                                                                                                                                                                                                                                                                                                                                                                                                        <w:top w:val="none" w:sz="0" w:space="0" w:color="auto"/>
                                                                                                                                                                                                                                                                                                                                                                                                                                                                                                        <w:left w:val="none" w:sz="0" w:space="0" w:color="auto"/>
                                                                                                                                                                                                                                                                                                                                                                                                                                                                                                        <w:bottom w:val="none" w:sz="0" w:space="0" w:color="auto"/>
                                                                                                                                                                                                                                                                                                                                                                                                                                                                                                        <w:right w:val="none" w:sz="0" w:space="0" w:color="auto"/>
                                                                                                                                                                                                                                                                                                                                                                                                                                                                                                      </w:divBdr>
                                                                                                                                                                                                                                                                                                                                                                                                                                                                                                      <w:divsChild>
                                                                                                                                                                                                                                                                                                                                                                                                                                                                                                        <w:div w:id="19824317">
                                                                                                                                                                                                                                                                                                                                                                                                                                                                                                          <w:marLeft w:val="0"/>
                                                                                                                                                                                                                                                                                                                                                                                                                                                                                                          <w:marRight w:val="0"/>
                                                                                                                                                                                                                                                                                                                                                                                                                                                                                                          <w:marTop w:val="0"/>
                                                                                                                                                                                                                                                                                                                                                                                                                                                                                                          <w:marBottom w:val="0"/>
                                                                                                                                                                                                                                                                                                                                                                                                                                                                                                          <w:divBdr>
                                                                                                                                                                                                                                                                                                                                                                                                                                                                                                            <w:top w:val="none" w:sz="0" w:space="0" w:color="auto"/>
                                                                                                                                                                                                                                                                                                                                                                                                                                                                                                            <w:left w:val="none" w:sz="0" w:space="0" w:color="auto"/>
                                                                                                                                                                                                                                                                                                                                                                                                                                                                                                            <w:bottom w:val="none" w:sz="0" w:space="0" w:color="auto"/>
                                                                                                                                                                                                                                                                                                                                                                                                                                                                                                            <w:right w:val="none" w:sz="0" w:space="0" w:color="auto"/>
                                                                                                                                                                                                                                                                                                                                                                                                                                                                                                          </w:divBdr>
                                                                                                                                                                                                                                                                                                                                                                                                                                                                                                          <w:divsChild>
                                                                                                                                                                                                                                                                                                                                                                                                                                                                                                            <w:div w:id="1632983055">
                                                                                                                                                                                                                                                                                                                                                                                                                                                                                                              <w:marLeft w:val="0"/>
                                                                                                                                                                                                                                                                                                                                                                                                                                                                                                              <w:marRight w:val="0"/>
                                                                                                                                                                                                                                                                                                                                                                                                                                                                                                              <w:marTop w:val="0"/>
                                                                                                                                                                                                                                                                                                                                                                                                                                                                                                              <w:marBottom w:val="0"/>
                                                                                                                                                                                                                                                                                                                                                                                                                                                                                                              <w:divBdr>
                                                                                                                                                                                                                                                                                                                                                                                                                                                                                                                <w:top w:val="none" w:sz="0" w:space="0" w:color="auto"/>
                                                                                                                                                                                                                                                                                                                                                                                                                                                                                                                <w:left w:val="none" w:sz="0" w:space="0" w:color="auto"/>
                                                                                                                                                                                                                                                                                                                                                                                                                                                                                                                <w:bottom w:val="none" w:sz="0" w:space="0" w:color="auto"/>
                                                                                                                                                                                                                                                                                                                                                                                                                                                                                                                <w:right w:val="none" w:sz="0" w:space="0" w:color="auto"/>
                                                                                                                                                                                                                                                                                                                                                                                                                                                                                                              </w:divBdr>
                                                                                                                                                                                                                                                                                                                                                                                                                                                                                                              <w:divsChild>
                                                                                                                                                                                                                                                                                                                                                                                                                                                                                                                <w:div w:id="1159888644">
                                                                                                                                                                                                                                                                                                                                                                                                                                                                                                                  <w:marLeft w:val="0"/>
                                                                                                                                                                                                                                                                                                                                                                                                                                                                                                                  <w:marRight w:val="0"/>
                                                                                                                                                                                                                                                                                                                                                                                                                                                                                                                  <w:marTop w:val="0"/>
                                                                                                                                                                                                                                                                                                                                                                                                                                                                                                                  <w:marBottom w:val="0"/>
                                                                                                                                                                                                                                                                                                                                                                                                                                                                                                                  <w:divBdr>
                                                                                                                                                                                                                                                                                                                                                                                                                                                                                                                    <w:top w:val="none" w:sz="0" w:space="0" w:color="auto"/>
                                                                                                                                                                                                                                                                                                                                                                                                                                                                                                                    <w:left w:val="none" w:sz="0" w:space="0" w:color="auto"/>
                                                                                                                                                                                                                                                                                                                                                                                                                                                                                                                    <w:bottom w:val="none" w:sz="0" w:space="0" w:color="auto"/>
                                                                                                                                                                                                                                                                                                                                                                                                                                                                                                                    <w:right w:val="none" w:sz="0" w:space="0" w:color="auto"/>
                                                                                                                                                                                                                                                                                                                                                                                                                                                                                                                  </w:divBdr>
                                                                                                                                                                                                                                                                                                                                                                                                                                                                                                                  <w:divsChild>
                                                                                                                                                                                                                                                                                                                                                                                                                                                                                                                    <w:div w:id="51930192">
                                                                                                                                                                                                                                                                                                                                                                                                                                                                                                                      <w:marLeft w:val="0"/>
                                                                                                                                                                                                                                                                                                                                                                                                                                                                                                                      <w:marRight w:val="0"/>
                                                                                                                                                                                                                                                                                                                                                                                                                                                                                                                      <w:marTop w:val="0"/>
                                                                                                                                                                                                                                                                                                                                                                                                                                                                                                                      <w:marBottom w:val="0"/>
                                                                                                                                                                                                                                                                                                                                                                                                                                                                                                                      <w:divBdr>
                                                                                                                                                                                                                                                                                                                                                                                                                                                                                                                        <w:top w:val="none" w:sz="0" w:space="0" w:color="auto"/>
                                                                                                                                                                                                                                                                                                                                                                                                                                                                                                                        <w:left w:val="none" w:sz="0" w:space="0" w:color="auto"/>
                                                                                                                                                                                                                                                                                                                                                                                                                                                                                                                        <w:bottom w:val="none" w:sz="0" w:space="0" w:color="auto"/>
                                                                                                                                                                                                                                                                                                                                                                                                                                                                                                                        <w:right w:val="none" w:sz="0" w:space="0" w:color="auto"/>
                                                                                                                                                                                                                                                                                                                                                                                                                                                                                                                      </w:divBdr>
                                                                                                                                                                                                                                                                                                                                                                                                                                                                                                                      <w:divsChild>
                                                                                                                                                                                                                                                                                                                                                                                                                                                                                                                        <w:div w:id="986739003">
                                                                                                                                                                                                                                                                                                                                                                                                                                                                                                                          <w:marLeft w:val="0"/>
                                                                                                                                                                                                                                                                                                                                                                                                                                                                                                                          <w:marRight w:val="0"/>
                                                                                                                                                                                                                                                                                                                                                                                                                                                                                                                          <w:marTop w:val="0"/>
                                                                                                                                                                                                                                                                                                                                                                                                                                                                                                                          <w:marBottom w:val="0"/>
                                                                                                                                                                                                                                                                                                                                                                                                                                                                                                                          <w:divBdr>
                                                                                                                                                                                                                                                                                                                                                                                                                                                                                                                            <w:top w:val="none" w:sz="0" w:space="0" w:color="auto"/>
                                                                                                                                                                                                                                                                                                                                                                                                                                                                                                                            <w:left w:val="none" w:sz="0" w:space="0" w:color="auto"/>
                                                                                                                                                                                                                                                                                                                                                                                                                                                                                                                            <w:bottom w:val="none" w:sz="0" w:space="0" w:color="auto"/>
                                                                                                                                                                                                                                                                                                                                                                                                                                                                                                                            <w:right w:val="none" w:sz="0" w:space="0" w:color="auto"/>
                                                                                                                                                                                                                                                                                                                                                                                                                                                                                                                          </w:divBdr>
                                                                                                                                                                                                                                                                                                                                                                                                                                                                                                                          <w:divsChild>
                                                                                                                                                                                                                                                                                                                                                                                                                                                                                                                            <w:div w:id="489440671">
                                                                                                                                                                                                                                                                                                                                                                                                                                                                                                                              <w:marLeft w:val="0"/>
                                                                                                                                                                                                                                                                                                                                                                                                                                                                                                                              <w:marRight w:val="0"/>
                                                                                                                                                                                                                                                                                                                                                                                                                                                                                                                              <w:marTop w:val="0"/>
                                                                                                                                                                                                                                                                                                                                                                                                                                                                                                                              <w:marBottom w:val="0"/>
                                                                                                                                                                                                                                                                                                                                                                                                                                                                                                                              <w:divBdr>
                                                                                                                                                                                                                                                                                                                                                                                                                                                                                                                                <w:top w:val="none" w:sz="0" w:space="0" w:color="auto"/>
                                                                                                                                                                                                                                                                                                                                                                                                                                                                                                                                <w:left w:val="none" w:sz="0" w:space="0" w:color="auto"/>
                                                                                                                                                                                                                                                                                                                                                                                                                                                                                                                                <w:bottom w:val="none" w:sz="0" w:space="0" w:color="auto"/>
                                                                                                                                                                                                                                                                                                                                                                                                                                                                                                                                <w:right w:val="none" w:sz="0" w:space="0" w:color="auto"/>
                                                                                                                                                                                                                                                                                                                                                                                                                                                                                                                              </w:divBdr>
                                                                                                                                                                                                                                                                                                                                                                                                                                                                                                                              <w:divsChild>
                                                                                                                                                                                                                                                                                                                                                                                                                                                                                                                                <w:div w:id="278033983">
                                                                                                                                                                                                                                                                                                                                                                                                                                                                                                                                  <w:marLeft w:val="0"/>
                                                                                                                                                                                                                                                                                                                                                                                                                                                                                                                                  <w:marRight w:val="0"/>
                                                                                                                                                                                                                                                                                                                                                                                                                                                                                                                                  <w:marTop w:val="0"/>
                                                                                                                                                                                                                                                                                                                                                                                                                                                                                                                                  <w:marBottom w:val="0"/>
                                                                                                                                                                                                                                                                                                                                                                                                                                                                                                                                  <w:divBdr>
                                                                                                                                                                                                                                                                                                                                                                                                                                                                                                                                    <w:top w:val="none" w:sz="0" w:space="0" w:color="auto"/>
                                                                                                                                                                                                                                                                                                                                                                                                                                                                                                                                    <w:left w:val="none" w:sz="0" w:space="0" w:color="auto"/>
                                                                                                                                                                                                                                                                                                                                                                                                                                                                                                                                    <w:bottom w:val="none" w:sz="0" w:space="0" w:color="auto"/>
                                                                                                                                                                                                                                                                                                                                                                                                                                                                                                                                    <w:right w:val="none" w:sz="0" w:space="0" w:color="auto"/>
                                                                                                                                                                                                                                                                                                                                                                                                                                                                                                                                  </w:divBdr>
                                                                                                                                                                                                                                                                                                                                                                                                                                                                                                                                  <w:divsChild>
                                                                                                                                                                                                                                                                                                                                                                                                                                                                                                                                    <w:div w:id="1279721624">
                                                                                                                                                                                                                                                                                                                                                                                                                                                                                                                                      <w:marLeft w:val="0"/>
                                                                                                                                                                                                                                                                                                                                                                                                                                                                                                                                      <w:marRight w:val="0"/>
                                                                                                                                                                                                                                                                                                                                                                                                                                                                                                                                      <w:marTop w:val="0"/>
                                                                                                                                                                                                                                                                                                                                                                                                                                                                                                                                      <w:marBottom w:val="0"/>
                                                                                                                                                                                                                                                                                                                                                                                                                                                                                                                                      <w:divBdr>
                                                                                                                                                                                                                                                                                                                                                                                                                                                                                                                                        <w:top w:val="none" w:sz="0" w:space="0" w:color="auto"/>
                                                                                                                                                                                                                                                                                                                                                                                                                                                                                                                                        <w:left w:val="none" w:sz="0" w:space="0" w:color="auto"/>
                                                                                                                                                                                                                                                                                                                                                                                                                                                                                                                                        <w:bottom w:val="none" w:sz="0" w:space="0" w:color="auto"/>
                                                                                                                                                                                                                                                                                                                                                                                                                                                                                                                                        <w:right w:val="none" w:sz="0" w:space="0" w:color="auto"/>
                                                                                                                                                                                                                                                                                                                                                                                                                                                                                                                                      </w:divBdr>
                                                                                                                                                                                                                                                                                                                                                                                                                                                                                                                                      <w:divsChild>
                                                                                                                                                                                                                                                                                                                                                                                                                                                                                                                                        <w:div w:id="1039664232">
                                                                                                                                                                                                                                                                                                                                                                                                                                                                                                                                          <w:marLeft w:val="0"/>
                                                                                                                                                                                                                                                                                                                                                                                                                                                                                                                                          <w:marRight w:val="0"/>
                                                                                                                                                                                                                                                                                                                                                                                                                                                                                                                                          <w:marTop w:val="0"/>
                                                                                                                                                                                                                                                                                                                                                                                                                                                                                                                                          <w:marBottom w:val="0"/>
                                                                                                                                                                                                                                                                                                                                                                                                                                                                                                                                          <w:divBdr>
                                                                                                                                                                                                                                                                                                                                                                                                                                                                                                                                            <w:top w:val="none" w:sz="0" w:space="0" w:color="auto"/>
                                                                                                                                                                                                                                                                                                                                                                                                                                                                                                                                            <w:left w:val="none" w:sz="0" w:space="0" w:color="auto"/>
                                                                                                                                                                                                                                                                                                                                                                                                                                                                                                                                            <w:bottom w:val="none" w:sz="0" w:space="0" w:color="auto"/>
                                                                                                                                                                                                                                                                                                                                                                                                                                                                                                                                            <w:right w:val="none" w:sz="0" w:space="0" w:color="auto"/>
                                                                                                                                                                                                                                                                                                                                                                                                                                                                                                                                          </w:divBdr>
                                                                                                                                                                                                                                                                                                                                                                                                                                                                                                                                          <w:divsChild>
                                                                                                                                                                                                                                                                                                                                                                                                                                                                                                                                            <w:div w:id="1452630020">
                                                                                                                                                                                                                                                                                                                                                                                                                                                                                                                                              <w:marLeft w:val="0"/>
                                                                                                                                                                                                                                                                                                                                                                                                                                                                                                                                              <w:marRight w:val="0"/>
                                                                                                                                                                                                                                                                                                                                                                                                                                                                                                                                              <w:marTop w:val="0"/>
                                                                                                                                                                                                                                                                                                                                                                                                                                                                                                                                              <w:marBottom w:val="0"/>
                                                                                                                                                                                                                                                                                                                                                                                                                                                                                                                                              <w:divBdr>
                                                                                                                                                                                                                                                                                                                                                                                                                                                                                                                                                <w:top w:val="none" w:sz="0" w:space="0" w:color="auto"/>
                                                                                                                                                                                                                                                                                                                                                                                                                                                                                                                                                <w:left w:val="none" w:sz="0" w:space="0" w:color="auto"/>
                                                                                                                                                                                                                                                                                                                                                                                                                                                                                                                                                <w:bottom w:val="none" w:sz="0" w:space="0" w:color="auto"/>
                                                                                                                                                                                                                                                                                                                                                                                                                                                                                                                                                <w:right w:val="none" w:sz="0" w:space="0" w:color="auto"/>
                                                                                                                                                                                                                                                                                                                                                                                                                                                                                                                                              </w:divBdr>
                                                                                                                                                                                                                                                                                                                                                                                                                                                                                                                                              <w:divsChild>
                                                                                                                                                                                                                                                                                                                                                                                                                                                                                                                                                <w:div w:id="719014206">
                                                                                                                                                                                                                                                                                                                                                                                                                                                                                                                                                  <w:marLeft w:val="0"/>
                                                                                                                                                                                                                                                                                                                                                                                                                                                                                                                                                  <w:marRight w:val="0"/>
                                                                                                                                                                                                                                                                                                                                                                                                                                                                                                                                                  <w:marTop w:val="0"/>
                                                                                                                                                                                                                                                                                                                                                                                                                                                                                                                                                  <w:marBottom w:val="0"/>
                                                                                                                                                                                                                                                                                                                                                                                                                                                                                                                                                  <w:divBdr>
                                                                                                                                                                                                                                                                                                                                                                                                                                                                                                                                                    <w:top w:val="none" w:sz="0" w:space="0" w:color="auto"/>
                                                                                                                                                                                                                                                                                                                                                                                                                                                                                                                                                    <w:left w:val="none" w:sz="0" w:space="0" w:color="auto"/>
                                                                                                                                                                                                                                                                                                                                                                                                                                                                                                                                                    <w:bottom w:val="none" w:sz="0" w:space="0" w:color="auto"/>
                                                                                                                                                                                                                                                                                                                                                                                                                                                                                                                                                    <w:right w:val="none" w:sz="0" w:space="0" w:color="auto"/>
                                                                                                                                                                                                                                                                                                                                                                                                                                                                                                                                                  </w:divBdr>
                                                                                                                                                                                                                                                                                                                                                                                                                                                                                                                                                  <w:divsChild>
                                                                                                                                                                                                                                                                                                                                                                                                                                                                                                                                                    <w:div w:id="239019932">
                                                                                                                                                                                                                                                                                                                                                                                                                                                                                                                                                      <w:marLeft w:val="0"/>
                                                                                                                                                                                                                                                                                                                                                                                                                                                                                                                                                      <w:marRight w:val="0"/>
                                                                                                                                                                                                                                                                                                                                                                                                                                                                                                                                                      <w:marTop w:val="0"/>
                                                                                                                                                                                                                                                                                                                                                                                                                                                                                                                                                      <w:marBottom w:val="0"/>
                                                                                                                                                                                                                                                                                                                                                                                                                                                                                                                                                      <w:divBdr>
                                                                                                                                                                                                                                                                                                                                                                                                                                                                                                                                                        <w:top w:val="none" w:sz="0" w:space="0" w:color="auto"/>
                                                                                                                                                                                                                                                                                                                                                                                                                                                                                                                                                        <w:left w:val="none" w:sz="0" w:space="0" w:color="auto"/>
                                                                                                                                                                                                                                                                                                                                                                                                                                                                                                                                                        <w:bottom w:val="none" w:sz="0" w:space="0" w:color="auto"/>
                                                                                                                                                                                                                                                                                                                                                                                                                                                                                                                                                        <w:right w:val="none" w:sz="0" w:space="0" w:color="auto"/>
                                                                                                                                                                                                                                                                                                                                                                                                                                                                                                                                                      </w:divBdr>
                                                                                                                                                                                                                                                                                                                                                                                                                                                                                                                                                      <w:divsChild>
                                                                                                                                                                                                                                                                                                                                                                                                                                                                                                                                                        <w:div w:id="113793055">
                                                                                                                                                                                                                                                                                                                                                                                                                                                                                                                                                          <w:marLeft w:val="0"/>
                                                                                                                                                                                                                                                                                                                                                                                                                                                                                                                                                          <w:marRight w:val="0"/>
                                                                                                                                                                                                                                                                                                                                                                                                                                                                                                                                                          <w:marTop w:val="0"/>
                                                                                                                                                                                                                                                                                                                                                                                                                                                                                                                                                          <w:marBottom w:val="0"/>
                                                                                                                                                                                                                                                                                                                                                                                                                                                                                                                                                          <w:divBdr>
                                                                                                                                                                                                                                                                                                                                                                                                                                                                                                                                                            <w:top w:val="none" w:sz="0" w:space="0" w:color="auto"/>
                                                                                                                                                                                                                                                                                                                                                                                                                                                                                                                                                            <w:left w:val="none" w:sz="0" w:space="0" w:color="auto"/>
                                                                                                                                                                                                                                                                                                                                                                                                                                                                                                                                                            <w:bottom w:val="none" w:sz="0" w:space="0" w:color="auto"/>
                                                                                                                                                                                                                                                                                                                                                                                                                                                                                                                                                            <w:right w:val="none" w:sz="0" w:space="0" w:color="auto"/>
                                                                                                                                                                                                                                                                                                                                                                                                                                                                                                                                                          </w:divBdr>
                                                                                                                                                                                                                                                                                                                                                                                                                                                                                                                                                          <w:divsChild>
                                                                                                                                                                                                                                                                                                                                                                                                                                                                                                                                                            <w:div w:id="1822499934">
                                                                                                                                                                                                                                                                                                                                                                                                                                                                                                                                                              <w:marLeft w:val="0"/>
                                                                                                                                                                                                                                                                                                                                                                                                                                                                                                                                                              <w:marRight w:val="0"/>
                                                                                                                                                                                                                                                                                                                                                                                                                                                                                                                                                              <w:marTop w:val="0"/>
                                                                                                                                                                                                                                                                                                                                                                                                                                                                                                                                                              <w:marBottom w:val="0"/>
                                                                                                                                                                                                                                                                                                                                                                                                                                                                                                                                                              <w:divBdr>
                                                                                                                                                                                                                                                                                                                                                                                                                                                                                                                                                                <w:top w:val="none" w:sz="0" w:space="0" w:color="auto"/>
                                                                                                                                                                                                                                                                                                                                                                                                                                                                                                                                                                <w:left w:val="none" w:sz="0" w:space="0" w:color="auto"/>
                                                                                                                                                                                                                                                                                                                                                                                                                                                                                                                                                                <w:bottom w:val="none" w:sz="0" w:space="0" w:color="auto"/>
                                                                                                                                                                                                                                                                                                                                                                                                                                                                                                                                                                <w:right w:val="none" w:sz="0" w:space="0" w:color="auto"/>
                                                                                                                                                                                                                                                                                                                                                                                                                                                                                                                                                              </w:divBdr>
                                                                                                                                                                                                                                                                                                                                                                                                                                                                                                                                                              <w:divsChild>
                                                                                                                                                                                                                                                                                                                                                                                                                                                                                                                                                                <w:div w:id="842165432">
                                                                                                                                                                                                                                                                                                                                                                                                                                                                                                                                                                  <w:marLeft w:val="0"/>
                                                                                                                                                                                                                                                                                                                                                                                                                                                                                                                                                                  <w:marRight w:val="0"/>
                                                                                                                                                                                                                                                                                                                                                                                                                                                                                                                                                                  <w:marTop w:val="0"/>
                                                                                                                                                                                                                                                                                                                                                                                                                                                                                                                                                                  <w:marBottom w:val="0"/>
                                                                                                                                                                                                                                                                                                                                                                                                                                                                                                                                                                  <w:divBdr>
                                                                                                                                                                                                                                                                                                                                                                                                                                                                                                                                                                    <w:top w:val="none" w:sz="0" w:space="0" w:color="auto"/>
                                                                                                                                                                                                                                                                                                                                                                                                                                                                                                                                                                    <w:left w:val="none" w:sz="0" w:space="0" w:color="auto"/>
                                                                                                                                                                                                                                                                                                                                                                                                                                                                                                                                                                    <w:bottom w:val="none" w:sz="0" w:space="0" w:color="auto"/>
                                                                                                                                                                                                                                                                                                                                                                                                                                                                                                                                                                    <w:right w:val="none" w:sz="0" w:space="0" w:color="auto"/>
                                                                                                                                                                                                                                                                                                                                                                                                                                                                                                                                                                  </w:divBdr>
                                                                                                                                                                                                                                                                                                                                                                                                                                                                                                                                                                  <w:divsChild>
                                                                                                                                                                                                                                                                                                                                                                                                                                                                                                                                                                    <w:div w:id="982469143">
                                                                                                                                                                                                                                                                                                                                                                                                                                                                                                                                                                      <w:marLeft w:val="0"/>
                                                                                                                                                                                                                                                                                                                                                                                                                                                                                                                                                                      <w:marRight w:val="0"/>
                                                                                                                                                                                                                                                                                                                                                                                                                                                                                                                                                                      <w:marTop w:val="0"/>
                                                                                                                                                                                                                                                                                                                                                                                                                                                                                                                                                                      <w:marBottom w:val="0"/>
                                                                                                                                                                                                                                                                                                                                                                                                                                                                                                                                                                      <w:divBdr>
                                                                                                                                                                                                                                                                                                                                                                                                                                                                                                                                                                        <w:top w:val="none" w:sz="0" w:space="0" w:color="auto"/>
                                                                                                                                                                                                                                                                                                                                                                                                                                                                                                                                                                        <w:left w:val="none" w:sz="0" w:space="0" w:color="auto"/>
                                                                                                                                                                                                                                                                                                                                                                                                                                                                                                                                                                        <w:bottom w:val="none" w:sz="0" w:space="0" w:color="auto"/>
                                                                                                                                                                                                                                                                                                                                                                                                                                                                                                                                                                        <w:right w:val="none" w:sz="0" w:space="0" w:color="auto"/>
                                                                                                                                                                                                                                                                                                                                                                                                                                                                                                                                                                      </w:divBdr>
                                                                                                                                                                                                                                                                                                                                                                                                                                                                                                                                                                      <w:divsChild>
                                                                                                                                                                                                                                                                                                                                                                                                                                                                                                                                                                        <w:div w:id="415983074">
                                                                                                                                                                                                                                                                                                                                                                                                                                                                                                                                                                          <w:marLeft w:val="0"/>
                                                                                                                                                                                                                                                                                                                                                                                                                                                                                                                                                                          <w:marRight w:val="0"/>
                                                                                                                                                                                                                                                                                                                                                                                                                                                                                                                                                                          <w:marTop w:val="0"/>
                                                                                                                                                                                                                                                                                                                                                                                                                                                                                                                                                                          <w:marBottom w:val="0"/>
                                                                                                                                                                                                                                                                                                                                                                                                                                                                                                                                                                          <w:divBdr>
                                                                                                                                                                                                                                                                                                                                                                                                                                                                                                                                                                            <w:top w:val="none" w:sz="0" w:space="0" w:color="auto"/>
                                                                                                                                                                                                                                                                                                                                                                                                                                                                                                                                                                            <w:left w:val="none" w:sz="0" w:space="0" w:color="auto"/>
                                                                                                                                                                                                                                                                                                                                                                                                                                                                                                                                                                            <w:bottom w:val="none" w:sz="0" w:space="0" w:color="auto"/>
                                                                                                                                                                                                                                                                                                                                                                                                                                                                                                                                                                            <w:right w:val="none" w:sz="0" w:space="0" w:color="auto"/>
                                                                                                                                                                                                                                                                                                                                                                                                                                                                                                                                                                          </w:divBdr>
                                                                                                                                                                                                                                                                                                                                                                                                                                                                                                                                                                          <w:divsChild>
                                                                                                                                                                                                                                                                                                                                                                                                                                                                                                                                                                            <w:div w:id="729616338">
                                                                                                                                                                                                                                                                                                                                                                                                                                                                                                                                                                              <w:marLeft w:val="0"/>
                                                                                                                                                                                                                                                                                                                                                                                                                                                                                                                                                                              <w:marRight w:val="0"/>
                                                                                                                                                                                                                                                                                                                                                                                                                                                                                                                                                                              <w:marTop w:val="0"/>
                                                                                                                                                                                                                                                                                                                                                                                                                                                                                                                                                                              <w:marBottom w:val="0"/>
                                                                                                                                                                                                                                                                                                                                                                                                                                                                                                                                                                              <w:divBdr>
                                                                                                                                                                                                                                                                                                                                                                                                                                                                                                                                                                                <w:top w:val="none" w:sz="0" w:space="0" w:color="auto"/>
                                                                                                                                                                                                                                                                                                                                                                                                                                                                                                                                                                                <w:left w:val="none" w:sz="0" w:space="0" w:color="auto"/>
                                                                                                                                                                                                                                                                                                                                                                                                                                                                                                                                                                                <w:bottom w:val="none" w:sz="0" w:space="0" w:color="auto"/>
                                                                                                                                                                                                                                                                                                                                                                                                                                                                                                                                                                                <w:right w:val="none" w:sz="0" w:space="0" w:color="auto"/>
                                                                                                                                                                                                                                                                                                                                                                                                                                                                                                                                                                              </w:divBdr>
                                                                                                                                                                                                                                                                                                                                                                                                                                                                                                                                                                              <w:divsChild>
                                                                                                                                                                                                                                                                                                                                                                                                                                                                                                                                                                                <w:div w:id="996303676">
                                                                                                                                                                                                                                                                                                                                                                                                                                                                                                                                                                                  <w:marLeft w:val="0"/>
                                                                                                                                                                                                                                                                                                                                                                                                                                                                                                                                                                                  <w:marRight w:val="0"/>
                                                                                                                                                                                                                                                                                                                                                                                                                                                                                                                                                                                  <w:marTop w:val="0"/>
                                                                                                                                                                                                                                                                                                                                                                                                                                                                                                                                                                                  <w:marBottom w:val="0"/>
                                                                                                                                                                                                                                                                                                                                                                                                                                                                                                                                                                                  <w:divBdr>
                                                                                                                                                                                                                                                                                                                                                                                                                                                                                                                                                                                    <w:top w:val="none" w:sz="0" w:space="0" w:color="auto"/>
                                                                                                                                                                                                                                                                                                                                                                                                                                                                                                                                                                                    <w:left w:val="none" w:sz="0" w:space="0" w:color="auto"/>
                                                                                                                                                                                                                                                                                                                                                                                                                                                                                                                                                                                    <w:bottom w:val="none" w:sz="0" w:space="0" w:color="auto"/>
                                                                                                                                                                                                                                                                                                                                                                                                                                                                                                                                                                                    <w:right w:val="none" w:sz="0" w:space="0" w:color="auto"/>
                                                                                                                                                                                                                                                                                                                                                                                                                                                                                                                                                                                  </w:divBdr>
                                                                                                                                                                                                                                                                                                                                                                                                                                                                                                                                                                                  <w:divsChild>
                                                                                                                                                                                                                                                                                                                                                                                                                                                                                                                                                                                    <w:div w:id="2061436103">
                                                                                                                                                                                                                                                                                                                                                                                                                                                                                                                                                                                      <w:marLeft w:val="0"/>
                                                                                                                                                                                                                                                                                                                                                                                                                                                                                                                                                                                      <w:marRight w:val="0"/>
                                                                                                                                                                                                                                                                                                                                                                                                                                                                                                                                                                                      <w:marTop w:val="0"/>
                                                                                                                                                                                                                                                                                                                                                                                                                                                                                                                                                                                      <w:marBottom w:val="0"/>
                                                                                                                                                                                                                                                                                                                                                                                                                                                                                                                                                                                      <w:divBdr>
                                                                                                                                                                                                                                                                                                                                                                                                                                                                                                                                                                                        <w:top w:val="none" w:sz="0" w:space="0" w:color="auto"/>
                                                                                                                                                                                                                                                                                                                                                                                                                                                                                                                                                                                        <w:left w:val="none" w:sz="0" w:space="0" w:color="auto"/>
                                                                                                                                                                                                                                                                                                                                                                                                                                                                                                                                                                                        <w:bottom w:val="none" w:sz="0" w:space="0" w:color="auto"/>
                                                                                                                                                                                                                                                                                                                                                                                                                                                                                                                                                                                        <w:right w:val="none" w:sz="0" w:space="0" w:color="auto"/>
                                                                                                                                                                                                                                                                                                                                                                                                                                                                                                                                                                                      </w:divBdr>
                                                                                                                                                                                                                                                                                                                                                                                                                                                                                                                                                                                      <w:divsChild>
                                                                                                                                                                                                                                                                                                                                                                                                                                                                                                                                                                                        <w:div w:id="327173285">
                                                                                                                                                                                                                                                                                                                                                                                                                                                                                                                                                                                          <w:marLeft w:val="0"/>
                                                                                                                                                                                                                                                                                                                                                                                                                                                                                                                                                                                          <w:marRight w:val="0"/>
                                                                                                                                                                                                                                                                                                                                                                                                                                                                                                                                                                                          <w:marTop w:val="0"/>
                                                                                                                                                                                                                                                                                                                                                                                                                                                                                                                                                                                          <w:marBottom w:val="0"/>
                                                                                                                                                                                                                                                                                                                                                                                                                                                                                                                                                                                          <w:divBdr>
                                                                                                                                                                                                                                                                                                                                                                                                                                                                                                                                                                                            <w:top w:val="none" w:sz="0" w:space="0" w:color="auto"/>
                                                                                                                                                                                                                                                                                                                                                                                                                                                                                                                                                                                            <w:left w:val="none" w:sz="0" w:space="0" w:color="auto"/>
                                                                                                                                                                                                                                                                                                                                                                                                                                                                                                                                                                                            <w:bottom w:val="none" w:sz="0" w:space="0" w:color="auto"/>
                                                                                                                                                                                                                                                                                                                                                                                                                                                                                                                                                                                            <w:right w:val="none" w:sz="0" w:space="0" w:color="auto"/>
                                                                                                                                                                                                                                                                                                                                                                                                                                                                                                                                                                                          </w:divBdr>
                                                                                                                                                                                                                                                                                                                                                                                                                                                                                                                                                                                          <w:divsChild>
                                                                                                                                                                                                                                                                                                                                                                                                                                                                                                                                                                                            <w:div w:id="580650596">
                                                                                                                                                                                                                                                                                                                                                                                                                                                                                                                                                                                              <w:marLeft w:val="0"/>
                                                                                                                                                                                                                                                                                                                                                                                                                                                                                                                                                                                              <w:marRight w:val="0"/>
                                                                                                                                                                                                                                                                                                                                                                                                                                                                                                                                                                                              <w:marTop w:val="0"/>
                                                                                                                                                                                                                                                                                                                                                                                                                                                                                                                                                                                              <w:marBottom w:val="0"/>
                                                                                                                                                                                                                                                                                                                                                                                                                                                                                                                                                                                              <w:divBdr>
                                                                                                                                                                                                                                                                                                                                                                                                                                                                                                                                                                                                <w:top w:val="none" w:sz="0" w:space="0" w:color="auto"/>
                                                                                                                                                                                                                                                                                                                                                                                                                                                                                                                                                                                                <w:left w:val="none" w:sz="0" w:space="0" w:color="auto"/>
                                                                                                                                                                                                                                                                                                                                                                                                                                                                                                                                                                                                <w:bottom w:val="none" w:sz="0" w:space="0" w:color="auto"/>
                                                                                                                                                                                                                                                                                                                                                                                                                                                                                                                                                                                                <w:right w:val="none" w:sz="0" w:space="0" w:color="auto"/>
                                                                                                                                                                                                                                                                                                                                                                                                                                                                                                                                                                                              </w:divBdr>
                                                                                                                                                                                                                                                                                                                                                                                                                                                                                                                                                                                              <w:divsChild>
                                                                                                                                                                                                                                                                                                                                                                                                                                                                                                                                                                                                <w:div w:id="1958290701">
                                                                                                                                                                                                                                                                                                                                                                                                                                                                                                                                                                                                  <w:marLeft w:val="0"/>
                                                                                                                                                                                                                                                                                                                                                                                                                                                                                                                                                                                                  <w:marRight w:val="0"/>
                                                                                                                                                                                                                                                                                                                                                                                                                                                                                                                                                                                                  <w:marTop w:val="0"/>
                                                                                                                                                                                                                                                                                                                                                                                                                                                                                                                                                                                                  <w:marBottom w:val="0"/>
                                                                                                                                                                                                                                                                                                                                                                                                                                                                                                                                                                                                  <w:divBdr>
                                                                                                                                                                                                                                                                                                                                                                                                                                                                                                                                                                                                    <w:top w:val="none" w:sz="0" w:space="0" w:color="auto"/>
                                                                                                                                                                                                                                                                                                                                                                                                                                                                                                                                                                                                    <w:left w:val="none" w:sz="0" w:space="0" w:color="auto"/>
                                                                                                                                                                                                                                                                                                                                                                                                                                                                                                                                                                                                    <w:bottom w:val="none" w:sz="0" w:space="0" w:color="auto"/>
                                                                                                                                                                                                                                                                                                                                                                                                                                                                                                                                                                                                    <w:right w:val="none" w:sz="0" w:space="0" w:color="auto"/>
                                                                                                                                                                                                                                                                                                                                                                                                                                                                                                                                                                                                  </w:divBdr>
                                                                                                                                                                                                                                                                                                                                                                                                                                                                                                                                                                                                  <w:divsChild>
                                                                                                                                                                                                                                                                                                                                                                                                                                                                                                                                                                                                    <w:div w:id="1666394960">
                                                                                                                                                                                                                                                                                                                                                                                                                                                                                                                                                                                                      <w:marLeft w:val="0"/>
                                                                                                                                                                                                                                                                                                                                                                                                                                                                                                                                                                                                      <w:marRight w:val="0"/>
                                                                                                                                                                                                                                                                                                                                                                                                                                                                                                                                                                                                      <w:marTop w:val="0"/>
                                                                                                                                                                                                                                                                                                                                                                                                                                                                                                                                                                                                      <w:marBottom w:val="0"/>
                                                                                                                                                                                                                                                                                                                                                                                                                                                                                                                                                                                                      <w:divBdr>
                                                                                                                                                                                                                                                                                                                                                                                                                                                                                                                                                                                                        <w:top w:val="none" w:sz="0" w:space="0" w:color="auto"/>
                                                                                                                                                                                                                                                                                                                                                                                                                                                                                                                                                                                                        <w:left w:val="none" w:sz="0" w:space="0" w:color="auto"/>
                                                                                                                                                                                                                                                                                                                                                                                                                                                                                                                                                                                                        <w:bottom w:val="none" w:sz="0" w:space="0" w:color="auto"/>
                                                                                                                                                                                                                                                                                                                                                                                                                                                                                                                                                                                                        <w:right w:val="none" w:sz="0" w:space="0" w:color="auto"/>
                                                                                                                                                                                                                                                                                                                                                                                                                                                                                                                                                                                                      </w:divBdr>
                                                                                                                                                                                                                                                                                                                                                                                                                                                                                                                                                                                                      <w:divsChild>
                                                                                                                                                                                                                                                                                                                                                                                                                                                                                                                                                                                                        <w:div w:id="1956057321">
                                                                                                                                                                                                                                                                                                                                                                                                                                                                                                                                                                                                          <w:marLeft w:val="0"/>
                                                                                                                                                                                                                                                                                                                                                                                                                                                                                                                                                                                                          <w:marRight w:val="0"/>
                                                                                                                                                                                                                                                                                                                                                                                                                                                                                                                                                                                                          <w:marTop w:val="0"/>
                                                                                                                                                                                                                                                                                                                                                                                                                                                                                                                                                                                                          <w:marBottom w:val="0"/>
                                                                                                                                                                                                                                                                                                                                                                                                                                                                                                                                                                                                          <w:divBdr>
                                                                                                                                                                                                                                                                                                                                                                                                                                                                                                                                                                                                            <w:top w:val="none" w:sz="0" w:space="0" w:color="auto"/>
                                                                                                                                                                                                                                                                                                                                                                                                                                                                                                                                                                                                            <w:left w:val="none" w:sz="0" w:space="0" w:color="auto"/>
                                                                                                                                                                                                                                                                                                                                                                                                                                                                                                                                                                                                            <w:bottom w:val="none" w:sz="0" w:space="0" w:color="auto"/>
                                                                                                                                                                                                                                                                                                                                                                                                                                                                                                                                                                                                            <w:right w:val="none" w:sz="0" w:space="0" w:color="auto"/>
                                                                                                                                                                                                                                                                                                                                                                                                                                                                                                                                                                                                          </w:divBdr>
                                                                                                                                                                                                                                                                                                                                                                                                                                                                                                                                                                                                          <w:divsChild>
                                                                                                                                                                                                                                                                                                                                                                                                                                                                                                                                                                                                            <w:div w:id="74109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0.jpg"/><Relationship Id="rId21" Type="http://schemas.openxmlformats.org/officeDocument/2006/relationships/image" Target="media/image13.pn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wmf"/><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6.jp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g"/><Relationship Id="rId49"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hyperlink" Target="mailto:45@O" TargetMode="External"/><Relationship Id="rId44" Type="http://schemas.openxmlformats.org/officeDocument/2006/relationships/image" Target="media/image35.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wmf"/><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wmf"/><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image" Target="media/image37.jpg"/><Relationship Id="rId20" Type="http://schemas.openxmlformats.org/officeDocument/2006/relationships/image" Target="media/image12.png"/><Relationship Id="rId41" Type="http://schemas.openxmlformats.org/officeDocument/2006/relationships/image" Target="media/image32.jp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 w:type="paragraph" w:customStyle="1" w:styleId="C2CA68BAEA1B4FAF9894B7E3CADC20FB">
    <w:name w:val="C2CA68BAEA1B4FAF9894B7E3CADC20FB"/>
    <w:rsid w:val="00B6338A"/>
  </w:style>
  <w:style w:type="paragraph" w:customStyle="1" w:styleId="B1E09DAC3CC74E4A8B42D84E0A40A1C6">
    <w:name w:val="B1E09DAC3CC74E4A8B42D84E0A40A1C6"/>
    <w:rsid w:val="00B6338A"/>
  </w:style>
  <w:style w:type="paragraph" w:customStyle="1" w:styleId="00963AE4935644318F649395933034E4">
    <w:name w:val="00963AE4935644318F649395933034E4"/>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EB74E-D148-417D-BF47-44916D534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14</TotalTime>
  <Pages>138</Pages>
  <Words>168752</Words>
  <Characters>961893</Characters>
  <Application>Microsoft Office Word</Application>
  <DocSecurity>0</DocSecurity>
  <Lines>8015</Lines>
  <Paragraphs>2256</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1128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104</cp:revision>
  <dcterms:created xsi:type="dcterms:W3CDTF">2015-06-19T18:12:00Z</dcterms:created>
  <dcterms:modified xsi:type="dcterms:W3CDTF">2015-07-0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